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AC65CB">
            <w:pPr>
              <w:pStyle w:val="Title"/>
              <w:jc w:val="left"/>
            </w:pPr>
            <w:r>
              <w:t>BỘ GIÁO DỤC VÀ ĐÀO TẠO</w:t>
            </w:r>
          </w:p>
        </w:tc>
        <w:tc>
          <w:tcPr>
            <w:tcW w:w="455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5874FC1C" w:rsidR="00993362" w:rsidRPr="00FB712B" w:rsidRDefault="00993362" w:rsidP="00B06ADE">
      <w:pPr>
        <w:pStyle w:val="Title"/>
        <w:jc w:val="right"/>
      </w:pPr>
      <w:r w:rsidRPr="00FB712B">
        <w:t>Người hướng dẫn: Ths.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43324C56" w:rsidR="004C3C72" w:rsidRDefault="00993362" w:rsidP="00372C8E">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550E2AF5" w:rsidR="00993362" w:rsidRPr="006B2671" w:rsidRDefault="00993362" w:rsidP="00C23165">
      <w:pPr>
        <w:rPr>
          <w:lang w:val="pt-BR"/>
        </w:rPr>
      </w:pPr>
      <w:r w:rsidRPr="006B2671">
        <w:rPr>
          <w:lang w:val="pt-BR"/>
        </w:rPr>
        <w:t xml:space="preserve">Đây là </w:t>
      </w:r>
      <w:r w:rsidR="00696E3D">
        <w:rPr>
          <w:lang w:val="pt-BR"/>
        </w:rPr>
        <w:t>khóa</w:t>
      </w:r>
      <w:r w:rsidRPr="006B2671">
        <w:rPr>
          <w:lang w:val="pt-BR"/>
        </w:rPr>
        <w:t xml:space="preserve">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3CE74603" w:rsidR="00A67C9F" w:rsidRPr="00DB32E2" w:rsidRDefault="00A67C9F" w:rsidP="007650FD">
            <w:pPr>
              <w:jc w:val="center"/>
              <w:rPr>
                <w:szCs w:val="28"/>
              </w:rPr>
            </w:pPr>
            <w:r w:rsidRPr="00DB32E2">
              <w:rPr>
                <w:szCs w:val="28"/>
              </w:rPr>
              <w:t xml:space="preserve">Hải Phòng, ngày </w:t>
            </w:r>
            <w:r w:rsidR="00CA02AB">
              <w:rPr>
                <w:szCs w:val="28"/>
              </w:rPr>
              <w:t>12</w:t>
            </w:r>
            <w:r w:rsidRPr="00DB32E2">
              <w:rPr>
                <w:szCs w:val="28"/>
              </w:rPr>
              <w:t xml:space="preserve">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22A8D4EA" w14:textId="35074111" w:rsidR="00AA0857" w:rsidRDefault="00C17AD7">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4606382" w:history="1">
            <w:r w:rsidR="00AA0857" w:rsidRPr="007A54FE">
              <w:rPr>
                <w:rStyle w:val="Hyperlink"/>
              </w:rPr>
              <w:t>ĐẶT VẤN ĐỀ</w:t>
            </w:r>
            <w:r w:rsidR="00AA0857">
              <w:rPr>
                <w:webHidden/>
              </w:rPr>
              <w:tab/>
            </w:r>
            <w:r w:rsidR="00AA0857">
              <w:rPr>
                <w:webHidden/>
              </w:rPr>
              <w:fldChar w:fldCharType="begin"/>
            </w:r>
            <w:r w:rsidR="00AA0857">
              <w:rPr>
                <w:webHidden/>
              </w:rPr>
              <w:instrText xml:space="preserve"> PAGEREF _Toc134606382 \h </w:instrText>
            </w:r>
            <w:r w:rsidR="00AA0857">
              <w:rPr>
                <w:webHidden/>
              </w:rPr>
            </w:r>
            <w:r w:rsidR="00AA0857">
              <w:rPr>
                <w:webHidden/>
              </w:rPr>
              <w:fldChar w:fldCharType="separate"/>
            </w:r>
            <w:r w:rsidR="00AA0857">
              <w:rPr>
                <w:webHidden/>
              </w:rPr>
              <w:t>1</w:t>
            </w:r>
            <w:r w:rsidR="00AA0857">
              <w:rPr>
                <w:webHidden/>
              </w:rPr>
              <w:fldChar w:fldCharType="end"/>
            </w:r>
          </w:hyperlink>
        </w:p>
        <w:p w14:paraId="41FCE7A7" w14:textId="5E12DCC8"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383" w:history="1">
            <w:r w:rsidR="00AA0857" w:rsidRPr="007A54FE">
              <w:rPr>
                <w:rStyle w:val="Hyperlink"/>
              </w:rPr>
              <w:t>Chương 1 – TỔNG QUAN</w:t>
            </w:r>
            <w:r w:rsidR="00AA0857">
              <w:rPr>
                <w:webHidden/>
              </w:rPr>
              <w:tab/>
            </w:r>
            <w:r w:rsidR="00AA0857">
              <w:rPr>
                <w:webHidden/>
              </w:rPr>
              <w:fldChar w:fldCharType="begin"/>
            </w:r>
            <w:r w:rsidR="00AA0857">
              <w:rPr>
                <w:webHidden/>
              </w:rPr>
              <w:instrText xml:space="preserve"> PAGEREF _Toc134606383 \h </w:instrText>
            </w:r>
            <w:r w:rsidR="00AA0857">
              <w:rPr>
                <w:webHidden/>
              </w:rPr>
            </w:r>
            <w:r w:rsidR="00AA0857">
              <w:rPr>
                <w:webHidden/>
              </w:rPr>
              <w:fldChar w:fldCharType="separate"/>
            </w:r>
            <w:r w:rsidR="00AA0857">
              <w:rPr>
                <w:webHidden/>
              </w:rPr>
              <w:t>3</w:t>
            </w:r>
            <w:r w:rsidR="00AA0857">
              <w:rPr>
                <w:webHidden/>
              </w:rPr>
              <w:fldChar w:fldCharType="end"/>
            </w:r>
          </w:hyperlink>
        </w:p>
        <w:p w14:paraId="1E4FD8EC" w14:textId="632DD972"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84" w:history="1">
            <w:r w:rsidR="00AA0857" w:rsidRPr="007A54FE">
              <w:rPr>
                <w:rStyle w:val="Hyperlink"/>
              </w:rPr>
              <w:t>1.1. Tình hình mắc lao hiện nay</w:t>
            </w:r>
            <w:r w:rsidR="00AA0857">
              <w:rPr>
                <w:webHidden/>
              </w:rPr>
              <w:tab/>
            </w:r>
            <w:r w:rsidR="00AA0857">
              <w:rPr>
                <w:webHidden/>
              </w:rPr>
              <w:fldChar w:fldCharType="begin"/>
            </w:r>
            <w:r w:rsidR="00AA0857">
              <w:rPr>
                <w:webHidden/>
              </w:rPr>
              <w:instrText xml:space="preserve"> PAGEREF _Toc134606384 \h </w:instrText>
            </w:r>
            <w:r w:rsidR="00AA0857">
              <w:rPr>
                <w:webHidden/>
              </w:rPr>
            </w:r>
            <w:r w:rsidR="00AA0857">
              <w:rPr>
                <w:webHidden/>
              </w:rPr>
              <w:fldChar w:fldCharType="separate"/>
            </w:r>
            <w:r w:rsidR="00AA0857">
              <w:rPr>
                <w:webHidden/>
              </w:rPr>
              <w:t>3</w:t>
            </w:r>
            <w:r w:rsidR="00AA0857">
              <w:rPr>
                <w:webHidden/>
              </w:rPr>
              <w:fldChar w:fldCharType="end"/>
            </w:r>
          </w:hyperlink>
        </w:p>
        <w:p w14:paraId="784194BF" w14:textId="47B52352"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85" w:history="1">
            <w:r w:rsidR="00AA0857" w:rsidRPr="007A54FE">
              <w:rPr>
                <w:rStyle w:val="Hyperlink"/>
              </w:rPr>
              <w:t>1.2. Một số hiểu biết về bệnh lao phổi</w:t>
            </w:r>
            <w:r w:rsidR="00AA0857">
              <w:rPr>
                <w:webHidden/>
              </w:rPr>
              <w:tab/>
            </w:r>
            <w:r w:rsidR="00AA0857">
              <w:rPr>
                <w:webHidden/>
              </w:rPr>
              <w:fldChar w:fldCharType="begin"/>
            </w:r>
            <w:r w:rsidR="00AA0857">
              <w:rPr>
                <w:webHidden/>
              </w:rPr>
              <w:instrText xml:space="preserve"> PAGEREF _Toc134606385 \h </w:instrText>
            </w:r>
            <w:r w:rsidR="00AA0857">
              <w:rPr>
                <w:webHidden/>
              </w:rPr>
            </w:r>
            <w:r w:rsidR="00AA0857">
              <w:rPr>
                <w:webHidden/>
              </w:rPr>
              <w:fldChar w:fldCharType="separate"/>
            </w:r>
            <w:r w:rsidR="00AA0857">
              <w:rPr>
                <w:webHidden/>
              </w:rPr>
              <w:t>5</w:t>
            </w:r>
            <w:r w:rsidR="00AA0857">
              <w:rPr>
                <w:webHidden/>
              </w:rPr>
              <w:fldChar w:fldCharType="end"/>
            </w:r>
          </w:hyperlink>
        </w:p>
        <w:p w14:paraId="06F45A60" w14:textId="32FE1824"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86" w:history="1">
            <w:r w:rsidR="00AA0857" w:rsidRPr="007A54FE">
              <w:rPr>
                <w:rStyle w:val="Hyperlink"/>
              </w:rPr>
              <w:t>1.3. Dinh dưỡng bệnh nhân lao phổi</w:t>
            </w:r>
            <w:r w:rsidR="00AA0857">
              <w:rPr>
                <w:webHidden/>
              </w:rPr>
              <w:tab/>
            </w:r>
            <w:r w:rsidR="00AA0857">
              <w:rPr>
                <w:webHidden/>
              </w:rPr>
              <w:fldChar w:fldCharType="begin"/>
            </w:r>
            <w:r w:rsidR="00AA0857">
              <w:rPr>
                <w:webHidden/>
              </w:rPr>
              <w:instrText xml:space="preserve"> PAGEREF _Toc134606386 \h </w:instrText>
            </w:r>
            <w:r w:rsidR="00AA0857">
              <w:rPr>
                <w:webHidden/>
              </w:rPr>
            </w:r>
            <w:r w:rsidR="00AA0857">
              <w:rPr>
                <w:webHidden/>
              </w:rPr>
              <w:fldChar w:fldCharType="separate"/>
            </w:r>
            <w:r w:rsidR="00AA0857">
              <w:rPr>
                <w:webHidden/>
              </w:rPr>
              <w:t>14</w:t>
            </w:r>
            <w:r w:rsidR="00AA0857">
              <w:rPr>
                <w:webHidden/>
              </w:rPr>
              <w:fldChar w:fldCharType="end"/>
            </w:r>
          </w:hyperlink>
        </w:p>
        <w:p w14:paraId="673BD96F" w14:textId="5C6EB29F"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87" w:history="1">
            <w:r w:rsidR="00AA0857" w:rsidRPr="007A54FE">
              <w:rPr>
                <w:rStyle w:val="Hyperlink"/>
              </w:rPr>
              <w:t>1.4. Phương pháp đánh giá tình trạng dinh dưỡng của bệnh nhân</w:t>
            </w:r>
            <w:r w:rsidR="00AA0857">
              <w:rPr>
                <w:webHidden/>
              </w:rPr>
              <w:tab/>
            </w:r>
            <w:r w:rsidR="00AA0857">
              <w:rPr>
                <w:webHidden/>
              </w:rPr>
              <w:fldChar w:fldCharType="begin"/>
            </w:r>
            <w:r w:rsidR="00AA0857">
              <w:rPr>
                <w:webHidden/>
              </w:rPr>
              <w:instrText xml:space="preserve"> PAGEREF _Toc134606387 \h </w:instrText>
            </w:r>
            <w:r w:rsidR="00AA0857">
              <w:rPr>
                <w:webHidden/>
              </w:rPr>
            </w:r>
            <w:r w:rsidR="00AA0857">
              <w:rPr>
                <w:webHidden/>
              </w:rPr>
              <w:fldChar w:fldCharType="separate"/>
            </w:r>
            <w:r w:rsidR="00AA0857">
              <w:rPr>
                <w:webHidden/>
              </w:rPr>
              <w:t>15</w:t>
            </w:r>
            <w:r w:rsidR="00AA0857">
              <w:rPr>
                <w:webHidden/>
              </w:rPr>
              <w:fldChar w:fldCharType="end"/>
            </w:r>
          </w:hyperlink>
        </w:p>
        <w:p w14:paraId="7E1158E1" w14:textId="157EF2FF"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388" w:history="1">
            <w:r w:rsidR="00AA0857" w:rsidRPr="007A54FE">
              <w:rPr>
                <w:rStyle w:val="Hyperlink"/>
              </w:rPr>
              <w:t>Chương 2 - ĐỐI TƯỢNG VÀ PHƯƠNG PHÁP NGHIÊN CỨU</w:t>
            </w:r>
            <w:r w:rsidR="00AA0857">
              <w:rPr>
                <w:webHidden/>
              </w:rPr>
              <w:tab/>
            </w:r>
            <w:r w:rsidR="00AA0857">
              <w:rPr>
                <w:webHidden/>
              </w:rPr>
              <w:fldChar w:fldCharType="begin"/>
            </w:r>
            <w:r w:rsidR="00AA0857">
              <w:rPr>
                <w:webHidden/>
              </w:rPr>
              <w:instrText xml:space="preserve"> PAGEREF _Toc134606388 \h </w:instrText>
            </w:r>
            <w:r w:rsidR="00AA0857">
              <w:rPr>
                <w:webHidden/>
              </w:rPr>
            </w:r>
            <w:r w:rsidR="00AA0857">
              <w:rPr>
                <w:webHidden/>
              </w:rPr>
              <w:fldChar w:fldCharType="separate"/>
            </w:r>
            <w:r w:rsidR="00AA0857">
              <w:rPr>
                <w:webHidden/>
              </w:rPr>
              <w:t>20</w:t>
            </w:r>
            <w:r w:rsidR="00AA0857">
              <w:rPr>
                <w:webHidden/>
              </w:rPr>
              <w:fldChar w:fldCharType="end"/>
            </w:r>
          </w:hyperlink>
        </w:p>
        <w:p w14:paraId="7A8B9C9B" w14:textId="7515009D"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89" w:history="1">
            <w:r w:rsidR="00AA0857" w:rsidRPr="007A54FE">
              <w:rPr>
                <w:rStyle w:val="Hyperlink"/>
              </w:rPr>
              <w:t>2.1. Đối tượng, thời gian và địa điểm nghiên cứu</w:t>
            </w:r>
            <w:r w:rsidR="00AA0857">
              <w:rPr>
                <w:webHidden/>
              </w:rPr>
              <w:tab/>
            </w:r>
            <w:r w:rsidR="00AA0857">
              <w:rPr>
                <w:webHidden/>
              </w:rPr>
              <w:fldChar w:fldCharType="begin"/>
            </w:r>
            <w:r w:rsidR="00AA0857">
              <w:rPr>
                <w:webHidden/>
              </w:rPr>
              <w:instrText xml:space="preserve"> PAGEREF _Toc134606389 \h </w:instrText>
            </w:r>
            <w:r w:rsidR="00AA0857">
              <w:rPr>
                <w:webHidden/>
              </w:rPr>
            </w:r>
            <w:r w:rsidR="00AA0857">
              <w:rPr>
                <w:webHidden/>
              </w:rPr>
              <w:fldChar w:fldCharType="separate"/>
            </w:r>
            <w:r w:rsidR="00AA0857">
              <w:rPr>
                <w:webHidden/>
              </w:rPr>
              <w:t>20</w:t>
            </w:r>
            <w:r w:rsidR="00AA0857">
              <w:rPr>
                <w:webHidden/>
              </w:rPr>
              <w:fldChar w:fldCharType="end"/>
            </w:r>
          </w:hyperlink>
        </w:p>
        <w:p w14:paraId="5903E3AA" w14:textId="001E1F4E"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90" w:history="1">
            <w:r w:rsidR="00AA0857" w:rsidRPr="007A54FE">
              <w:rPr>
                <w:rStyle w:val="Hyperlink"/>
              </w:rPr>
              <w:t>2.2. Phương pháp nghiên cứu</w:t>
            </w:r>
            <w:r w:rsidR="00AA0857">
              <w:rPr>
                <w:webHidden/>
              </w:rPr>
              <w:tab/>
            </w:r>
            <w:r w:rsidR="00AA0857">
              <w:rPr>
                <w:webHidden/>
              </w:rPr>
              <w:fldChar w:fldCharType="begin"/>
            </w:r>
            <w:r w:rsidR="00AA0857">
              <w:rPr>
                <w:webHidden/>
              </w:rPr>
              <w:instrText xml:space="preserve"> PAGEREF _Toc134606390 \h </w:instrText>
            </w:r>
            <w:r w:rsidR="00AA0857">
              <w:rPr>
                <w:webHidden/>
              </w:rPr>
            </w:r>
            <w:r w:rsidR="00AA0857">
              <w:rPr>
                <w:webHidden/>
              </w:rPr>
              <w:fldChar w:fldCharType="separate"/>
            </w:r>
            <w:r w:rsidR="00AA0857">
              <w:rPr>
                <w:webHidden/>
              </w:rPr>
              <w:t>22</w:t>
            </w:r>
            <w:r w:rsidR="00AA0857">
              <w:rPr>
                <w:webHidden/>
              </w:rPr>
              <w:fldChar w:fldCharType="end"/>
            </w:r>
          </w:hyperlink>
        </w:p>
        <w:p w14:paraId="0541C641" w14:textId="2F861D8D"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391" w:history="1">
            <w:r w:rsidR="00AA0857" w:rsidRPr="007A54FE">
              <w:rPr>
                <w:rStyle w:val="Hyperlink"/>
              </w:rPr>
              <w:t>Chương 3 – KẾT QUẢ</w:t>
            </w:r>
            <w:r w:rsidR="00AA0857">
              <w:rPr>
                <w:webHidden/>
              </w:rPr>
              <w:tab/>
            </w:r>
            <w:r w:rsidR="00AA0857">
              <w:rPr>
                <w:webHidden/>
              </w:rPr>
              <w:fldChar w:fldCharType="begin"/>
            </w:r>
            <w:r w:rsidR="00AA0857">
              <w:rPr>
                <w:webHidden/>
              </w:rPr>
              <w:instrText xml:space="preserve"> PAGEREF _Toc134606391 \h </w:instrText>
            </w:r>
            <w:r w:rsidR="00AA0857">
              <w:rPr>
                <w:webHidden/>
              </w:rPr>
            </w:r>
            <w:r w:rsidR="00AA0857">
              <w:rPr>
                <w:webHidden/>
              </w:rPr>
              <w:fldChar w:fldCharType="separate"/>
            </w:r>
            <w:r w:rsidR="00AA0857">
              <w:rPr>
                <w:webHidden/>
              </w:rPr>
              <w:t>28</w:t>
            </w:r>
            <w:r w:rsidR="00AA0857">
              <w:rPr>
                <w:webHidden/>
              </w:rPr>
              <w:fldChar w:fldCharType="end"/>
            </w:r>
          </w:hyperlink>
        </w:p>
        <w:p w14:paraId="475F68C1" w14:textId="497BC438"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92" w:history="1">
            <w:r w:rsidR="00AA0857" w:rsidRPr="007A54FE">
              <w:rPr>
                <w:rStyle w:val="Hyperlink"/>
              </w:rPr>
              <w:t>3.1. Đặc điểm tình trạng dinh dưỡng của đối tượng nghiên cứu</w:t>
            </w:r>
            <w:r w:rsidR="00AA0857">
              <w:rPr>
                <w:webHidden/>
              </w:rPr>
              <w:tab/>
            </w:r>
            <w:r w:rsidR="00AA0857">
              <w:rPr>
                <w:webHidden/>
              </w:rPr>
              <w:fldChar w:fldCharType="begin"/>
            </w:r>
            <w:r w:rsidR="00AA0857">
              <w:rPr>
                <w:webHidden/>
              </w:rPr>
              <w:instrText xml:space="preserve"> PAGEREF _Toc134606392 \h </w:instrText>
            </w:r>
            <w:r w:rsidR="00AA0857">
              <w:rPr>
                <w:webHidden/>
              </w:rPr>
            </w:r>
            <w:r w:rsidR="00AA0857">
              <w:rPr>
                <w:webHidden/>
              </w:rPr>
              <w:fldChar w:fldCharType="separate"/>
            </w:r>
            <w:r w:rsidR="00AA0857">
              <w:rPr>
                <w:webHidden/>
              </w:rPr>
              <w:t>28</w:t>
            </w:r>
            <w:r w:rsidR="00AA0857">
              <w:rPr>
                <w:webHidden/>
              </w:rPr>
              <w:fldChar w:fldCharType="end"/>
            </w:r>
          </w:hyperlink>
        </w:p>
        <w:p w14:paraId="32429658" w14:textId="54BA7BB7"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93" w:history="1">
            <w:r w:rsidR="00AA0857" w:rsidRPr="007A54FE">
              <w:rPr>
                <w:rStyle w:val="Hyperlink"/>
              </w:rPr>
              <w:t>3.2. Tình trạng dinh dưỡng và các yếu tố liên quan của đối tượng nghiên cứu</w:t>
            </w:r>
            <w:r w:rsidR="00AA0857">
              <w:rPr>
                <w:webHidden/>
              </w:rPr>
              <w:tab/>
            </w:r>
            <w:r w:rsidR="00AA0857">
              <w:rPr>
                <w:webHidden/>
              </w:rPr>
              <w:fldChar w:fldCharType="begin"/>
            </w:r>
            <w:r w:rsidR="00AA0857">
              <w:rPr>
                <w:webHidden/>
              </w:rPr>
              <w:instrText xml:space="preserve"> PAGEREF _Toc134606393 \h </w:instrText>
            </w:r>
            <w:r w:rsidR="00AA0857">
              <w:rPr>
                <w:webHidden/>
              </w:rPr>
            </w:r>
            <w:r w:rsidR="00AA0857">
              <w:rPr>
                <w:webHidden/>
              </w:rPr>
              <w:fldChar w:fldCharType="separate"/>
            </w:r>
            <w:r w:rsidR="00AA0857">
              <w:rPr>
                <w:webHidden/>
              </w:rPr>
              <w:t>35</w:t>
            </w:r>
            <w:r w:rsidR="00AA0857">
              <w:rPr>
                <w:webHidden/>
              </w:rPr>
              <w:fldChar w:fldCharType="end"/>
            </w:r>
          </w:hyperlink>
        </w:p>
        <w:p w14:paraId="3F8E8CD4" w14:textId="38287FE6"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394" w:history="1">
            <w:r w:rsidR="00AA0857" w:rsidRPr="007A54FE">
              <w:rPr>
                <w:rStyle w:val="Hyperlink"/>
              </w:rPr>
              <w:t>Chương 4 – BÀN LUẬN</w:t>
            </w:r>
            <w:r w:rsidR="00AA0857">
              <w:rPr>
                <w:webHidden/>
              </w:rPr>
              <w:tab/>
            </w:r>
            <w:r w:rsidR="00AA0857">
              <w:rPr>
                <w:webHidden/>
              </w:rPr>
              <w:fldChar w:fldCharType="begin"/>
            </w:r>
            <w:r w:rsidR="00AA0857">
              <w:rPr>
                <w:webHidden/>
              </w:rPr>
              <w:instrText xml:space="preserve"> PAGEREF _Toc134606394 \h </w:instrText>
            </w:r>
            <w:r w:rsidR="00AA0857">
              <w:rPr>
                <w:webHidden/>
              </w:rPr>
            </w:r>
            <w:r w:rsidR="00AA0857">
              <w:rPr>
                <w:webHidden/>
              </w:rPr>
              <w:fldChar w:fldCharType="separate"/>
            </w:r>
            <w:r w:rsidR="00AA0857">
              <w:rPr>
                <w:webHidden/>
              </w:rPr>
              <w:t>46</w:t>
            </w:r>
            <w:r w:rsidR="00AA0857">
              <w:rPr>
                <w:webHidden/>
              </w:rPr>
              <w:fldChar w:fldCharType="end"/>
            </w:r>
          </w:hyperlink>
        </w:p>
        <w:p w14:paraId="5ABD7934" w14:textId="02BA321C"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95" w:history="1">
            <w:r w:rsidR="00AA0857" w:rsidRPr="007A54FE">
              <w:rPr>
                <w:rStyle w:val="Hyperlink"/>
              </w:rPr>
              <w:t>4.1. Đặc điểm về tình trạng dinh dưỡng của đối tượng nghiên cứu</w:t>
            </w:r>
            <w:r w:rsidR="00AA0857">
              <w:rPr>
                <w:webHidden/>
              </w:rPr>
              <w:tab/>
            </w:r>
            <w:r w:rsidR="00AA0857">
              <w:rPr>
                <w:webHidden/>
              </w:rPr>
              <w:fldChar w:fldCharType="begin"/>
            </w:r>
            <w:r w:rsidR="00AA0857">
              <w:rPr>
                <w:webHidden/>
              </w:rPr>
              <w:instrText xml:space="preserve"> PAGEREF _Toc134606395 \h </w:instrText>
            </w:r>
            <w:r w:rsidR="00AA0857">
              <w:rPr>
                <w:webHidden/>
              </w:rPr>
            </w:r>
            <w:r w:rsidR="00AA0857">
              <w:rPr>
                <w:webHidden/>
              </w:rPr>
              <w:fldChar w:fldCharType="separate"/>
            </w:r>
            <w:r w:rsidR="00AA0857">
              <w:rPr>
                <w:webHidden/>
              </w:rPr>
              <w:t>46</w:t>
            </w:r>
            <w:r w:rsidR="00AA0857">
              <w:rPr>
                <w:webHidden/>
              </w:rPr>
              <w:fldChar w:fldCharType="end"/>
            </w:r>
          </w:hyperlink>
        </w:p>
        <w:p w14:paraId="31DFB814" w14:textId="22A762D8"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96" w:history="1">
            <w:r w:rsidR="00AA0857" w:rsidRPr="007A54FE">
              <w:rPr>
                <w:rStyle w:val="Hyperlink"/>
              </w:rPr>
              <w:t>4.2. Tình trạng dinh dưỡng và các yếu tố liên quan của đối tượng nghiên cứu</w:t>
            </w:r>
            <w:r w:rsidR="00AA0857">
              <w:rPr>
                <w:webHidden/>
              </w:rPr>
              <w:tab/>
            </w:r>
            <w:r w:rsidR="00AA0857">
              <w:rPr>
                <w:webHidden/>
              </w:rPr>
              <w:fldChar w:fldCharType="begin"/>
            </w:r>
            <w:r w:rsidR="00AA0857">
              <w:rPr>
                <w:webHidden/>
              </w:rPr>
              <w:instrText xml:space="preserve"> PAGEREF _Toc134606396 \h </w:instrText>
            </w:r>
            <w:r w:rsidR="00AA0857">
              <w:rPr>
                <w:webHidden/>
              </w:rPr>
            </w:r>
            <w:r w:rsidR="00AA0857">
              <w:rPr>
                <w:webHidden/>
              </w:rPr>
              <w:fldChar w:fldCharType="separate"/>
            </w:r>
            <w:r w:rsidR="00AA0857">
              <w:rPr>
                <w:webHidden/>
              </w:rPr>
              <w:t>52</w:t>
            </w:r>
            <w:r w:rsidR="00AA0857">
              <w:rPr>
                <w:webHidden/>
              </w:rPr>
              <w:fldChar w:fldCharType="end"/>
            </w:r>
          </w:hyperlink>
        </w:p>
        <w:p w14:paraId="6EA5983A" w14:textId="688CB449"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397" w:history="1">
            <w:r w:rsidR="00AA0857" w:rsidRPr="007A54FE">
              <w:rPr>
                <w:rStyle w:val="Hyperlink"/>
              </w:rPr>
              <w:t>Chương 5 – KẾT LUẬN</w:t>
            </w:r>
            <w:r w:rsidR="00AA0857">
              <w:rPr>
                <w:webHidden/>
              </w:rPr>
              <w:tab/>
            </w:r>
            <w:r w:rsidR="00AA0857">
              <w:rPr>
                <w:webHidden/>
              </w:rPr>
              <w:fldChar w:fldCharType="begin"/>
            </w:r>
            <w:r w:rsidR="00AA0857">
              <w:rPr>
                <w:webHidden/>
              </w:rPr>
              <w:instrText xml:space="preserve"> PAGEREF _Toc134606397 \h </w:instrText>
            </w:r>
            <w:r w:rsidR="00AA0857">
              <w:rPr>
                <w:webHidden/>
              </w:rPr>
            </w:r>
            <w:r w:rsidR="00AA0857">
              <w:rPr>
                <w:webHidden/>
              </w:rPr>
              <w:fldChar w:fldCharType="separate"/>
            </w:r>
            <w:r w:rsidR="00AA0857">
              <w:rPr>
                <w:webHidden/>
              </w:rPr>
              <w:t>60</w:t>
            </w:r>
            <w:r w:rsidR="00AA0857">
              <w:rPr>
                <w:webHidden/>
              </w:rPr>
              <w:fldChar w:fldCharType="end"/>
            </w:r>
          </w:hyperlink>
        </w:p>
        <w:p w14:paraId="61CDD56A" w14:textId="7E4AD807"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98" w:history="1">
            <w:r w:rsidR="00AA0857" w:rsidRPr="007A54FE">
              <w:rPr>
                <w:rStyle w:val="Hyperlink"/>
              </w:rPr>
              <w:t>5.1. Thực trạng dinh dưỡng ở bệnh nhân lao phổi mới tại Bệnh viện Phổi Hải Phòng năm 2021 – 2022</w:t>
            </w:r>
            <w:r w:rsidR="00AA0857">
              <w:rPr>
                <w:webHidden/>
              </w:rPr>
              <w:tab/>
            </w:r>
            <w:r w:rsidR="00AA0857">
              <w:rPr>
                <w:webHidden/>
              </w:rPr>
              <w:fldChar w:fldCharType="begin"/>
            </w:r>
            <w:r w:rsidR="00AA0857">
              <w:rPr>
                <w:webHidden/>
              </w:rPr>
              <w:instrText xml:space="preserve"> PAGEREF _Toc134606398 \h </w:instrText>
            </w:r>
            <w:r w:rsidR="00AA0857">
              <w:rPr>
                <w:webHidden/>
              </w:rPr>
            </w:r>
            <w:r w:rsidR="00AA0857">
              <w:rPr>
                <w:webHidden/>
              </w:rPr>
              <w:fldChar w:fldCharType="separate"/>
            </w:r>
            <w:r w:rsidR="00AA0857">
              <w:rPr>
                <w:webHidden/>
              </w:rPr>
              <w:t>60</w:t>
            </w:r>
            <w:r w:rsidR="00AA0857">
              <w:rPr>
                <w:webHidden/>
              </w:rPr>
              <w:fldChar w:fldCharType="end"/>
            </w:r>
          </w:hyperlink>
        </w:p>
        <w:p w14:paraId="30813686" w14:textId="4AEC290E"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99" w:history="1">
            <w:r w:rsidR="00AA0857" w:rsidRPr="007A54FE">
              <w:rPr>
                <w:rStyle w:val="Hyperlink"/>
              </w:rPr>
              <w:t>5.2. Các yếu tố liên quan đến tình trạng dinh dưỡng ở bệnh nhân lao phổi mới tại Bệnh viện Phổi Hải Phòng năm 2021 – 2022</w:t>
            </w:r>
            <w:r w:rsidR="00AA0857">
              <w:rPr>
                <w:webHidden/>
              </w:rPr>
              <w:tab/>
            </w:r>
            <w:r w:rsidR="00AA0857">
              <w:rPr>
                <w:webHidden/>
              </w:rPr>
              <w:fldChar w:fldCharType="begin"/>
            </w:r>
            <w:r w:rsidR="00AA0857">
              <w:rPr>
                <w:webHidden/>
              </w:rPr>
              <w:instrText xml:space="preserve"> PAGEREF _Toc134606399 \h </w:instrText>
            </w:r>
            <w:r w:rsidR="00AA0857">
              <w:rPr>
                <w:webHidden/>
              </w:rPr>
            </w:r>
            <w:r w:rsidR="00AA0857">
              <w:rPr>
                <w:webHidden/>
              </w:rPr>
              <w:fldChar w:fldCharType="separate"/>
            </w:r>
            <w:r w:rsidR="00AA0857">
              <w:rPr>
                <w:webHidden/>
              </w:rPr>
              <w:t>60</w:t>
            </w:r>
            <w:r w:rsidR="00AA0857">
              <w:rPr>
                <w:webHidden/>
              </w:rPr>
              <w:fldChar w:fldCharType="end"/>
            </w:r>
          </w:hyperlink>
        </w:p>
        <w:p w14:paraId="6815858C" w14:textId="6889E75D"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400" w:history="1">
            <w:r w:rsidR="00AA0857" w:rsidRPr="007A54FE">
              <w:rPr>
                <w:rStyle w:val="Hyperlink"/>
              </w:rPr>
              <w:t>5.3. Hạn chế nghiên cứu</w:t>
            </w:r>
            <w:r w:rsidR="00AA0857">
              <w:rPr>
                <w:webHidden/>
              </w:rPr>
              <w:tab/>
            </w:r>
            <w:r w:rsidR="00AA0857">
              <w:rPr>
                <w:webHidden/>
              </w:rPr>
              <w:fldChar w:fldCharType="begin"/>
            </w:r>
            <w:r w:rsidR="00AA0857">
              <w:rPr>
                <w:webHidden/>
              </w:rPr>
              <w:instrText xml:space="preserve"> PAGEREF _Toc134606400 \h </w:instrText>
            </w:r>
            <w:r w:rsidR="00AA0857">
              <w:rPr>
                <w:webHidden/>
              </w:rPr>
            </w:r>
            <w:r w:rsidR="00AA0857">
              <w:rPr>
                <w:webHidden/>
              </w:rPr>
              <w:fldChar w:fldCharType="separate"/>
            </w:r>
            <w:r w:rsidR="00AA0857">
              <w:rPr>
                <w:webHidden/>
              </w:rPr>
              <w:t>61</w:t>
            </w:r>
            <w:r w:rsidR="00AA0857">
              <w:rPr>
                <w:webHidden/>
              </w:rPr>
              <w:fldChar w:fldCharType="end"/>
            </w:r>
          </w:hyperlink>
        </w:p>
        <w:p w14:paraId="1CB14805" w14:textId="16AD0564"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401" w:history="1">
            <w:r w:rsidR="00AA0857" w:rsidRPr="007A54FE">
              <w:rPr>
                <w:rStyle w:val="Hyperlink"/>
              </w:rPr>
              <w:t>Chương 6 – KHUYẾN NGHỊ</w:t>
            </w:r>
            <w:r w:rsidR="00AA0857">
              <w:rPr>
                <w:webHidden/>
              </w:rPr>
              <w:tab/>
            </w:r>
            <w:r w:rsidR="00AA0857">
              <w:rPr>
                <w:webHidden/>
              </w:rPr>
              <w:fldChar w:fldCharType="begin"/>
            </w:r>
            <w:r w:rsidR="00AA0857">
              <w:rPr>
                <w:webHidden/>
              </w:rPr>
              <w:instrText xml:space="preserve"> PAGEREF _Toc134606401 \h </w:instrText>
            </w:r>
            <w:r w:rsidR="00AA0857">
              <w:rPr>
                <w:webHidden/>
              </w:rPr>
            </w:r>
            <w:r w:rsidR="00AA0857">
              <w:rPr>
                <w:webHidden/>
              </w:rPr>
              <w:fldChar w:fldCharType="separate"/>
            </w:r>
            <w:r w:rsidR="00AA0857">
              <w:rPr>
                <w:webHidden/>
              </w:rPr>
              <w:t>62</w:t>
            </w:r>
            <w:r w:rsidR="00AA0857">
              <w:rPr>
                <w:webHidden/>
              </w:rPr>
              <w:fldChar w:fldCharType="end"/>
            </w:r>
          </w:hyperlink>
        </w:p>
        <w:p w14:paraId="58249A77" w14:textId="6653F1F3"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402" w:history="1">
            <w:r w:rsidR="00AA0857" w:rsidRPr="007A54FE">
              <w:rPr>
                <w:rStyle w:val="Hyperlink"/>
              </w:rPr>
              <w:t>TÀI LIỆU THAM KHẢO</w:t>
            </w:r>
            <w:r w:rsidR="00AA0857">
              <w:rPr>
                <w:webHidden/>
              </w:rPr>
              <w:tab/>
            </w:r>
            <w:r w:rsidR="00AA0857">
              <w:rPr>
                <w:webHidden/>
              </w:rPr>
              <w:fldChar w:fldCharType="begin"/>
            </w:r>
            <w:r w:rsidR="00AA0857">
              <w:rPr>
                <w:webHidden/>
              </w:rPr>
              <w:instrText xml:space="preserve"> PAGEREF _Toc134606402 \h </w:instrText>
            </w:r>
            <w:r w:rsidR="00AA0857">
              <w:rPr>
                <w:webHidden/>
              </w:rPr>
            </w:r>
            <w:r w:rsidR="00AA0857">
              <w:rPr>
                <w:webHidden/>
              </w:rPr>
              <w:fldChar w:fldCharType="separate"/>
            </w:r>
            <w:r w:rsidR="00AA0857">
              <w:rPr>
                <w:webHidden/>
              </w:rPr>
              <w:t>63</w:t>
            </w:r>
            <w:r w:rsidR="00AA0857">
              <w:rPr>
                <w:webHidden/>
              </w:rPr>
              <w:fldChar w:fldCharType="end"/>
            </w:r>
          </w:hyperlink>
        </w:p>
        <w:p w14:paraId="0F46BF58" w14:textId="6E91E108"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403" w:history="1">
            <w:r w:rsidR="00AA0857" w:rsidRPr="007A54FE">
              <w:rPr>
                <w:rStyle w:val="Hyperlink"/>
              </w:rPr>
              <w:t>PHỤ LỤC</w:t>
            </w:r>
            <w:r w:rsidR="00AA0857">
              <w:rPr>
                <w:webHidden/>
              </w:rPr>
              <w:tab/>
            </w:r>
            <w:r w:rsidR="00AA0857">
              <w:rPr>
                <w:webHidden/>
              </w:rPr>
              <w:fldChar w:fldCharType="begin"/>
            </w:r>
            <w:r w:rsidR="00AA0857">
              <w:rPr>
                <w:webHidden/>
              </w:rPr>
              <w:instrText xml:space="preserve"> PAGEREF _Toc134606403 \h </w:instrText>
            </w:r>
            <w:r w:rsidR="00AA0857">
              <w:rPr>
                <w:webHidden/>
              </w:rPr>
            </w:r>
            <w:r w:rsidR="00AA0857">
              <w:rPr>
                <w:webHidden/>
              </w:rPr>
              <w:fldChar w:fldCharType="separate"/>
            </w:r>
            <w:r w:rsidR="00AA0857">
              <w:rPr>
                <w:webHidden/>
              </w:rPr>
              <w:t>68</w:t>
            </w:r>
            <w:r w:rsidR="00AA0857">
              <w:rPr>
                <w:webHidden/>
              </w:rPr>
              <w:fldChar w:fldCharType="end"/>
            </w:r>
          </w:hyperlink>
        </w:p>
        <w:p w14:paraId="18D2E423" w14:textId="28274CF7"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Style1"/>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A46960">
        <w:tc>
          <w:tcPr>
            <w:tcW w:w="2155" w:type="dxa"/>
          </w:tcPr>
          <w:p w14:paraId="1CBBF641" w14:textId="77777777" w:rsidR="00A46960" w:rsidRPr="00B65C82" w:rsidRDefault="00A46960" w:rsidP="00C037E3">
            <w:pPr>
              <w:ind w:hanging="30"/>
            </w:pPr>
            <w:r w:rsidRPr="00B65C82">
              <w:t>AND</w:t>
            </w:r>
          </w:p>
        </w:tc>
        <w:tc>
          <w:tcPr>
            <w:tcW w:w="6956" w:type="dxa"/>
          </w:tcPr>
          <w:p w14:paraId="71E2E471" w14:textId="77777777" w:rsidR="00A46960" w:rsidRPr="00B65C82" w:rsidRDefault="00A46960" w:rsidP="00C037E3">
            <w:r w:rsidRPr="00B65C82">
              <w:t>Acid deoxyribonucleic</w:t>
            </w:r>
          </w:p>
        </w:tc>
      </w:tr>
      <w:tr w:rsidR="00A46960" w14:paraId="4187CFAE" w14:textId="77777777" w:rsidTr="00A46960">
        <w:tc>
          <w:tcPr>
            <w:tcW w:w="2155" w:type="dxa"/>
          </w:tcPr>
          <w:p w14:paraId="6D5A03D8" w14:textId="77777777" w:rsidR="00A46960" w:rsidRPr="00B65C82" w:rsidRDefault="00A46960" w:rsidP="00C037E3">
            <w:pPr>
              <w:ind w:hanging="30"/>
            </w:pPr>
            <w:r w:rsidRPr="00B65C82">
              <w:t>AFB</w:t>
            </w:r>
          </w:p>
        </w:tc>
        <w:tc>
          <w:tcPr>
            <w:tcW w:w="6956" w:type="dxa"/>
          </w:tcPr>
          <w:p w14:paraId="315268B6" w14:textId="77777777" w:rsidR="00A46960" w:rsidRPr="00B65C82" w:rsidRDefault="00A46960" w:rsidP="00C037E3">
            <w:r w:rsidRPr="00B65C82">
              <w:t>Acid Fast Bacillus (Vi khuẩn kháng toan cồn)</w:t>
            </w:r>
          </w:p>
        </w:tc>
      </w:tr>
      <w:tr w:rsidR="00A46960" w14:paraId="4965A9B0" w14:textId="77777777" w:rsidTr="00A46960">
        <w:tc>
          <w:tcPr>
            <w:tcW w:w="2155" w:type="dxa"/>
          </w:tcPr>
          <w:p w14:paraId="12371D95" w14:textId="77777777" w:rsidR="00A46960" w:rsidRPr="00B65C82" w:rsidRDefault="00A46960" w:rsidP="00C037E3">
            <w:pPr>
              <w:ind w:hanging="30"/>
            </w:pPr>
            <w:r w:rsidRPr="00B65C82">
              <w:t>AIDS</w:t>
            </w:r>
          </w:p>
        </w:tc>
        <w:tc>
          <w:tcPr>
            <w:tcW w:w="6956" w:type="dxa"/>
          </w:tcPr>
          <w:p w14:paraId="677688A9" w14:textId="0041E116" w:rsidR="00A46960" w:rsidRPr="00B65C82" w:rsidRDefault="00A46960" w:rsidP="00C037E3">
            <w:r w:rsidRPr="00B65C82">
              <w:t xml:space="preserve">Acquired </w:t>
            </w:r>
            <w:r w:rsidR="00B60604">
              <w:t>Immunodeficiency</w:t>
            </w:r>
            <w:r w:rsidR="00B60604">
              <w:t xml:space="preserve"> </w:t>
            </w:r>
            <w:r w:rsidRPr="00B65C82">
              <w:t>Syndrom</w:t>
            </w:r>
            <w:r w:rsidR="00EF5AE6">
              <w:t>e</w:t>
            </w:r>
            <w:r w:rsidRPr="00B65C82">
              <w:t xml:space="preserve"> (Hội chứng suy giảm miễn dịch mắc phải)</w:t>
            </w:r>
          </w:p>
        </w:tc>
      </w:tr>
      <w:tr w:rsidR="00A46960" w14:paraId="76958D20" w14:textId="77777777" w:rsidTr="00A46960">
        <w:tc>
          <w:tcPr>
            <w:tcW w:w="2155" w:type="dxa"/>
          </w:tcPr>
          <w:p w14:paraId="5C2BAD29" w14:textId="77777777" w:rsidR="00A46960" w:rsidRPr="00B65C82" w:rsidRDefault="00A46960" w:rsidP="00C037E3">
            <w:pPr>
              <w:ind w:hanging="30"/>
            </w:pPr>
            <w:r w:rsidRPr="00B65C82">
              <w:t>BMI</w:t>
            </w:r>
          </w:p>
        </w:tc>
        <w:tc>
          <w:tcPr>
            <w:tcW w:w="6956" w:type="dxa"/>
          </w:tcPr>
          <w:p w14:paraId="129EF123" w14:textId="77777777" w:rsidR="00A46960" w:rsidRPr="00B65C82" w:rsidRDefault="00A46960" w:rsidP="00C037E3">
            <w:r w:rsidRPr="00B65C82">
              <w:t>Body Mass Index (Chỉ số khối cơ thể)</w:t>
            </w:r>
          </w:p>
        </w:tc>
      </w:tr>
      <w:tr w:rsidR="00A46960" w14:paraId="794C4545" w14:textId="77777777" w:rsidTr="00A46960">
        <w:tc>
          <w:tcPr>
            <w:tcW w:w="2155" w:type="dxa"/>
          </w:tcPr>
          <w:p w14:paraId="6253F46B" w14:textId="77777777" w:rsidR="00A46960" w:rsidRPr="00B65C82" w:rsidRDefault="00A46960" w:rsidP="00C037E3">
            <w:pPr>
              <w:ind w:hanging="30"/>
            </w:pPr>
            <w:r w:rsidRPr="00B65C82">
              <w:t>CTCLQG</w:t>
            </w:r>
          </w:p>
        </w:tc>
        <w:tc>
          <w:tcPr>
            <w:tcW w:w="6956" w:type="dxa"/>
          </w:tcPr>
          <w:p w14:paraId="49D48702" w14:textId="77777777" w:rsidR="00A46960" w:rsidRPr="00B65C82" w:rsidRDefault="00A46960" w:rsidP="00C037E3">
            <w:r w:rsidRPr="00B65C82">
              <w:t>Chương trình chống lao Quốc gia</w:t>
            </w:r>
          </w:p>
        </w:tc>
      </w:tr>
      <w:tr w:rsidR="00A46960" w14:paraId="454FC0B5" w14:textId="77777777" w:rsidTr="00A46960">
        <w:tc>
          <w:tcPr>
            <w:tcW w:w="2155" w:type="dxa"/>
          </w:tcPr>
          <w:p w14:paraId="7E0A5755" w14:textId="77777777" w:rsidR="00A46960" w:rsidRPr="00B65C82" w:rsidRDefault="00A46960" w:rsidP="00C037E3">
            <w:pPr>
              <w:ind w:hanging="30"/>
            </w:pPr>
            <w:r w:rsidRPr="00B65C82">
              <w:t>EMB, E</w:t>
            </w:r>
          </w:p>
        </w:tc>
        <w:tc>
          <w:tcPr>
            <w:tcW w:w="6956" w:type="dxa"/>
          </w:tcPr>
          <w:p w14:paraId="6DC54E0A" w14:textId="7936CC42" w:rsidR="00A46960" w:rsidRPr="00B65C82" w:rsidRDefault="00A46960" w:rsidP="00C037E3">
            <w:r w:rsidRPr="00B65C82">
              <w:t>Etha</w:t>
            </w:r>
            <w:r w:rsidR="005B3E88">
              <w:t>m</w:t>
            </w:r>
            <w:r w:rsidRPr="00B65C82">
              <w:t>butol</w:t>
            </w:r>
          </w:p>
        </w:tc>
      </w:tr>
      <w:tr w:rsidR="00A46960" w14:paraId="2363A97E" w14:textId="77777777" w:rsidTr="00A46960">
        <w:tc>
          <w:tcPr>
            <w:tcW w:w="2155" w:type="dxa"/>
          </w:tcPr>
          <w:p w14:paraId="1FA0A8F6" w14:textId="77777777" w:rsidR="00A46960" w:rsidRPr="00B65C82" w:rsidRDefault="00A46960" w:rsidP="00C037E3">
            <w:pPr>
              <w:ind w:hanging="30"/>
            </w:pPr>
            <w:r w:rsidRPr="00B65C82">
              <w:t>HIV</w:t>
            </w:r>
          </w:p>
        </w:tc>
        <w:tc>
          <w:tcPr>
            <w:tcW w:w="6956" w:type="dxa"/>
          </w:tcPr>
          <w:p w14:paraId="717EAA99" w14:textId="7BF8D422" w:rsidR="00A46960" w:rsidRPr="00B65C82" w:rsidRDefault="00A46960" w:rsidP="00C037E3">
            <w:r w:rsidRPr="00B65C82">
              <w:t xml:space="preserve">Human </w:t>
            </w:r>
            <w:r w:rsidR="004354FB">
              <w:t>Immunodeficiency</w:t>
            </w:r>
            <w:r w:rsidR="004354FB">
              <w:t xml:space="preserve"> </w:t>
            </w:r>
            <w:r w:rsidRPr="00B65C82">
              <w:t>Virus (Vi rút gây suy giảm miễn dịch)</w:t>
            </w:r>
          </w:p>
        </w:tc>
      </w:tr>
      <w:tr w:rsidR="00A46960" w14:paraId="105BCB63" w14:textId="77777777" w:rsidTr="00A46960">
        <w:tc>
          <w:tcPr>
            <w:tcW w:w="2155" w:type="dxa"/>
          </w:tcPr>
          <w:p w14:paraId="416A0EA1" w14:textId="77777777" w:rsidR="00A46960" w:rsidRPr="00B65C82" w:rsidRDefault="00A46960" w:rsidP="00C037E3">
            <w:pPr>
              <w:ind w:hanging="30"/>
            </w:pPr>
            <w:r w:rsidRPr="00B65C82">
              <w:t>INH, H</w:t>
            </w:r>
          </w:p>
        </w:tc>
        <w:tc>
          <w:tcPr>
            <w:tcW w:w="6956" w:type="dxa"/>
          </w:tcPr>
          <w:p w14:paraId="1CC017BF" w14:textId="77777777" w:rsidR="00A46960" w:rsidRPr="00B65C82" w:rsidRDefault="00A46960" w:rsidP="00C037E3">
            <w:r w:rsidRPr="00B65C82">
              <w:t>Isoniazid</w:t>
            </w:r>
          </w:p>
        </w:tc>
      </w:tr>
      <w:tr w:rsidR="00A46960" w14:paraId="0466B8CF" w14:textId="77777777" w:rsidTr="00A46960">
        <w:tc>
          <w:tcPr>
            <w:tcW w:w="2155" w:type="dxa"/>
          </w:tcPr>
          <w:p w14:paraId="2C965601" w14:textId="77777777" w:rsidR="00A46960" w:rsidRPr="00B65C82" w:rsidRDefault="00A46960" w:rsidP="00C037E3">
            <w:pPr>
              <w:ind w:hanging="30"/>
            </w:pPr>
            <w:r w:rsidRPr="00B65C82">
              <w:t>MGIT</w:t>
            </w:r>
          </w:p>
        </w:tc>
        <w:tc>
          <w:tcPr>
            <w:tcW w:w="6956" w:type="dxa"/>
          </w:tcPr>
          <w:p w14:paraId="1E6E3151" w14:textId="77777777" w:rsidR="00A46960" w:rsidRPr="00B65C82" w:rsidRDefault="00A46960" w:rsidP="00C037E3">
            <w:r w:rsidRPr="00B65C82">
              <w:t>Mycobacteria Growth Indicator Tube (Nuôi cấy vi khuẩn lao trong ống chỉ thị)</w:t>
            </w:r>
          </w:p>
        </w:tc>
      </w:tr>
      <w:tr w:rsidR="00A46960" w14:paraId="1FCB4FB0" w14:textId="77777777" w:rsidTr="00A46960">
        <w:tc>
          <w:tcPr>
            <w:tcW w:w="2155" w:type="dxa"/>
          </w:tcPr>
          <w:p w14:paraId="73CCA281" w14:textId="77777777" w:rsidR="00A46960" w:rsidRPr="00B65C82" w:rsidRDefault="00A46960" w:rsidP="00C037E3">
            <w:pPr>
              <w:ind w:hanging="30"/>
            </w:pPr>
            <w:r w:rsidRPr="00B65C82">
              <w:t>MTB</w:t>
            </w:r>
          </w:p>
        </w:tc>
        <w:tc>
          <w:tcPr>
            <w:tcW w:w="6956" w:type="dxa"/>
          </w:tcPr>
          <w:p w14:paraId="0C832FBE" w14:textId="77777777" w:rsidR="00A46960" w:rsidRPr="00B65C82" w:rsidRDefault="00A46960" w:rsidP="00C037E3">
            <w:r w:rsidRPr="00B65C82">
              <w:t>Mycobacterium tuberculosis</w:t>
            </w:r>
          </w:p>
        </w:tc>
      </w:tr>
      <w:tr w:rsidR="00A46960" w14:paraId="5DA524E5" w14:textId="77777777" w:rsidTr="00A46960">
        <w:tc>
          <w:tcPr>
            <w:tcW w:w="2155" w:type="dxa"/>
          </w:tcPr>
          <w:p w14:paraId="55BCC73D" w14:textId="77777777" w:rsidR="00A46960" w:rsidRPr="00B65C82" w:rsidRDefault="00A46960" w:rsidP="00C037E3">
            <w:pPr>
              <w:ind w:hanging="30"/>
            </w:pPr>
            <w:r w:rsidRPr="00B65C82">
              <w:t>PCR</w:t>
            </w:r>
          </w:p>
        </w:tc>
        <w:tc>
          <w:tcPr>
            <w:tcW w:w="6956" w:type="dxa"/>
          </w:tcPr>
          <w:p w14:paraId="463440C2" w14:textId="77777777" w:rsidR="00A46960" w:rsidRPr="00B65C82" w:rsidRDefault="00A46960" w:rsidP="00C037E3">
            <w:r w:rsidRPr="00B65C82">
              <w:t>Polymerase-Chain-Reaction</w:t>
            </w:r>
          </w:p>
        </w:tc>
      </w:tr>
      <w:tr w:rsidR="00A46960" w14:paraId="41465D1C" w14:textId="77777777" w:rsidTr="00A46960">
        <w:tc>
          <w:tcPr>
            <w:tcW w:w="2155" w:type="dxa"/>
          </w:tcPr>
          <w:p w14:paraId="23855DE7" w14:textId="77777777" w:rsidR="00A46960" w:rsidRPr="00B65C82" w:rsidRDefault="00A46960" w:rsidP="00C037E3">
            <w:pPr>
              <w:ind w:hanging="30"/>
            </w:pPr>
            <w:r w:rsidRPr="00B65C82">
              <w:t>PZA, Z</w:t>
            </w:r>
          </w:p>
        </w:tc>
        <w:tc>
          <w:tcPr>
            <w:tcW w:w="6956" w:type="dxa"/>
          </w:tcPr>
          <w:p w14:paraId="4E70324C" w14:textId="77777777" w:rsidR="00A46960" w:rsidRPr="00B65C82" w:rsidRDefault="00A46960" w:rsidP="00C037E3">
            <w:r w:rsidRPr="00B65C82">
              <w:t>Pyzarinamid</w:t>
            </w:r>
          </w:p>
        </w:tc>
      </w:tr>
      <w:tr w:rsidR="00A46960" w14:paraId="7E04DCDC" w14:textId="77777777" w:rsidTr="00A46960">
        <w:tc>
          <w:tcPr>
            <w:tcW w:w="2155" w:type="dxa"/>
          </w:tcPr>
          <w:p w14:paraId="436ECA4C" w14:textId="77777777" w:rsidR="00A46960" w:rsidRPr="00B65C82" w:rsidRDefault="00A46960" w:rsidP="00C037E3">
            <w:pPr>
              <w:ind w:hanging="30"/>
            </w:pPr>
            <w:r w:rsidRPr="00B65C82">
              <w:t>RMP, R</w:t>
            </w:r>
          </w:p>
        </w:tc>
        <w:tc>
          <w:tcPr>
            <w:tcW w:w="6956" w:type="dxa"/>
          </w:tcPr>
          <w:p w14:paraId="0C539842" w14:textId="77777777" w:rsidR="00A46960" w:rsidRPr="00B65C82" w:rsidRDefault="00A46960" w:rsidP="00C037E3">
            <w:r w:rsidRPr="00B65C82">
              <w:t>Rifampicin</w:t>
            </w:r>
          </w:p>
        </w:tc>
      </w:tr>
      <w:tr w:rsidR="00A46960" w14:paraId="4952DD08" w14:textId="77777777" w:rsidTr="00A46960">
        <w:tc>
          <w:tcPr>
            <w:tcW w:w="2155" w:type="dxa"/>
          </w:tcPr>
          <w:p w14:paraId="1B99EFAA" w14:textId="77777777" w:rsidR="00A46960" w:rsidRPr="00B65C82" w:rsidRDefault="00A46960" w:rsidP="00C037E3">
            <w:pPr>
              <w:ind w:hanging="30"/>
            </w:pPr>
            <w:r w:rsidRPr="00B65C82">
              <w:t>SM, S</w:t>
            </w:r>
          </w:p>
        </w:tc>
        <w:tc>
          <w:tcPr>
            <w:tcW w:w="6956" w:type="dxa"/>
          </w:tcPr>
          <w:p w14:paraId="7B8C1D74" w14:textId="77777777" w:rsidR="00A46960" w:rsidRPr="00B65C82" w:rsidRDefault="00A46960" w:rsidP="00C037E3">
            <w:r w:rsidRPr="00B65C82">
              <w:t>Streptomycin</w:t>
            </w:r>
          </w:p>
        </w:tc>
      </w:tr>
      <w:tr w:rsidR="00A46960" w14:paraId="3040BD97" w14:textId="77777777" w:rsidTr="00A46960">
        <w:tc>
          <w:tcPr>
            <w:tcW w:w="2155" w:type="dxa"/>
          </w:tcPr>
          <w:p w14:paraId="0AF65958" w14:textId="77777777" w:rsidR="00A46960" w:rsidRPr="00B65C82" w:rsidRDefault="00A46960" w:rsidP="00C037E3">
            <w:pPr>
              <w:ind w:hanging="30"/>
            </w:pPr>
            <w:r w:rsidRPr="00B65C82">
              <w:t>SDD</w:t>
            </w:r>
          </w:p>
        </w:tc>
        <w:tc>
          <w:tcPr>
            <w:tcW w:w="6956" w:type="dxa"/>
          </w:tcPr>
          <w:p w14:paraId="27CE4BDA" w14:textId="77777777" w:rsidR="00A46960" w:rsidRPr="00B65C82" w:rsidRDefault="00A46960" w:rsidP="00C037E3">
            <w:r w:rsidRPr="00B65C82">
              <w:t>Suy dinh dưỡng</w:t>
            </w:r>
          </w:p>
        </w:tc>
      </w:tr>
      <w:tr w:rsidR="00A46960" w14:paraId="44602657" w14:textId="77777777" w:rsidTr="00A46960">
        <w:tc>
          <w:tcPr>
            <w:tcW w:w="2155" w:type="dxa"/>
          </w:tcPr>
          <w:p w14:paraId="3EB62A10" w14:textId="77777777" w:rsidR="00A46960" w:rsidRPr="00B65C82" w:rsidRDefault="00A46960" w:rsidP="00C037E3">
            <w:pPr>
              <w:ind w:hanging="30"/>
            </w:pPr>
            <w:r w:rsidRPr="00B65C82">
              <w:t>SGA</w:t>
            </w:r>
          </w:p>
        </w:tc>
        <w:tc>
          <w:tcPr>
            <w:tcW w:w="6956" w:type="dxa"/>
          </w:tcPr>
          <w:p w14:paraId="6D788A57" w14:textId="77777777" w:rsidR="00A46960" w:rsidRPr="00B65C82" w:rsidRDefault="00A46960" w:rsidP="00C037E3">
            <w:r w:rsidRPr="00B65C82">
              <w:t>Subjective Global Assessment of nutritional status (Phương pháp đánh giá tổng thể chủ quan)</w:t>
            </w:r>
          </w:p>
        </w:tc>
      </w:tr>
      <w:tr w:rsidR="00A46960" w14:paraId="09AEC3A0" w14:textId="77777777" w:rsidTr="00A46960">
        <w:tc>
          <w:tcPr>
            <w:tcW w:w="2155" w:type="dxa"/>
          </w:tcPr>
          <w:p w14:paraId="37AB9F76" w14:textId="77777777" w:rsidR="00A46960" w:rsidRPr="00B65C82" w:rsidRDefault="00A46960" w:rsidP="00C037E3">
            <w:pPr>
              <w:ind w:hanging="30"/>
            </w:pPr>
            <w:r w:rsidRPr="00B65C82">
              <w:t>TTDD</w:t>
            </w:r>
          </w:p>
        </w:tc>
        <w:tc>
          <w:tcPr>
            <w:tcW w:w="6956" w:type="dxa"/>
          </w:tcPr>
          <w:p w14:paraId="4E115320" w14:textId="77777777" w:rsidR="00A46960" w:rsidRPr="00B65C82" w:rsidRDefault="00A46960" w:rsidP="00C037E3">
            <w:r w:rsidRPr="00B65C82">
              <w:t>Tình trạng dinh dưỡng</w:t>
            </w:r>
          </w:p>
        </w:tc>
      </w:tr>
      <w:tr w:rsidR="00A46960" w14:paraId="2B3C3A00" w14:textId="77777777" w:rsidTr="00A46960">
        <w:tc>
          <w:tcPr>
            <w:tcW w:w="2155" w:type="dxa"/>
          </w:tcPr>
          <w:p w14:paraId="1093922A" w14:textId="77777777" w:rsidR="00A46960" w:rsidRPr="00B65C82" w:rsidRDefault="00A46960" w:rsidP="00C037E3">
            <w:pPr>
              <w:ind w:hanging="30"/>
            </w:pPr>
            <w:r w:rsidRPr="00B65C82">
              <w:t>WHO</w:t>
            </w:r>
          </w:p>
        </w:tc>
        <w:tc>
          <w:tcPr>
            <w:tcW w:w="6956" w:type="dxa"/>
          </w:tcPr>
          <w:p w14:paraId="085B2237" w14:textId="77777777" w:rsidR="00A46960" w:rsidRPr="00B65C82" w:rsidRDefault="00A46960" w:rsidP="00C037E3">
            <w:r w:rsidRPr="00B65C82">
              <w:t>World Health Organization (Tổ chức Y tế thế giới)</w:t>
            </w:r>
          </w:p>
        </w:tc>
      </w:tr>
      <w:tr w:rsidR="00A46960" w14:paraId="76481DA3" w14:textId="77777777" w:rsidTr="00A46960">
        <w:tc>
          <w:tcPr>
            <w:tcW w:w="2155" w:type="dxa"/>
          </w:tcPr>
          <w:p w14:paraId="4089D74F" w14:textId="77777777" w:rsidR="00A46960" w:rsidRPr="00B65C82" w:rsidRDefault="00A46960" w:rsidP="00C037E3">
            <w:pPr>
              <w:ind w:hanging="30"/>
            </w:pPr>
            <w:r w:rsidRPr="00B65C82">
              <w:t>(+)</w:t>
            </w:r>
          </w:p>
        </w:tc>
        <w:tc>
          <w:tcPr>
            <w:tcW w:w="6956" w:type="dxa"/>
          </w:tcPr>
          <w:p w14:paraId="0315CC37" w14:textId="77777777" w:rsidR="00A46960" w:rsidRPr="00B65C82" w:rsidRDefault="00A46960" w:rsidP="00C037E3">
            <w:r w:rsidRPr="00B65C82">
              <w:t>Dương tính</w:t>
            </w:r>
          </w:p>
        </w:tc>
      </w:tr>
      <w:tr w:rsidR="00A46960" w14:paraId="4F60EADA" w14:textId="77777777" w:rsidTr="00A46960">
        <w:tc>
          <w:tcPr>
            <w:tcW w:w="2155" w:type="dxa"/>
          </w:tcPr>
          <w:p w14:paraId="47A5F73E" w14:textId="77777777" w:rsidR="00A46960" w:rsidRPr="00B65C82" w:rsidRDefault="00A46960" w:rsidP="00C037E3">
            <w:pPr>
              <w:ind w:hanging="30"/>
            </w:pPr>
            <w:r w:rsidRPr="00B65C82">
              <w:t>(-)</w:t>
            </w:r>
          </w:p>
        </w:tc>
        <w:tc>
          <w:tcPr>
            <w:tcW w:w="6956" w:type="dxa"/>
          </w:tcPr>
          <w:p w14:paraId="450AEE33" w14:textId="77777777" w:rsidR="00A46960" w:rsidRPr="00B65C82" w:rsidRDefault="00A46960" w:rsidP="00C037E3">
            <w:r w:rsidRPr="00B65C82">
              <w:t>Âm tính</w:t>
            </w:r>
          </w:p>
        </w:tc>
      </w:tr>
    </w:tbl>
    <w:p w14:paraId="52D27D7E" w14:textId="77777777" w:rsidR="008F2B47" w:rsidRDefault="008F2B47" w:rsidP="008F2B47">
      <w:pPr>
        <w:ind w:firstLine="0"/>
      </w:pPr>
      <w:r>
        <w:br w:type="page"/>
      </w:r>
    </w:p>
    <w:p w14:paraId="2A6305AD" w14:textId="77777777" w:rsidR="00A46960" w:rsidRDefault="00A46960"/>
    <w:p w14:paraId="6291F120" w14:textId="77777777" w:rsidR="00AA0857" w:rsidRDefault="006C7598" w:rsidP="003E4607">
      <w:pPr>
        <w:jc w:val="center"/>
      </w:pPr>
      <w:r w:rsidRPr="00864C8C">
        <w:rPr>
          <w:b/>
          <w:bCs/>
        </w:rPr>
        <w:t>DANH MỤC BẢNG</w:t>
      </w:r>
      <w:r w:rsidR="003E4607">
        <w:rPr>
          <w:b/>
          <w:bCs/>
        </w:rPr>
        <w:fldChar w:fldCharType="begin"/>
      </w:r>
      <w:r w:rsidR="003E4607">
        <w:rPr>
          <w:b/>
          <w:bCs/>
        </w:rPr>
        <w:instrText xml:space="preserve"> TOC \n \h \z \c "Bảng" </w:instrText>
      </w:r>
      <w:r w:rsidR="003E4607">
        <w:rPr>
          <w:b/>
          <w:bCs/>
        </w:rPr>
        <w:fldChar w:fldCharType="separate"/>
      </w:r>
    </w:p>
    <w:p w14:paraId="13DC560F" w14:textId="00E146B8"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04" w:history="1">
        <w:r w:rsidR="00AA0857" w:rsidRPr="00BA0CF0">
          <w:rPr>
            <w:rStyle w:val="Hyperlink"/>
          </w:rPr>
          <w:t xml:space="preserve">Bảng 1.1. </w:t>
        </w:r>
        <w:r w:rsidR="00AA0857" w:rsidRPr="00BA0CF0">
          <w:rPr>
            <w:rStyle w:val="Hyperlink"/>
            <w:bCs/>
          </w:rPr>
          <w:t>Ước tính gánh nặng bệnh lao tại Việt Nam năm 2021</w:t>
        </w:r>
      </w:hyperlink>
    </w:p>
    <w:p w14:paraId="06DE337A" w14:textId="2C77A8E0"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05" w:history="1">
        <w:r w:rsidR="00AA0857" w:rsidRPr="00BA0CF0">
          <w:rPr>
            <w:rStyle w:val="Hyperlink"/>
          </w:rPr>
          <w:t xml:space="preserve">Bảng 1.2. </w:t>
        </w:r>
        <w:r w:rsidR="00AA0857" w:rsidRPr="00BA0CF0">
          <w:rPr>
            <w:rStyle w:val="Hyperlink"/>
            <w:bCs/>
          </w:rPr>
          <w:t>Ước tính tỷ lệ mắc lao với MDR/RR-TB năm 2021</w:t>
        </w:r>
      </w:hyperlink>
    </w:p>
    <w:p w14:paraId="15698160" w14:textId="77367D81"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06" w:history="1">
        <w:r w:rsidR="00AA0857" w:rsidRPr="00BA0CF0">
          <w:rPr>
            <w:rStyle w:val="Hyperlink"/>
          </w:rPr>
          <w:t>Bảng 1.3. Thông báo ca bệnh năm 2021</w:t>
        </w:r>
      </w:hyperlink>
    </w:p>
    <w:p w14:paraId="0B95003E" w14:textId="57A8D8ED"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07" w:history="1">
        <w:r w:rsidR="00AA0857" w:rsidRPr="00BA0CF0">
          <w:rPr>
            <w:rStyle w:val="Hyperlink"/>
          </w:rPr>
          <w:t>Bảng 1.4. Chăm sóc lao/HIV ở bệnh nhân lao mới và tái phát 2021</w:t>
        </w:r>
      </w:hyperlink>
    </w:p>
    <w:p w14:paraId="6E36FF1F" w14:textId="4F773458"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08" w:history="1">
        <w:r w:rsidR="00AA0857" w:rsidRPr="00BA0CF0">
          <w:rPr>
            <w:rStyle w:val="Hyperlink"/>
          </w:rPr>
          <w:t>Bảng 3.1</w:t>
        </w:r>
        <w:r w:rsidR="00AA0857" w:rsidRPr="00BA0CF0">
          <w:rPr>
            <w:rStyle w:val="Hyperlink"/>
            <w:bCs/>
          </w:rPr>
          <w:t>. Tình trạng dinh dưỡng theo BMI</w:t>
        </w:r>
      </w:hyperlink>
    </w:p>
    <w:p w14:paraId="4EE635BB" w14:textId="052C1645"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09" w:history="1">
        <w:r w:rsidR="00AA0857" w:rsidRPr="00BA0CF0">
          <w:rPr>
            <w:rStyle w:val="Hyperlink"/>
          </w:rPr>
          <w:t>Bảng 3.2</w:t>
        </w:r>
        <w:r w:rsidR="00AA0857" w:rsidRPr="00BA0CF0">
          <w:rPr>
            <w:rStyle w:val="Hyperlink"/>
            <w:bCs/>
          </w:rPr>
          <w:t>. Tình trạng dinh dưỡng theo SGA</w:t>
        </w:r>
      </w:hyperlink>
    </w:p>
    <w:p w14:paraId="70A82F4E" w14:textId="6239A0CA"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0" w:history="1">
        <w:r w:rsidR="00AA0857" w:rsidRPr="00BA0CF0">
          <w:rPr>
            <w:rStyle w:val="Hyperlink"/>
          </w:rPr>
          <w:t>Bảng 3.3</w:t>
        </w:r>
        <w:r w:rsidR="00AA0857" w:rsidRPr="00BA0CF0">
          <w:rPr>
            <w:rStyle w:val="Hyperlink"/>
            <w:bCs/>
          </w:rPr>
          <w:t>. Đặc điểm SDD theo nhóm tuổi</w:t>
        </w:r>
      </w:hyperlink>
    </w:p>
    <w:p w14:paraId="7F2BC482" w14:textId="6D58E11D"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1" w:history="1">
        <w:r w:rsidR="00AA0857" w:rsidRPr="00BA0CF0">
          <w:rPr>
            <w:rStyle w:val="Hyperlink"/>
          </w:rPr>
          <w:t>Bảng 3.4</w:t>
        </w:r>
        <w:r w:rsidR="00AA0857" w:rsidRPr="00BA0CF0">
          <w:rPr>
            <w:rStyle w:val="Hyperlink"/>
            <w:bCs/>
          </w:rPr>
          <w:t>. Đặc điểm SDD theo giới</w:t>
        </w:r>
      </w:hyperlink>
    </w:p>
    <w:p w14:paraId="4D1EB51F" w14:textId="5A914F3C"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2" w:history="1">
        <w:r w:rsidR="00AA0857" w:rsidRPr="00BA0CF0">
          <w:rPr>
            <w:rStyle w:val="Hyperlink"/>
          </w:rPr>
          <w:t>Bảng 3.5</w:t>
        </w:r>
        <w:r w:rsidR="00AA0857" w:rsidRPr="00BA0CF0">
          <w:rPr>
            <w:rStyle w:val="Hyperlink"/>
            <w:bCs/>
          </w:rPr>
          <w:t>. Đặc điểm SDD theo nghề nghiệp</w:t>
        </w:r>
      </w:hyperlink>
    </w:p>
    <w:p w14:paraId="2E1756E1" w14:textId="0653EAC7"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3" w:history="1">
        <w:r w:rsidR="00AA0857" w:rsidRPr="00BA0CF0">
          <w:rPr>
            <w:rStyle w:val="Hyperlink"/>
          </w:rPr>
          <w:t>Bảng 3.6</w:t>
        </w:r>
        <w:r w:rsidR="00AA0857" w:rsidRPr="00BA0CF0">
          <w:rPr>
            <w:rStyle w:val="Hyperlink"/>
            <w:bCs/>
          </w:rPr>
          <w:t>. Đặc điểm SDD theo khu vực địa lý</w:t>
        </w:r>
      </w:hyperlink>
    </w:p>
    <w:p w14:paraId="506CCFCD" w14:textId="48CEDB75"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4" w:history="1">
        <w:r w:rsidR="00AA0857" w:rsidRPr="00BA0CF0">
          <w:rPr>
            <w:rStyle w:val="Hyperlink"/>
          </w:rPr>
          <w:t>Bảng 3.7</w:t>
        </w:r>
        <w:r w:rsidR="00AA0857" w:rsidRPr="00BA0CF0">
          <w:rPr>
            <w:rStyle w:val="Hyperlink"/>
            <w:bCs/>
          </w:rPr>
          <w:t>. Đặc điểm SDD theo tiền sử bệnh lý mạn tính</w:t>
        </w:r>
      </w:hyperlink>
    </w:p>
    <w:p w14:paraId="796CD20C" w14:textId="3E69B2E9"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5" w:history="1">
        <w:r w:rsidR="00AA0857" w:rsidRPr="00BA0CF0">
          <w:rPr>
            <w:rStyle w:val="Hyperlink"/>
          </w:rPr>
          <w:t>Bảng 3.8</w:t>
        </w:r>
        <w:r w:rsidR="00AA0857" w:rsidRPr="00BA0CF0">
          <w:rPr>
            <w:rStyle w:val="Hyperlink"/>
            <w:bCs/>
          </w:rPr>
          <w:t>. Đặc điểm SDD theo thời gian chẩn đoán bệnh</w:t>
        </w:r>
      </w:hyperlink>
    </w:p>
    <w:p w14:paraId="5EC309BF" w14:textId="67495BA0"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6" w:history="1">
        <w:r w:rsidR="00AA0857" w:rsidRPr="00BA0CF0">
          <w:rPr>
            <w:rStyle w:val="Hyperlink"/>
          </w:rPr>
          <w:t>Bảng 3.9</w:t>
        </w:r>
        <w:r w:rsidR="00AA0857" w:rsidRPr="00BA0CF0">
          <w:rPr>
            <w:rStyle w:val="Hyperlink"/>
            <w:bCs/>
          </w:rPr>
          <w:t>. Mối liên quan giữa nhóm tuổi và tình trạng dinh dưỡng</w:t>
        </w:r>
      </w:hyperlink>
    </w:p>
    <w:p w14:paraId="7B59DA19" w14:textId="187D436F"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7" w:history="1">
        <w:r w:rsidR="00AA0857" w:rsidRPr="00BA0CF0">
          <w:rPr>
            <w:rStyle w:val="Hyperlink"/>
          </w:rPr>
          <w:t>Bảng 3.10. Mối liên quan giữa giới và tình trạng dinh dưỡng</w:t>
        </w:r>
      </w:hyperlink>
    </w:p>
    <w:p w14:paraId="4110D8A2" w14:textId="03EE275E"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8" w:history="1">
        <w:r w:rsidR="00AA0857" w:rsidRPr="00BA0CF0">
          <w:rPr>
            <w:rStyle w:val="Hyperlink"/>
          </w:rPr>
          <w:t xml:space="preserve">Bảng 3.11. </w:t>
        </w:r>
        <w:r w:rsidR="00AA0857" w:rsidRPr="00BA0CF0">
          <w:rPr>
            <w:rStyle w:val="Hyperlink"/>
            <w:bCs/>
          </w:rPr>
          <w:t>Mối liên quan giữa nghề nghiệp và tình trạng dinh dưỡng</w:t>
        </w:r>
      </w:hyperlink>
    </w:p>
    <w:p w14:paraId="3E5399E4" w14:textId="71EA53DC"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9" w:history="1">
        <w:r w:rsidR="00AA0857" w:rsidRPr="00BA0CF0">
          <w:rPr>
            <w:rStyle w:val="Hyperlink"/>
          </w:rPr>
          <w:t xml:space="preserve">Bảng 3.12. </w:t>
        </w:r>
        <w:r w:rsidR="00AA0857" w:rsidRPr="00BA0CF0">
          <w:rPr>
            <w:rStyle w:val="Hyperlink"/>
            <w:bCs/>
          </w:rPr>
          <w:t>Mối liên quan giữa khu vực địa lý và tình trạng dinh dưỡng</w:t>
        </w:r>
      </w:hyperlink>
    </w:p>
    <w:p w14:paraId="28438DE8" w14:textId="299AAE99"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0" w:history="1">
        <w:r w:rsidR="00AA0857" w:rsidRPr="00BA0CF0">
          <w:rPr>
            <w:rStyle w:val="Hyperlink"/>
          </w:rPr>
          <w:t>Bảng 3.13</w:t>
        </w:r>
        <w:r w:rsidR="00AA0857" w:rsidRPr="00BA0CF0">
          <w:rPr>
            <w:rStyle w:val="Hyperlink"/>
            <w:bCs/>
          </w:rPr>
          <w:t>. Mối liên quan giữa thời gian chẩn đoán và TTDD</w:t>
        </w:r>
      </w:hyperlink>
    </w:p>
    <w:p w14:paraId="42A7BB19" w14:textId="757ACACF"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1" w:history="1">
        <w:r w:rsidR="00AA0857" w:rsidRPr="00BA0CF0">
          <w:rPr>
            <w:rStyle w:val="Hyperlink"/>
          </w:rPr>
          <w:t>Bảng 3.14. Mối liên quan giữa tiền sử bệnh lý mạn tính và TTDD</w:t>
        </w:r>
      </w:hyperlink>
    </w:p>
    <w:p w14:paraId="37C1824D" w14:textId="1BE45D71"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2" w:history="1">
        <w:r w:rsidR="00AA0857" w:rsidRPr="00BA0CF0">
          <w:rPr>
            <w:rStyle w:val="Hyperlink"/>
          </w:rPr>
          <w:t xml:space="preserve">Bảng 3.15. </w:t>
        </w:r>
        <w:r w:rsidR="00AA0857" w:rsidRPr="00BA0CF0">
          <w:rPr>
            <w:rStyle w:val="Hyperlink"/>
            <w:bCs/>
          </w:rPr>
          <w:t>Mối liên quan giữa triệu chứng sốt và TTDD</w:t>
        </w:r>
      </w:hyperlink>
    </w:p>
    <w:p w14:paraId="15B0A41C" w14:textId="4092F86E"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3" w:history="1">
        <w:r w:rsidR="00AA0857" w:rsidRPr="00BA0CF0">
          <w:rPr>
            <w:rStyle w:val="Hyperlink"/>
          </w:rPr>
          <w:t xml:space="preserve">Bảng 3.16. </w:t>
        </w:r>
        <w:r w:rsidR="00AA0857" w:rsidRPr="00BA0CF0">
          <w:rPr>
            <w:rStyle w:val="Hyperlink"/>
            <w:bCs/>
          </w:rPr>
          <w:t>Mối liên quan giữa triệu chứng ran và TTDD</w:t>
        </w:r>
      </w:hyperlink>
    </w:p>
    <w:p w14:paraId="34947B5F" w14:textId="09C63BFB"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4" w:history="1">
        <w:r w:rsidR="00AA0857" w:rsidRPr="00BA0CF0">
          <w:rPr>
            <w:rStyle w:val="Hyperlink"/>
          </w:rPr>
          <w:t xml:space="preserve">Bảng 3.17. </w:t>
        </w:r>
        <w:r w:rsidR="00AA0857" w:rsidRPr="00BA0CF0">
          <w:rPr>
            <w:rStyle w:val="Hyperlink"/>
            <w:bCs/>
          </w:rPr>
          <w:t>Mối liên quan giữa mức độ tổn thương trên phim X-quang phổi và TTDD</w:t>
        </w:r>
      </w:hyperlink>
    </w:p>
    <w:p w14:paraId="3F4DC401" w14:textId="7D4761AB"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5" w:history="1">
        <w:r w:rsidR="00AA0857" w:rsidRPr="00BA0CF0">
          <w:rPr>
            <w:rStyle w:val="Hyperlink"/>
          </w:rPr>
          <w:t xml:space="preserve">Bảng 3.18. </w:t>
        </w:r>
        <w:r w:rsidR="00AA0857" w:rsidRPr="00BA0CF0">
          <w:rPr>
            <w:rStyle w:val="Hyperlink"/>
            <w:bCs/>
          </w:rPr>
          <w:t>Mối liên quan giữa tổn thương trên phim X-quang phổi có hang và TTDD</w:t>
        </w:r>
      </w:hyperlink>
    </w:p>
    <w:p w14:paraId="256521B2" w14:textId="2404F9D5"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6" w:history="1">
        <w:r w:rsidR="00AA0857" w:rsidRPr="00BA0CF0">
          <w:rPr>
            <w:rStyle w:val="Hyperlink"/>
          </w:rPr>
          <w:t xml:space="preserve">Bảng 3.19. </w:t>
        </w:r>
        <w:r w:rsidR="00AA0857" w:rsidRPr="00BA0CF0">
          <w:rPr>
            <w:rStyle w:val="Hyperlink"/>
            <w:bCs/>
          </w:rPr>
          <w:t>Mối liên quan giữa tình trạng thiếu máu và TTDD</w:t>
        </w:r>
      </w:hyperlink>
    </w:p>
    <w:p w14:paraId="33CA8082" w14:textId="54852AE0"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7" w:history="1">
        <w:r w:rsidR="00AA0857" w:rsidRPr="00BA0CF0">
          <w:rPr>
            <w:rStyle w:val="Hyperlink"/>
          </w:rPr>
          <w:t xml:space="preserve">Bảng 3.20. </w:t>
        </w:r>
        <w:r w:rsidR="00AA0857" w:rsidRPr="00BA0CF0">
          <w:rPr>
            <w:rStyle w:val="Hyperlink"/>
            <w:bCs/>
          </w:rPr>
          <w:t>Mối liên quan giữa số lượng bạch cầu và TTDD</w:t>
        </w:r>
      </w:hyperlink>
    </w:p>
    <w:p w14:paraId="7AB0C2B4" w14:textId="646C05BC"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8" w:history="1">
        <w:r w:rsidR="00AA0857" w:rsidRPr="00BA0CF0">
          <w:rPr>
            <w:rStyle w:val="Hyperlink"/>
          </w:rPr>
          <w:t xml:space="preserve">Bảng 3.21. </w:t>
        </w:r>
        <w:r w:rsidR="00AA0857" w:rsidRPr="00BA0CF0">
          <w:rPr>
            <w:rStyle w:val="Hyperlink"/>
            <w:bCs/>
          </w:rPr>
          <w:t>Mối liên quan giữa kháng thuốc điều trị lao và TTDD</w:t>
        </w:r>
      </w:hyperlink>
    </w:p>
    <w:p w14:paraId="0EF03653" w14:textId="6F4E3ECC" w:rsidR="006C7598" w:rsidRDefault="003E4607" w:rsidP="003E4607">
      <w:pPr>
        <w:jc w:val="center"/>
      </w:pPr>
      <w:r>
        <w:rPr>
          <w:b/>
          <w:bCs/>
        </w:rPr>
        <w:fldChar w:fldCharType="end"/>
      </w:r>
    </w:p>
    <w:p w14:paraId="2091113D" w14:textId="77777777" w:rsidR="00C333DD" w:rsidRPr="009D49D9" w:rsidRDefault="00883749" w:rsidP="009D49D9">
      <w:pPr>
        <w:jc w:val="center"/>
        <w:rPr>
          <w:b/>
          <w:bCs/>
        </w:rPr>
      </w:pPr>
      <w:r w:rsidRPr="009D49D9">
        <w:rPr>
          <w:b/>
          <w:bCs/>
        </w:rPr>
        <w:t>DANH MỤC HÌNH</w:t>
      </w:r>
    </w:p>
    <w:p w14:paraId="07F3202C" w14:textId="77777777" w:rsidR="00883749" w:rsidRDefault="00883749"/>
    <w:p w14:paraId="3D9ED0C0" w14:textId="4DD2B1B6" w:rsidR="00AA0857"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606429" w:history="1">
        <w:r w:rsidR="00AA0857" w:rsidRPr="007F156F">
          <w:rPr>
            <w:rStyle w:val="Hyperlink"/>
          </w:rPr>
          <w:t>Hình 3.1. Tỷ lệ tình trạng dinh dưỡng theo BMI</w:t>
        </w:r>
      </w:hyperlink>
    </w:p>
    <w:p w14:paraId="10BB2268" w14:textId="25952C5D"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30" w:history="1">
        <w:r w:rsidR="00AA0857" w:rsidRPr="007F156F">
          <w:rPr>
            <w:rStyle w:val="Hyperlink"/>
          </w:rPr>
          <w:t>Hình 3.2. Tỷ lệ tình trạng dinh dưỡng theo SGA</w:t>
        </w:r>
      </w:hyperlink>
    </w:p>
    <w:p w14:paraId="3FB14F02" w14:textId="76239C49"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606382"/>
      <w:r w:rsidRPr="00835C44">
        <w:lastRenderedPageBreak/>
        <w:t>ĐẶT VẤN ĐỀ</w:t>
      </w:r>
      <w:bookmarkEnd w:id="10"/>
      <w:bookmarkEnd w:id="11"/>
    </w:p>
    <w:p w14:paraId="1438CEE1" w14:textId="32B567CD" w:rsidR="001B303A" w:rsidRPr="00C23165" w:rsidRDefault="00C23165" w:rsidP="00C23165">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02509770" w:rsidR="004C396C" w:rsidRDefault="004B11C7" w:rsidP="00D477BA">
      <w:r w:rsidRPr="006A680F">
        <w:t xml:space="preserve">Theo nghiên cứu </w:t>
      </w:r>
      <w:r>
        <w:t>của</w:t>
      </w:r>
      <w:r w:rsidRPr="006A680F">
        <w:t xml:space="preserve"> </w:t>
      </w:r>
      <w:r w:rsidRPr="00BC0103">
        <w:t>Đoàn Duy Tân</w:t>
      </w:r>
      <w:r>
        <w:t xml:space="preserve"> </w:t>
      </w:r>
      <w:r w:rsidRPr="006A680F">
        <w:t xml:space="preserve">công bố năm 2021, </w:t>
      </w:r>
      <w:r w:rsidR="001C44AB">
        <w:t>tỷ</w:t>
      </w:r>
      <w:r w:rsidRPr="006A680F">
        <w:t xml:space="preserve">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1C44AB">
        <w:t>tỷ</w:t>
      </w:r>
      <w:r w:rsidR="00206489" w:rsidRPr="006A680F">
        <w:t xml:space="preserve">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D477BA" w:rsidRPr="002C128A">
        <w:t>Theo Berhanu Elfu Feleke (2019), tỷ lệ bệnh nhân SDD theo BMI là 50% [3].</w:t>
      </w:r>
      <w:r w:rsidR="00D477BA">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w:t>
      </w:r>
      <w:r w:rsidR="00BD2EB1">
        <w:t xml:space="preserve"> </w:t>
      </w:r>
      <w:r w:rsidR="00727912">
        <w:t>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0B8C86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8422A0">
        <w:fldChar w:fldCharType="separate"/>
      </w:r>
      <w:r w:rsidR="00F762DF">
        <w:t>[1, 12]</w:t>
      </w:r>
      <w:r w:rsidR="008422A0">
        <w:fldChar w:fldCharType="end"/>
      </w:r>
      <w:r>
        <w:t xml:space="preserve">. </w:t>
      </w:r>
      <w:r w:rsidR="00357C59">
        <w:t xml:space="preserve">Đánh giá TTDD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0DF433BD" w:rsidR="001B303A" w:rsidRDefault="001B303A" w:rsidP="00376CAB">
      <w:r>
        <w:t xml:space="preserve">Số ca bệnh được chẩn đoán lao phổi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F762DF">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F762DF">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606383"/>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606384"/>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8FD7D8C"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F762DF">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F762DF">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E208083" w:rsidR="00FA688E" w:rsidRPr="00ED40D6" w:rsidRDefault="00715990" w:rsidP="00715990">
      <w:pPr>
        <w:pStyle w:val="Caption"/>
        <w:rPr>
          <w:bCs/>
        </w:rPr>
      </w:pPr>
      <w:bookmarkStart w:id="18" w:name="_Toc123983011"/>
      <w:bookmarkStart w:id="19" w:name="_Toc134606404"/>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w:t>
      </w:r>
      <w:r w:rsidR="00CF667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2E30C7F9" w:rsidR="00FA688E" w:rsidRPr="00534DF3" w:rsidRDefault="00AF5F47" w:rsidP="00AF5F47">
      <w:pPr>
        <w:pStyle w:val="Caption"/>
        <w:rPr>
          <w:b w:val="0"/>
          <w:bCs/>
        </w:rPr>
      </w:pPr>
      <w:bookmarkStart w:id="20" w:name="_Toc134606405"/>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62AA83D2" w:rsidR="00FA688E" w:rsidRDefault="00AF5F47" w:rsidP="00AF5F47">
      <w:pPr>
        <w:pStyle w:val="Caption"/>
      </w:pPr>
      <w:bookmarkStart w:id="21" w:name="_Toc134606406"/>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14F18860" w:rsidR="00FA688E" w:rsidRDefault="00AF5F47" w:rsidP="00AF5F47">
      <w:pPr>
        <w:pStyle w:val="Caption"/>
      </w:pPr>
      <w:bookmarkStart w:id="22" w:name="_Toc134606407"/>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4606385"/>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4E735F8C"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F762DF">
        <w:t>[12]</w:t>
      </w:r>
      <w:r w:rsidR="00692904">
        <w:fldChar w:fldCharType="end"/>
      </w:r>
      <w:r>
        <w:t>.</w:t>
      </w:r>
    </w:p>
    <w:p w14:paraId="690CDB9C" w14:textId="34D5D658"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705B8C">
        <w:fldChar w:fldCharType="separate"/>
      </w:r>
      <w:r w:rsidR="00F762DF">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6D63FC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F762DF">
        <w:t>[12]</w:t>
      </w:r>
      <w:r w:rsidR="003F40A4">
        <w:fldChar w:fldCharType="end"/>
      </w:r>
      <w:r w:rsidR="00687318">
        <w:t>.</w:t>
      </w:r>
    </w:p>
    <w:p w14:paraId="4EFAB730" w14:textId="1C42933E"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 </w:instrText>
      </w:r>
      <w:r w:rsidR="00F762DF">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DATA </w:instrText>
      </w:r>
      <w:r w:rsidR="00F762DF">
        <w:fldChar w:fldCharType="end"/>
      </w:r>
      <w:r w:rsidR="00250260">
        <w:fldChar w:fldCharType="separate"/>
      </w:r>
      <w:r w:rsidR="00F762DF">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972068">
        <w:fldChar w:fldCharType="separate"/>
      </w:r>
      <w:r w:rsidR="00F762DF">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 </w:instrText>
      </w:r>
      <w:r w:rsidR="00F762DF">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DATA </w:instrText>
      </w:r>
      <w:r w:rsidR="00F762DF">
        <w:fldChar w:fldCharType="end"/>
      </w:r>
      <w:r w:rsidR="005874A1">
        <w:fldChar w:fldCharType="separate"/>
      </w:r>
      <w:r w:rsidR="00F762DF">
        <w:t>[17]</w:t>
      </w:r>
      <w:r w:rsidR="005874A1">
        <w:fldChar w:fldCharType="end"/>
      </w:r>
      <w:r w:rsidR="00D04918">
        <w:t>.</w:t>
      </w:r>
      <w:r w:rsidR="008A2D9A">
        <w:t xml:space="preserve"> Theo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suy dinh dưỡng ở bệnh nhân lao phổi theo phương pháp SG</w:t>
      </w:r>
      <w:r w:rsidR="008A2D9A">
        <w:t>A</w:t>
      </w:r>
      <w:r w:rsidR="008A2D9A" w:rsidRPr="006A680F">
        <w:t xml:space="preserve"> </w:t>
      </w:r>
      <w:r w:rsidR="008A2D9A">
        <w:t xml:space="preserve">và theo BMI lần lượt </w:t>
      </w:r>
      <w:r w:rsidR="008A2D9A" w:rsidRPr="006A680F">
        <w:t>là 66,6% (64/96)</w:t>
      </w:r>
      <w:r w:rsidR="008A2D9A">
        <w:t xml:space="preserve"> và </w:t>
      </w:r>
      <w:r w:rsidR="008A2D9A" w:rsidRPr="004B11C7">
        <w:t>55,2% (54/96)</w:t>
      </w:r>
      <w:r w:rsidR="008A2D9A">
        <w:t xml:space="preserve"> </w:t>
      </w:r>
      <w:r w:rsidR="008A2D9A">
        <w:fldChar w:fldCharType="begin"/>
      </w:r>
      <w:r w:rsidR="008A2D9A">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8A2D9A">
        <w:t>[8]</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r w:rsidR="008A2D9A">
        <w:t xml:space="preserve"> </w:t>
      </w:r>
      <w:r w:rsidR="00A76D12">
        <w:t xml:space="preserve">Theo </w:t>
      </w:r>
      <w:r w:rsidR="00502A7E" w:rsidRPr="00502A7E">
        <w:t xml:space="preserve">Berhanu Elfu Feleke </w:t>
      </w:r>
      <w:r w:rsidR="000F3726">
        <w:t>(2019), tỷ lệ bệnh nhân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9320E6" w:rsidRPr="009320E6">
        <w:t>Bedru Hussien</w:t>
      </w:r>
      <w:r w:rsidR="009320E6">
        <w:t xml:space="preserve"> (2019), tỷ lệ bệnh nhân SDD theo BMI là </w:t>
      </w:r>
      <w:r w:rsidR="003F22D4">
        <w:t xml:space="preserve">63% </w:t>
      </w:r>
      <w:r w:rsidR="002E7E36">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 </w:instrText>
      </w:r>
      <w:r w:rsidR="00F762D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DATA </w:instrText>
      </w:r>
      <w:r w:rsidR="00F762DF">
        <w:fldChar w:fldCharType="end"/>
      </w:r>
      <w:r w:rsidR="002E7E36">
        <w:fldChar w:fldCharType="separate"/>
      </w:r>
      <w:r w:rsidR="00F762DF">
        <w:t>[18]</w:t>
      </w:r>
      <w:r w:rsidR="002E7E36">
        <w:fldChar w:fldCharType="end"/>
      </w:r>
      <w:r w:rsidR="002E7E36">
        <w:t>.</w:t>
      </w:r>
      <w:r w:rsidR="00A7038E">
        <w:t xml:space="preserve"> </w:t>
      </w:r>
      <w:r w:rsidR="00A7038E" w:rsidRPr="00A7038E">
        <w:t>Trong nghiên cứu của Lal M. Gurung (2018), có hơn 1/3 bệnh nhân lao mắc SDD theo BMI [11].</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4E16B33D"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F762DF">
        <w:t>[12]</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7A4330">
        <w:fldChar w:fldCharType="separate"/>
      </w:r>
      <w:r w:rsidR="002E7E36">
        <w:t>[19]</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 </w:instrText>
      </w:r>
      <w:r w:rsidR="002E7E36">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DATA </w:instrText>
      </w:r>
      <w:r w:rsidR="002E7E36">
        <w:fldChar w:fldCharType="end"/>
      </w:r>
      <w:r w:rsidR="00596A67">
        <w:fldChar w:fldCharType="separate"/>
      </w:r>
      <w:r w:rsidR="002E7E36">
        <w:t>[20]</w:t>
      </w:r>
      <w:r w:rsidR="00596A67">
        <w:fldChar w:fldCharType="end"/>
      </w:r>
      <w:r w:rsidR="001F034B">
        <w:t>.</w:t>
      </w:r>
    </w:p>
    <w:p w14:paraId="13F160FF" w14:textId="0448D53F" w:rsidR="00F66052" w:rsidRDefault="00F66052" w:rsidP="00C826C0">
      <w:r>
        <w:lastRenderedPageBreak/>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F762DF">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2E7E36">
        <w:instrText xml:space="preserve"> ADDIN EN.CITE &lt;EndNote&gt;&lt;Cite&gt;&lt;Author&gt;Kaur&lt;/Author&gt;&lt;Year&gt;2022&lt;/Year&gt;&lt;RecNum&gt;20&lt;/RecNum&gt;&lt;DisplayText&gt;[21]&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2E7E36">
        <w:t>[21]</w:t>
      </w:r>
      <w:r w:rsidR="00165CC2">
        <w:fldChar w:fldCharType="end"/>
      </w:r>
      <w:r w:rsidR="00D03833">
        <w:t>.</w:t>
      </w:r>
    </w:p>
    <w:p w14:paraId="5D7949DC" w14:textId="65BB617D" w:rsidR="00F66052" w:rsidRDefault="00F66052" w:rsidP="00C826C0">
      <w:r>
        <w:t>Đau ngực</w:t>
      </w:r>
      <w:r w:rsidR="006C3C7A">
        <w:t xml:space="preserve"> thường ở một vị trí cố định</w:t>
      </w:r>
      <w:r w:rsidR="008A72D5">
        <w:t xml:space="preserve"> </w:t>
      </w:r>
      <w:r w:rsidR="00F73263">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62DF">
        <w:t>[12]</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 </w:instrTex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DATA </w:instrText>
      </w:r>
      <w:r w:rsidR="00F56234">
        <w:fldChar w:fldCharType="end"/>
      </w:r>
      <w:r w:rsidR="00F56234">
        <w:fldChar w:fldCharType="separate"/>
      </w:r>
      <w:r w:rsidR="00F56234">
        <w:t>[22]</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E47C0B">
        <w:fldChar w:fldCharType="separate"/>
      </w:r>
      <w:r w:rsidR="00F762DF">
        <w:t>[16]</w:t>
      </w:r>
      <w:r w:rsidR="00E47C0B">
        <w:fldChar w:fldCharType="end"/>
      </w:r>
      <w:r w:rsidR="00F56234">
        <w:t>.</w:t>
      </w:r>
    </w:p>
    <w:p w14:paraId="22DF68CF" w14:textId="1C25ACA8"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 </w:instrTex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DATA </w:instrText>
      </w:r>
      <w:r w:rsidR="00EF19F5">
        <w:fldChar w:fldCharType="end"/>
      </w:r>
      <w:r w:rsidR="00EF19F5">
        <w:fldChar w:fldCharType="separate"/>
      </w:r>
      <w:r w:rsidR="00EF19F5">
        <w:t>[22]</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3F5118">
        <w:fldChar w:fldCharType="separate"/>
      </w:r>
      <w:r w:rsidR="002E7E36">
        <w:t>[19]</w:t>
      </w:r>
      <w:r w:rsidR="003F5118">
        <w:fldChar w:fldCharType="end"/>
      </w:r>
      <w:r w:rsidR="00EF19F5">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8166F5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rsidR="00435311">
        <w:t>.</w:t>
      </w:r>
    </w:p>
    <w:p w14:paraId="57C14296" w14:textId="1E89ECCF"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DATA </w:instrText>
      </w:r>
      <w:r w:rsidR="002E7E36">
        <w:fldChar w:fldCharType="end"/>
      </w:r>
      <w:r w:rsidR="00EB4FD9">
        <w:fldChar w:fldCharType="separate"/>
      </w:r>
      <w:r w:rsidR="002E7E36">
        <w:t>[23]</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F07002">
        <w:fldChar w:fldCharType="separate"/>
      </w:r>
      <w:r w:rsidR="002E7E36">
        <w:t>[19]</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64B93058"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DATA </w:instrText>
      </w:r>
      <w:r w:rsidR="00F762DF">
        <w:fldChar w:fldCharType="end"/>
      </w:r>
      <w:r w:rsidR="009B1FC0">
        <w:fldChar w:fldCharType="separate"/>
      </w:r>
      <w:r w:rsidR="00F762DF">
        <w:t>[12, 24]</w:t>
      </w:r>
      <w:r w:rsidR="009B1FC0">
        <w:fldChar w:fldCharType="end"/>
      </w:r>
      <w:r w:rsidR="0047073F">
        <w:t>.</w:t>
      </w:r>
    </w:p>
    <w:p w14:paraId="28103E82" w14:textId="2BD836DC" w:rsidR="00F9376C" w:rsidRDefault="00521914" w:rsidP="008E25DA">
      <w:pPr>
        <w:pStyle w:val="Heading4"/>
      </w:pPr>
      <w:bookmarkStart w:id="32" w:name="_Toc126527711"/>
      <w:r>
        <w:lastRenderedPageBreak/>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4A690AB6"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DATA </w:instrText>
      </w:r>
      <w:r w:rsidR="002E7E36">
        <w:fldChar w:fldCharType="end"/>
      </w:r>
      <w:r w:rsidR="00B13DED">
        <w:fldChar w:fldCharType="separate"/>
      </w:r>
      <w:r w:rsidR="002E7E36">
        <w:t>[25, 26]</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p>
    <w:p w14:paraId="0688D752" w14:textId="20C26BE3" w:rsidR="001D6683" w:rsidRDefault="001E0885" w:rsidP="00171107">
      <w:pPr>
        <w:spacing w:before="240"/>
      </w:pPr>
      <w:r>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DATA </w:instrText>
      </w:r>
      <w:r w:rsidR="002E7E36">
        <w:fldChar w:fldCharType="end"/>
      </w:r>
      <w:r w:rsidR="00B13DED">
        <w:fldChar w:fldCharType="separate"/>
      </w:r>
      <w:r w:rsidR="002E7E36">
        <w:t>[24, 25]</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05380FD2"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 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2E7E36">
        <w:instrText xml:space="preserve"> ADDIN EN.CITE &lt;EndNote&gt;&lt;Cite&gt;&lt;Author&gt;gia&lt;/Author&gt;&lt;Year&gt;2016&lt;/Year&gt;&lt;RecNum&gt;28&lt;/RecNum&gt;&lt;DisplayText&gt;[26]&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2E7E36">
        <w:t>[26]</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2E7E36">
        <w:instrText xml:space="preserve"> ADDIN EN.CITE &lt;EndNote&gt;&lt;Cite&gt;&lt;Author&gt;gia&lt;/Author&gt;&lt;Year&gt;2014&lt;/Year&gt;&lt;RecNum&gt;31&lt;/RecNum&gt;&lt;DisplayText&gt;[27]&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2E7E36">
        <w:t>[27]</w:t>
      </w:r>
      <w:r w:rsidR="005F3B6D">
        <w:fldChar w:fldCharType="end"/>
      </w:r>
      <w:r w:rsidR="00A341E6">
        <w:t xml:space="preserve">. </w:t>
      </w:r>
      <w:r w:rsidR="007948FA">
        <w:t xml:space="preserve">Xét 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129F4FA4" w:rsidR="00FF4910" w:rsidRPr="00F134C7" w:rsidRDefault="004E3D3F" w:rsidP="00F134C7">
      <w:pPr>
        <w:rPr>
          <w:color w:val="auto"/>
        </w:rPr>
      </w:pPr>
      <w:r>
        <w:lastRenderedPageBreak/>
        <w:t>Nguyễn Kim Cương</w:t>
      </w:r>
      <w:r w:rsidR="00EF176C">
        <w:t xml:space="preserve"> (2021) thấy rằng</w:t>
      </w:r>
      <w:r>
        <w:t xml:space="preserve">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 </w:instrText>
      </w:r>
      <w:r w:rsidR="002E7E36">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DATA </w:instrText>
      </w:r>
      <w:r w:rsidR="002E7E36">
        <w:fldChar w:fldCharType="end"/>
      </w:r>
      <w:r w:rsidR="00B159AB">
        <w:fldChar w:fldCharType="separate"/>
      </w:r>
      <w:r w:rsidR="002E7E36">
        <w:t>[28]</w:t>
      </w:r>
      <w:r w:rsidR="00B159AB">
        <w:fldChar w:fldCharType="end"/>
      </w:r>
      <w:r>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 </w:instrText>
      </w:r>
      <w:r w:rsidR="002E7E36">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DATA </w:instrText>
      </w:r>
      <w:r w:rsidR="002E7E36">
        <w:fldChar w:fldCharType="end"/>
      </w:r>
      <w:r w:rsidR="00AE7B14">
        <w:fldChar w:fldCharType="separate"/>
      </w:r>
      <w:r w:rsidR="002E7E36">
        <w:t>[29]</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184B964A"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E92508">
        <w:fldChar w:fldCharType="separate"/>
      </w:r>
      <w:r w:rsidR="00F762DF">
        <w:t>[12, 30, 31]</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9CA4535"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2E7E36">
        <w:t>[30]</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65EFC2CD"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2E7E36">
        <w:t>[30]</w:t>
      </w:r>
      <w:r w:rsidR="00F533E1">
        <w:fldChar w:fldCharType="end"/>
      </w:r>
      <w:r w:rsidR="008039E8">
        <w:t>.</w:t>
      </w:r>
    </w:p>
    <w:p w14:paraId="2778AE2E" w14:textId="26DCA9C5"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 </w:instrText>
      </w:r>
      <w:r w:rsidR="002E7E36">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DATA </w:instrText>
      </w:r>
      <w:r w:rsidR="002E7E36">
        <w:fldChar w:fldCharType="end"/>
      </w:r>
      <w:r w:rsidR="008B067D">
        <w:fldChar w:fldCharType="separate"/>
      </w:r>
      <w:r w:rsidR="002E7E36">
        <w:t>[32]</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 </w:instrText>
      </w:r>
      <w:r w:rsidR="002E7E36">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DATA </w:instrText>
      </w:r>
      <w:r w:rsidR="002E7E36">
        <w:fldChar w:fldCharType="end"/>
      </w:r>
      <w:r w:rsidR="00962FB3">
        <w:fldChar w:fldCharType="separate"/>
      </w:r>
      <w:r w:rsidR="002E7E36">
        <w:t>[33]</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2522BEDD"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2E7E36">
        <w:rPr>
          <w:rFonts w:ascii="TimesNewRomanPSMT" w:hAnsi="TimesNewRomanPSMT"/>
        </w:rPr>
        <w:instrText xml:space="preserve"> ADDIN EN.CITE &lt;EndNote&gt;&lt;Cite&gt;&lt;Author&gt;Mukherjee&lt;/Author&gt;&lt;Year&gt;2019&lt;/Year&gt;&lt;RecNum&gt;78&lt;/RecNum&gt;&lt;DisplayText&gt;[35]&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2E7E36">
        <w:rPr>
          <w:rFonts w:ascii="TimesNewRomanPSMT" w:hAnsi="TimesNewRomanPSMT"/>
        </w:rPr>
        <w:t>[35]</w:t>
      </w:r>
      <w:r w:rsidR="003F4C1F">
        <w:rPr>
          <w:rFonts w:ascii="TimesNewRomanPSMT" w:hAnsi="TimesNewRomanPSMT"/>
        </w:rPr>
        <w:fldChar w:fldCharType="end"/>
      </w:r>
      <w:r w:rsidR="006907CE">
        <w:rPr>
          <w:rFonts w:ascii="TimesNewRomanPSMT" w:hAnsi="TimesNewRomanPSMT"/>
        </w:rPr>
        <w:t>.</w:t>
      </w:r>
    </w:p>
    <w:p w14:paraId="1671D37D" w14:textId="486A5DBE"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F762DF">
        <w:rPr>
          <w:rFonts w:ascii="TimesNewRomanPSMT" w:hAnsi="TimesNewRomanPSMT"/>
        </w:rPr>
        <w:instrText xml:space="preserve"> ADDIN EN.CITE &lt;EndNote&gt;&lt;Cite&gt;&lt;Author&gt;S</w:instrText>
      </w:r>
      <w:r w:rsidR="00F762DF">
        <w:rPr>
          <w:rFonts w:ascii="TimesNewRomanPSMT" w:hAnsi="TimesNewRomanPSMT" w:hint="eastAsia"/>
        </w:rPr>
        <w:instrText>á</w:instrText>
      </w:r>
      <w:r w:rsidR="00F762DF">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F762DF">
        <w:rPr>
          <w:rFonts w:ascii="TimesNewRomanPSMT" w:hAnsi="TimesNewRomanPSMT" w:hint="eastAsia"/>
        </w:rPr>
        <w:instrText>ă</w:instrText>
      </w:r>
      <w:r w:rsidR="00F762DF">
        <w:rPr>
          <w:rFonts w:ascii="TimesNewRomanPSMT" w:hAnsi="TimesNewRomanPSMT"/>
        </w:rPr>
        <w:instrText>n S&lt;/style&gt;&lt;style face="normal" font="default" size="100%"&gt;</w:instrText>
      </w:r>
      <w:r w:rsidR="00F762DF">
        <w:rPr>
          <w:rFonts w:ascii="TimesNewRomanPSMT" w:hAnsi="TimesNewRomanPSMT" w:hint="eastAsia"/>
        </w:rPr>
        <w:instrText>á</w:instrText>
      </w:r>
      <w:r w:rsidR="00F762DF">
        <w:rPr>
          <w:rFonts w:ascii="TimesNewRomanPSMT" w:hAnsi="TimesNewRomanPSMT"/>
        </w:rPr>
        <w:instrText>ng&lt;/style&gt;&lt;/author&gt;&lt;author&gt;&lt;style face="normal" font="default" size="100%"&gt;L</w:instrText>
      </w:r>
      <w:r w:rsidR="00F762DF">
        <w:rPr>
          <w:rFonts w:ascii="TimesNewRomanPSMT" w:hAnsi="TimesNewRomanPSMT" w:hint="eastAsia"/>
        </w:rPr>
        <w:instrText>ê</w:instrText>
      </w:r>
      <w:r w:rsidR="00F762DF">
        <w:rPr>
          <w:rFonts w:ascii="TimesNewRomanPSMT" w:hAnsi="TimesNewRomanPSMT"/>
        </w:rPr>
        <w:instrText xml:space="preserve"> Ng&lt;/style&gt;&lt;style face="normal" font="default" charset="163" size="100%"&gt;ọc H&lt;/style&gt;&lt;style face="normal" font="default" charset="238" size="100%"&gt;</w:instrText>
      </w:r>
      <w:r w:rsidR="00F762DF">
        <w:rPr>
          <w:rFonts w:ascii="TimesNewRomanPSMT" w:hAnsi="TimesNewRomanPSMT" w:hint="eastAsia"/>
        </w:rPr>
        <w:instrText>ư</w:instrText>
      </w:r>
      <w:r w:rsidR="00F762DF">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F762DF">
        <w:rPr>
          <w:rFonts w:ascii="TimesNewRomanPSMT" w:hAnsi="TimesNewRomanPSMT" w:hint="eastAsia"/>
        </w:rPr>
        <w:instrText>à</w:instrText>
      </w:r>
      <w:r w:rsidR="00F762DF">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F762DF">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519BF3CA"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 </w:instrText>
      </w:r>
      <w:r w:rsidR="002E7E36">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DATA </w:instrText>
      </w:r>
      <w:r w:rsidR="002E7E36">
        <w:fldChar w:fldCharType="end"/>
      </w:r>
      <w:r w:rsidR="005158C5">
        <w:fldChar w:fldCharType="separate"/>
      </w:r>
      <w:r w:rsidR="002E7E36">
        <w:t>[36, 37]</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5C6123A5"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 </w:instrText>
      </w:r>
      <w:r w:rsidR="00F762DF">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DATA </w:instrText>
      </w:r>
      <w:r w:rsidR="00F762DF">
        <w:fldChar w:fldCharType="end"/>
      </w:r>
      <w:r w:rsidR="00D62517">
        <w:fldChar w:fldCharType="separate"/>
      </w:r>
      <w:r w:rsidR="00F762DF">
        <w:t>[1, 12, 38]</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37FBD3FE"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F762DF">
        <w:t>[12]</w:t>
      </w:r>
      <w:r w:rsidR="00E50A55">
        <w:fldChar w:fldCharType="end"/>
      </w:r>
      <w:r>
        <w:t>:</w:t>
      </w:r>
    </w:p>
    <w:p w14:paraId="0C8618F2" w14:textId="05A97084" w:rsidR="009A6798" w:rsidRDefault="006D622B" w:rsidP="00E33518">
      <w:r>
        <w:t xml:space="preserve">- </w:t>
      </w:r>
      <w:r w:rsidR="005F0526">
        <w:t>Người</w:t>
      </w:r>
      <w:r>
        <w:t xml:space="preserve">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4606386"/>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652BFD03"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2E7E36">
        <w:instrText xml:space="preserve"> ADDIN EN.CITE &lt;EndNote&gt;&lt;Cite&gt;&lt;Author&gt;Elia&lt;/Author&gt;&lt;Year&gt;2017&lt;/Year&gt;&lt;RecNum&gt;43&lt;/RecNum&gt;&lt;DisplayText&gt;[39]&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2E7E36">
        <w:t>[39]</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4606387"/>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E38A440"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2E7E36">
        <w:instrText xml:space="preserve"> ADDIN EN.CITE &lt;EndNote&gt;&lt;Cite&gt;&lt;Author&gt;Zierle-Ghosh&lt;/Author&gt;&lt;Year&gt;2022&lt;/Year&gt;&lt;RecNum&gt;53&lt;/RecNum&gt;&lt;DisplayText&gt;[40]&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2E7E36">
        <w:t>[40]</w:t>
      </w:r>
      <w:r w:rsidR="00A04469">
        <w:fldChar w:fldCharType="end"/>
      </w:r>
      <w:r w:rsidR="00A04469">
        <w:t>.</w:t>
      </w:r>
    </w:p>
    <w:p w14:paraId="4FC9AD4B" w14:textId="5920E31C"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749B3661"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2E7E36">
        <w:t>[41]</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5FCE606F" w:rsidR="009829E7" w:rsidRDefault="009A69EB" w:rsidP="009829E7">
      <w:r>
        <w:t>-</w:t>
      </w:r>
      <w:r w:rsidR="009829E7">
        <w:t xml:space="preserve"> SDD độ II: BMI 16 – 16</w:t>
      </w:r>
      <w:r w:rsidR="009502E9">
        <w:t>,</w:t>
      </w:r>
      <w:r w:rsidR="009829E7">
        <w:t>99</w:t>
      </w:r>
    </w:p>
    <w:p w14:paraId="40348A3E" w14:textId="07AF450E" w:rsidR="009829E7" w:rsidRDefault="009A69EB" w:rsidP="009829E7">
      <w:r>
        <w:lastRenderedPageBreak/>
        <w:t>-</w:t>
      </w:r>
      <w:r w:rsidR="009829E7">
        <w:t xml:space="preserve"> SDD độ I: BMI 17 – 18,49</w:t>
      </w:r>
    </w:p>
    <w:p w14:paraId="3AA851FA" w14:textId="0F8FB597" w:rsidR="009829E7" w:rsidRDefault="009A69EB" w:rsidP="009829E7">
      <w:r>
        <w:t>-</w:t>
      </w:r>
      <w:r w:rsidR="009829E7">
        <w:t xml:space="preserve"> Bình thường: BMI 18,5 – 24</w:t>
      </w:r>
      <w:r w:rsidR="009502E9">
        <w:t>,</w:t>
      </w:r>
      <w:r w:rsidR="009829E7">
        <w:t>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520734C9"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2E7E36">
        <w:t>[42]</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05B357C2"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2E7E36">
        <w:t>[42]</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7832AB9"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2E7E36">
        <w:instrText xml:space="preserve"> ADDIN EN.CITE &lt;EndNote&gt;&lt;Cite&gt;&lt;Author&gt;HK&lt;/Author&gt;&lt;Year&gt;1990&lt;/Year&gt;&lt;RecNum&gt;79&lt;/RecNum&gt;&lt;DisplayText&gt;[43]&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2E7E36">
        <w:t>[43]</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BE727D">
        <w:t>.</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70184555" w:rsidR="003F72C2" w:rsidRDefault="00AF2290" w:rsidP="00A3707E">
      <w:r>
        <w:t xml:space="preserve">Xét </w:t>
      </w:r>
      <w:r w:rsidR="002A5163">
        <w:t>nghiệm</w:t>
      </w:r>
      <w:r>
        <w:t xml:space="preserve">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 </w:instrText>
      </w:r>
      <w:r w:rsidR="002E7E36">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DATA </w:instrText>
      </w:r>
      <w:r w:rsidR="002E7E36">
        <w:fldChar w:fldCharType="end"/>
      </w:r>
      <w:r w:rsidR="00DA0BCA">
        <w:fldChar w:fldCharType="separate"/>
      </w:r>
      <w:r w:rsidR="002E7E36">
        <w:t>[44]</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4606388"/>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4606389"/>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9DDB226"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04BCD088" w14:textId="5AD70305" w:rsidR="00FD6785" w:rsidRDefault="00472A9C" w:rsidP="00FD6785">
      <w:r>
        <w:t>+</w:t>
      </w:r>
      <w:r w:rsidR="00FD6785">
        <w:t xml:space="preserve"> SDD độ III: BMI &lt;16</w:t>
      </w:r>
    </w:p>
    <w:p w14:paraId="5A98AF98" w14:textId="3C9C11B1" w:rsidR="00FD6785" w:rsidRDefault="00472A9C" w:rsidP="00FD6785">
      <w:r>
        <w:lastRenderedPageBreak/>
        <w:t>+</w:t>
      </w:r>
      <w:r w:rsidR="00FD6785">
        <w:t xml:space="preserve"> SDD độ II: BMI 16 – 16</w:t>
      </w:r>
      <w:r w:rsidR="00B678CD">
        <w:t>,</w:t>
      </w:r>
      <w:r w:rsidR="00FD6785">
        <w:t>99</w:t>
      </w:r>
    </w:p>
    <w:p w14:paraId="2E955148" w14:textId="5E7AABA7" w:rsidR="00FD6785" w:rsidRDefault="00472A9C" w:rsidP="00FD6785">
      <w:r>
        <w:t>+</w:t>
      </w:r>
      <w:r w:rsidR="00FD6785">
        <w:t xml:space="preserve"> SDD độ I: BMI 17 – 18,49</w:t>
      </w:r>
    </w:p>
    <w:p w14:paraId="315C02AF" w14:textId="4D941CD0" w:rsidR="00FD6785" w:rsidRDefault="00472A9C" w:rsidP="00FD6785">
      <w:r>
        <w:t>+</w:t>
      </w:r>
      <w:r w:rsidR="00FD6785">
        <w:t xml:space="preserve"> Bình thường: BMI 18,5 – 24</w:t>
      </w:r>
      <w:r w:rsidR="00B678CD">
        <w:t>,</w:t>
      </w:r>
      <w:r w:rsidR="00FD6785">
        <w:t>99</w:t>
      </w:r>
    </w:p>
    <w:p w14:paraId="31DFD103" w14:textId="2C56A8A9" w:rsidR="00FD6785" w:rsidRDefault="00472A9C" w:rsidP="00FD6785">
      <w:r>
        <w:t xml:space="preserve">+ </w:t>
      </w:r>
      <w:r w:rsidR="00FD6785">
        <w:t>Thừa cân – Béo phì: BMI ≥25</w:t>
      </w:r>
    </w:p>
    <w:p w14:paraId="27E562FA" w14:textId="4834DFA6"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rsidR="002E7E36">
        <w:t>[42]</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4606390"/>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7DD39CC4" w14:textId="6F93F1CB" w:rsidR="001B00D6" w:rsidRDefault="001B00D6" w:rsidP="00A73146">
      <w:pPr>
        <w:pStyle w:val="Heading4"/>
      </w:pPr>
      <w:bookmarkStart w:id="60" w:name="_Toc126527737"/>
      <w:r>
        <w:t>2.2.3.</w:t>
      </w:r>
      <w:r w:rsidR="008859D5">
        <w:t>1</w:t>
      </w:r>
      <w:r>
        <w:t xml:space="preserve">. </w:t>
      </w:r>
      <w:bookmarkEnd w:id="60"/>
      <w:r w:rsidR="007C5CF3">
        <w:t>Đặc điểm tình trạng dinh dưỡng của đối tượng nghiên cứu</w:t>
      </w:r>
    </w:p>
    <w:p w14:paraId="69EBAAF2" w14:textId="63F3704E" w:rsidR="006D4D07" w:rsidRDefault="00CF344B" w:rsidP="00CF344B">
      <w:r>
        <w:t>Phân loại TTDD theo BMI</w:t>
      </w:r>
      <w:r w:rsidR="005D0509">
        <w:t xml:space="preserve"> của WHO</w:t>
      </w:r>
      <w:r>
        <w:t xml:space="preserve">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721AA8A3" w14:textId="34F2747D" w:rsidR="006D4D07" w:rsidRDefault="006D4D07" w:rsidP="00CF344B">
      <w:r>
        <w:t xml:space="preserve">- </w:t>
      </w:r>
      <w:r w:rsidR="00CF344B">
        <w:t>SDD độ III BMI &lt;16</w:t>
      </w:r>
      <w:r>
        <w:t>.</w:t>
      </w:r>
    </w:p>
    <w:p w14:paraId="526C32E2" w14:textId="0F7879F6" w:rsidR="006D4D07" w:rsidRDefault="006D4D07" w:rsidP="00CF344B">
      <w:r>
        <w:t xml:space="preserve">- </w:t>
      </w:r>
      <w:r w:rsidR="00CF344B">
        <w:t>SDD độ II BMI 16 đến 16</w:t>
      </w:r>
      <w:r w:rsidR="003B411A">
        <w:t>,</w:t>
      </w:r>
      <w:r w:rsidR="00CF344B">
        <w:t>99</w:t>
      </w:r>
      <w:r>
        <w:t>.</w:t>
      </w:r>
    </w:p>
    <w:p w14:paraId="4256186F" w14:textId="77777777" w:rsidR="006D4D07" w:rsidRDefault="006D4D07" w:rsidP="00CF344B">
      <w:r>
        <w:t>-</w:t>
      </w:r>
      <w:r w:rsidR="00CF344B">
        <w:t xml:space="preserve"> SDD độ I BMI 17 đến 18,49</w:t>
      </w:r>
      <w:r>
        <w:t>.</w:t>
      </w:r>
    </w:p>
    <w:p w14:paraId="4990504C" w14:textId="3504A672" w:rsidR="00221927" w:rsidRDefault="006D4D07" w:rsidP="00CF344B">
      <w:r>
        <w:t>-</w:t>
      </w:r>
      <w:r w:rsidR="00CF344B">
        <w:t xml:space="preserve"> </w:t>
      </w:r>
      <w:r>
        <w:t>B</w:t>
      </w:r>
      <w:r w:rsidR="00CF344B">
        <w:t>ình thường BMI 18,5 đến 24</w:t>
      </w:r>
      <w:r w:rsidR="003B411A">
        <w:t>,</w:t>
      </w:r>
      <w:r w:rsidR="00CF344B">
        <w:t>99</w:t>
      </w:r>
      <w:r w:rsidR="00221927">
        <w:t>.</w:t>
      </w:r>
    </w:p>
    <w:p w14:paraId="4EF2D9A2" w14:textId="74859C59" w:rsidR="00CF344B" w:rsidRDefault="00221927" w:rsidP="00CF344B">
      <w:r>
        <w:t>-</w:t>
      </w:r>
      <w:r w:rsidR="00CF344B">
        <w:t xml:space="preserve"> </w:t>
      </w:r>
      <w:r>
        <w:t>T</w:t>
      </w:r>
      <w:r w:rsidR="00CF344B">
        <w:t xml:space="preserve">hừa cân – </w:t>
      </w:r>
      <w:r w:rsidR="00F82991">
        <w:t>B</w:t>
      </w:r>
      <w:r w:rsidR="00CF344B">
        <w:t>éo phì BMI ≥25.</w:t>
      </w:r>
    </w:p>
    <w:p w14:paraId="48C97450" w14:textId="1506E79E" w:rsidR="00323881" w:rsidRDefault="00CF344B" w:rsidP="00323881">
      <w:r>
        <w:lastRenderedPageBreak/>
        <w:t xml:space="preserve">Phân loại TTDD theo </w:t>
      </w:r>
      <w:r w:rsidRPr="004C7996">
        <w:t>SGA</w:t>
      </w:r>
      <w:r w:rsidR="00B641A9">
        <w:t xml:space="preserve"> </w:t>
      </w:r>
      <w:r w:rsidR="00B641A9">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2E7E36">
        <w:t>[42]</w:t>
      </w:r>
      <w:r w:rsidR="00B641A9">
        <w:fldChar w:fldCharType="end"/>
      </w:r>
      <w:r w:rsidR="00724348">
        <w:t>:</w:t>
      </w:r>
    </w:p>
    <w:p w14:paraId="71EF3189" w14:textId="58016696" w:rsidR="00323881" w:rsidRDefault="00323881" w:rsidP="00323881">
      <w:r>
        <w:t>- SGA A: Giảm lượng thức ăn/L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004C4BAF" w14:textId="77777777" w:rsidR="00323881" w:rsidRDefault="00323881" w:rsidP="00323881">
      <w:r>
        <w:t>- SGB B: SDD nhẹ/trung bình giảm lượng thức ăn/L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0A00363E" w14:textId="77777777" w:rsidR="00323881" w:rsidRDefault="00323881" w:rsidP="00323881">
      <w:r>
        <w:t>- 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mỡ và/hoặc giảm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A343760" w:rsidR="00BF74E2" w:rsidRDefault="001956DC" w:rsidP="00ED18C0">
      <w:r>
        <w:t>- N</w:t>
      </w:r>
      <w:r w:rsidR="003944E3">
        <w:t>hóm tuổi</w:t>
      </w:r>
      <w:r w:rsidR="00ED18C0">
        <w:t>: chia thành các nhóm &lt;20, 20-29, 30-39, 40-49, 50-59 và ≥60 tuổi.</w:t>
      </w:r>
    </w:p>
    <w:p w14:paraId="200AB8FB" w14:textId="010F00AD" w:rsidR="00F61A73" w:rsidRDefault="00A01024" w:rsidP="00ED18C0">
      <w:r>
        <w:t>- G</w:t>
      </w:r>
      <w:r w:rsidR="00F61A73">
        <w:t>iới: nam, nữ.</w:t>
      </w:r>
    </w:p>
    <w:p w14:paraId="31A8773D" w14:textId="6C518212" w:rsidR="007F11D4" w:rsidRDefault="002B4F63" w:rsidP="00607709">
      <w:r>
        <w:lastRenderedPageBreak/>
        <w:t>- N</w:t>
      </w:r>
      <w:r w:rsidR="007F11D4">
        <w:t>ghề nghiệp:</w:t>
      </w:r>
      <w:r w:rsidR="00607709">
        <w:t xml:space="preserve"> chia </w:t>
      </w:r>
      <w:r w:rsidR="00C5675E">
        <w:t xml:space="preserve">thành </w:t>
      </w:r>
      <w:r w:rsidR="00607709">
        <w:t>7 nhóm nghề (nông dân, công nhân, lao động tự do, hưu trí, cán bộ công chức, học sinh - sinh viên, nội trợ).</w:t>
      </w:r>
    </w:p>
    <w:p w14:paraId="79973DF3" w14:textId="04F5D3FC" w:rsidR="007F11D4" w:rsidRDefault="003F6C0F" w:rsidP="00ED18C0">
      <w:r>
        <w:t>- K</w:t>
      </w:r>
      <w:r w:rsidR="007F11D4">
        <w:t>hu vực</w:t>
      </w:r>
      <w:r w:rsidR="00CB34D4">
        <w:t xml:space="preserve"> địa lý</w:t>
      </w:r>
      <w:r w:rsidR="007F11D4">
        <w:t>:</w:t>
      </w:r>
      <w:r w:rsidR="00CB34D4">
        <w:t xml:space="preserve"> thành thị, nông thôn, hải đảo.</w:t>
      </w:r>
    </w:p>
    <w:p w14:paraId="593C25AD" w14:textId="47A5B4A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p>
    <w:p w14:paraId="7657744E" w14:textId="45DC6DC3" w:rsidR="007F11D4" w:rsidRDefault="00412581" w:rsidP="002835BF">
      <w:r>
        <w:t>- T</w:t>
      </w:r>
      <w:r w:rsidR="007F11D4">
        <w:t>hời gian chẩn đoán:</w:t>
      </w:r>
      <w:r w:rsidR="002835BF">
        <w:t xml:space="preserve"> thời gian từ khi có triệu chứng đến khi được chẩn đoán bệnh được chia thành trước 2 tháng, từ 2 đến 6 tháng và trên 6 tháng.</w:t>
      </w:r>
    </w:p>
    <w:p w14:paraId="18C38CA8" w14:textId="4D2DA20A" w:rsidR="00CF536B" w:rsidRDefault="00CF536B" w:rsidP="00A73146">
      <w:pPr>
        <w:pStyle w:val="Heading4"/>
      </w:pPr>
      <w:bookmarkStart w:id="61" w:name="_Toc126527738"/>
      <w:r>
        <w:t>2.2.3.</w:t>
      </w:r>
      <w:r w:rsidR="003A6152">
        <w:t>2</w:t>
      </w:r>
      <w:r>
        <w:t xml:space="preserve">. </w:t>
      </w:r>
      <w:bookmarkEnd w:id="61"/>
      <w:r w:rsidR="001815A6">
        <w:t>Mối liên quan giữa tình trạng dinh dưỡng và một số yếu tố liên quan</w:t>
      </w:r>
    </w:p>
    <w:p w14:paraId="35FE3797" w14:textId="515C0B6F" w:rsidR="00614F28" w:rsidRDefault="00614F28" w:rsidP="00C55503">
      <w:r>
        <w:t>Mối liên quan giữa tình trạng dinh dưỡng và các yếu tố:</w:t>
      </w:r>
    </w:p>
    <w:p w14:paraId="7385791A" w14:textId="38F4A014" w:rsidR="00C55503" w:rsidRDefault="00CD6069" w:rsidP="00C55503">
      <w:r>
        <w:t>- S</w:t>
      </w:r>
      <w:r w:rsidR="00C55503">
        <w:t xml:space="preserve">ốt: </w:t>
      </w:r>
      <w:r w:rsidR="00115FA5">
        <w:t>K</w:t>
      </w:r>
      <w:r w:rsidR="00C55503">
        <w:t xml:space="preserve">hông sốt ≤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2E7E36">
        <w:instrText xml:space="preserve"> ADDIN EN.CITE &lt;EndNote&gt;&lt;Cite&gt;&lt;Author&gt;Lanh&lt;/Author&gt;&lt;Year&gt;2012&lt;/Year&gt;&lt;RecNum&gt;57&lt;/RecNum&gt;&lt;DisplayText&gt;[45]&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2E7E36">
        <w:t>[45]</w:t>
      </w:r>
      <w:r w:rsidR="00C55503">
        <w:fldChar w:fldCharType="end"/>
      </w:r>
      <w:r w:rsidR="00C55503">
        <w:t>.</w:t>
      </w:r>
    </w:p>
    <w:p w14:paraId="1C2F2F97" w14:textId="03A91299" w:rsidR="00245909" w:rsidRDefault="00F041E9" w:rsidP="00A81B5B">
      <w:r>
        <w:t xml:space="preserve">- </w:t>
      </w:r>
      <w:r w:rsidR="00D1797E">
        <w:t>Các tiếng phổi bệnh lý</w:t>
      </w:r>
      <w:r>
        <w:t xml:space="preserve">: </w:t>
      </w:r>
      <w:r w:rsidR="00D1797E">
        <w:t>ran ẩm, ran nổ, ran rít, ran ngáy</w:t>
      </w:r>
      <w:r w:rsidR="00844D23">
        <w:t>.</w:t>
      </w:r>
    </w:p>
    <w:p w14:paraId="659FA73D" w14:textId="014E36D8" w:rsidR="002562B3" w:rsidRDefault="009B67DB" w:rsidP="002562B3">
      <w:r>
        <w:t xml:space="preserve">- </w:t>
      </w:r>
      <w:r w:rsidR="002562B3">
        <w:t xml:space="preserve">Phân mức độ lan rộng của tổn thương trên X-quang phổi thường quy </w:t>
      </w:r>
      <w:r w:rsidR="002562B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2562B3">
        <w:fldChar w:fldCharType="separate"/>
      </w:r>
      <w:r w:rsidR="002E7E36">
        <w:t>[30]</w:t>
      </w:r>
      <w:r w:rsidR="002562B3">
        <w:fldChar w:fldCharType="end"/>
      </w:r>
      <w:r w:rsidR="002562B3">
        <w:t>:</w:t>
      </w:r>
    </w:p>
    <w:p w14:paraId="38DFC77F" w14:textId="506833F3" w:rsidR="002562B3" w:rsidRDefault="00D446FC" w:rsidP="002562B3">
      <w:r>
        <w:t xml:space="preserve">+ </w:t>
      </w:r>
      <w:r w:rsidR="002562B3">
        <w:t>Độ I: tổn thương tối thiểu không hang, độ lan rộng của tổn thương không vượt quá khối lượng tổ chức phổi nằm trên khớp ức sườn thứ hai và gai sống lưng thứ tư.</w:t>
      </w:r>
    </w:p>
    <w:p w14:paraId="7BF52208" w14:textId="07D80607" w:rsidR="002562B3" w:rsidRDefault="00D446FC" w:rsidP="002562B3">
      <w:r>
        <w:t xml:space="preserve">+ </w:t>
      </w:r>
      <w:r w:rsidR="002562B3">
        <w:t>Độ II: tổn thương vừa phải, tổn thương gián đoạn rải rác, không vượt quá khối lượng một phổi hoặc đậm độ đồng nhất không vượt quá 1/3 khối lượng 1 phổi, tổng đường kính các hang &lt;4 cm.</w:t>
      </w:r>
    </w:p>
    <w:p w14:paraId="06279761" w14:textId="552F0DD8" w:rsidR="002562B3" w:rsidRDefault="00D9579D" w:rsidP="002562B3">
      <w:r>
        <w:t xml:space="preserve">+ </w:t>
      </w:r>
      <w:r w:rsidR="002562B3">
        <w:t>Độ III: tổn thương rất quan trọng, rộng hơn độ II, tổng đường kính hang &gt;4 cm.</w:t>
      </w:r>
    </w:p>
    <w:p w14:paraId="37143174" w14:textId="7282EB67" w:rsidR="00A40A75" w:rsidRDefault="006201F1" w:rsidP="00A40A75">
      <w:r>
        <w:t xml:space="preserve">- </w:t>
      </w:r>
      <w:r w:rsidR="00A40A75">
        <w:t xml:space="preserve">Phân loại tổn thương trên X-quang phổi thường quy hay gặp </w:t>
      </w:r>
      <w:bookmarkStart w:id="62" w:name="_Hlk134287456"/>
      <w:r w:rsidR="00A40A75">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A40A75">
        <w:fldChar w:fldCharType="separate"/>
      </w:r>
      <w:r w:rsidR="00F762DF">
        <w:t>[12, 30, 31]</w:t>
      </w:r>
      <w:r w:rsidR="00A40A75">
        <w:fldChar w:fldCharType="end"/>
      </w:r>
      <w:bookmarkEnd w:id="62"/>
      <w:r w:rsidR="00A40A75">
        <w:t>:</w:t>
      </w:r>
    </w:p>
    <w:p w14:paraId="1CBA0516" w14:textId="1975F44E" w:rsidR="00A40A75" w:rsidRDefault="00BC2CD3" w:rsidP="00A40A75">
      <w:r>
        <w:lastRenderedPageBreak/>
        <w:t xml:space="preserve">+ </w:t>
      </w:r>
      <w:r w:rsidR="00A40A75">
        <w:t xml:space="preserve">Nốt: </w:t>
      </w:r>
      <w:r w:rsidR="00A40A75" w:rsidRPr="0087620D">
        <w:rPr>
          <w:rFonts w:ascii="TimesNewRomanPSMT" w:hAnsi="TimesNewRomanPSMT"/>
        </w:rPr>
        <w:t>có đậm độ khác nhau, đường kính ≤10 mm</w:t>
      </w:r>
      <w:r w:rsidR="00A40A75">
        <w:t>.</w:t>
      </w:r>
    </w:p>
    <w:p w14:paraId="2761DD95" w14:textId="073FE6D1" w:rsidR="00A40A75" w:rsidRPr="00E86D6D" w:rsidRDefault="00BC2CD3" w:rsidP="00A40A75">
      <w:pPr>
        <w:rPr>
          <w:rFonts w:ascii="TimesNewRomanPSMT" w:hAnsi="TimesNewRomanPSMT"/>
          <w:noProof w:val="0"/>
        </w:rPr>
      </w:pPr>
      <w:r>
        <w:t xml:space="preserve">+ </w:t>
      </w:r>
      <w:r w:rsidR="00A40A75">
        <w:t xml:space="preserve">Thâm nhiễm: </w:t>
      </w:r>
      <w:r w:rsidR="00A40A75" w:rsidRPr="00A27476">
        <w:rPr>
          <w:rFonts w:ascii="TimesNewRomanPSMT" w:hAnsi="TimesNewRomanPSMT"/>
        </w:rPr>
        <w:t>đám mờ đồng đều</w:t>
      </w:r>
      <w:r w:rsidR="00A40A75">
        <w:rPr>
          <w:rFonts w:ascii="TimesNewRomanPSMT" w:hAnsi="TimesNewRomanPSMT"/>
        </w:rPr>
        <w:t>,</w:t>
      </w:r>
      <w:r w:rsidR="00A40A75" w:rsidRPr="00A27476">
        <w:rPr>
          <w:rFonts w:ascii="TimesNewRomanPSMT" w:hAnsi="TimesNewRomanPSMT"/>
        </w:rPr>
        <w:t xml:space="preserve"> </w:t>
      </w:r>
      <w:r w:rsidR="00A40A75">
        <w:t>đường kính &gt;10 mm.</w:t>
      </w:r>
    </w:p>
    <w:p w14:paraId="707E66A2" w14:textId="5D35548E" w:rsidR="00A40A75" w:rsidRDefault="00BC2CD3" w:rsidP="00A40A75">
      <w:bookmarkStart w:id="63" w:name="_Hlk134287437"/>
      <w:r>
        <w:t xml:space="preserve">+ </w:t>
      </w:r>
      <w:r w:rsidR="00A40A75">
        <w:t>Hang: một hình sáng bờ khép kín kích thước to nhỏ khác nhau. Phân loại hang lao dựa trên kích thước, hang nhỏ &lt;2 cm, hang trung bình từ 2 cm đến &lt;4 cm, hang lớn từ 4 cm đến &lt;6 cm, hang khổng lồ ≥6 cm.</w:t>
      </w:r>
    </w:p>
    <w:bookmarkEnd w:id="63"/>
    <w:p w14:paraId="3C3435F6" w14:textId="4E73F714" w:rsidR="00A40A75" w:rsidRDefault="00BC2CD3" w:rsidP="00A40A75">
      <w:pPr>
        <w:rPr>
          <w:rFonts w:ascii="TimesNewRomanPSMT" w:hAnsi="TimesNewRomanPSMT"/>
        </w:rPr>
      </w:pPr>
      <w:r>
        <w:t xml:space="preserve">+ </w:t>
      </w:r>
      <w:r w:rsidR="00A40A75">
        <w:rPr>
          <w:rFonts w:ascii="TimesNewRomanPSMT" w:hAnsi="TimesNewRomanPSMT"/>
        </w:rPr>
        <w:t>X</w:t>
      </w:r>
      <w:r w:rsidR="00A40A75" w:rsidRPr="0044545B">
        <w:rPr>
          <w:rFonts w:ascii="TimesNewRomanPSMT" w:hAnsi="TimesNewRomanPSMT"/>
        </w:rPr>
        <w:t>ơ: là những đường mờ</w:t>
      </w:r>
      <w:r w:rsidR="00A40A75">
        <w:rPr>
          <w:rFonts w:ascii="TimesNewRomanPSMT" w:hAnsi="TimesNewRomanPSMT"/>
        </w:rPr>
        <w:t xml:space="preserve"> </w:t>
      </w:r>
      <w:r w:rsidR="00A40A75" w:rsidRPr="0044545B">
        <w:rPr>
          <w:rFonts w:ascii="TimesNewRomanPSMT" w:hAnsi="TimesNewRomanPSMT"/>
        </w:rPr>
        <w:t>có thể gây co kéo rốn phổi và các tổ chức xung quanh, rộng từ 0,5</w:t>
      </w:r>
      <w:r w:rsidR="00A40A75">
        <w:rPr>
          <w:rFonts w:ascii="TimesNewRomanPSMT" w:hAnsi="TimesNewRomanPSMT"/>
        </w:rPr>
        <w:t xml:space="preserve"> đến </w:t>
      </w:r>
      <w:r w:rsidR="00A40A75" w:rsidRPr="0044545B">
        <w:rPr>
          <w:rFonts w:ascii="TimesNewRomanPSMT" w:hAnsi="TimesNewRomanPSMT"/>
        </w:rPr>
        <w:t>1</w:t>
      </w:r>
      <w:r w:rsidR="00A40A75">
        <w:rPr>
          <w:rFonts w:ascii="TimesNewRomanPSMT" w:hAnsi="TimesNewRomanPSMT"/>
        </w:rPr>
        <w:t xml:space="preserve"> </w:t>
      </w:r>
      <w:r w:rsidR="00A40A75" w:rsidRPr="0044545B">
        <w:rPr>
          <w:rFonts w:ascii="TimesNewRomanPSMT" w:hAnsi="TimesNewRomanPSMT"/>
        </w:rPr>
        <w:t>mm thẳng hoặc cong</w:t>
      </w:r>
      <w:r w:rsidR="00A40A75">
        <w:rPr>
          <w:rFonts w:ascii="TimesNewRomanPSMT" w:hAnsi="TimesNewRomanPSMT"/>
        </w:rPr>
        <w:t>.</w:t>
      </w:r>
    </w:p>
    <w:p w14:paraId="4B876436" w14:textId="7226CE0B" w:rsidR="006201F1" w:rsidRPr="00A40A75" w:rsidRDefault="00BC2CD3" w:rsidP="00A40A75">
      <w:pPr>
        <w:rPr>
          <w:rFonts w:ascii="TimesNewRomanPSMT" w:hAnsi="TimesNewRomanPSMT"/>
        </w:rPr>
      </w:pPr>
      <w:r>
        <w:rPr>
          <w:rFonts w:ascii="TimesNewRomanPSMT" w:hAnsi="TimesNewRomanPSMT"/>
        </w:rPr>
        <w:t xml:space="preserve">+ </w:t>
      </w:r>
      <w:r w:rsidR="00A40A75" w:rsidRPr="00CB5911">
        <w:rPr>
          <w:rFonts w:ascii="TimesNewRomanPSMT" w:hAnsi="TimesNewRomanPSMT"/>
        </w:rPr>
        <w:t>Vôi hoá: là những nốt có đậm độ cao như xương</w:t>
      </w:r>
      <w:r w:rsidR="00A40A75">
        <w:rPr>
          <w:rFonts w:ascii="TimesNewRomanPSMT" w:hAnsi="TimesNewRomanPSMT"/>
        </w:rPr>
        <w:t>.</w:t>
      </w:r>
    </w:p>
    <w:p w14:paraId="149C684C" w14:textId="1803A1E1" w:rsidR="00B911CA" w:rsidRDefault="003669BB" w:rsidP="00C81695">
      <w:r>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2E7E36">
        <w:instrText xml:space="preserve"> ADDIN EN.CITE &lt;EndNote&gt;&lt;Cite&gt;&lt;Author&gt;tế&lt;/Author&gt;&lt;Year&gt;2022&lt;/Year&gt;&lt;RecNum&gt;60&lt;/RecNum&gt;&lt;DisplayText&gt;[46]&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2E7E36">
        <w:t>[46]</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7A2AFC21" w:rsidR="008F4FAD" w:rsidRDefault="003669BB" w:rsidP="00C81695">
      <w:r>
        <w:t xml:space="preserve">- </w:t>
      </w:r>
      <w:r w:rsidR="0067786E">
        <w:t>Phân loại m</w:t>
      </w:r>
      <w:r w:rsidR="00B911CA">
        <w:t>ức độ nhiễm trùng theo số lượng bạch cầu</w:t>
      </w:r>
      <w:r w:rsidR="002F1030">
        <w:t xml:space="preserve"> </w:t>
      </w:r>
      <w:r w:rsidR="00F603AE">
        <w:fldChar w:fldCharType="begin"/>
      </w:r>
      <w:r w:rsidR="002E7E36">
        <w:instrText xml:space="preserve"> ADDIN EN.CITE &lt;EndNote&gt;&lt;Cite&gt;&lt;Author&gt;Chakraborty&lt;/Author&gt;&lt;Year&gt;2023&lt;/Year&gt;&lt;RecNum&gt;93&lt;/RecNum&gt;&lt;DisplayText&gt;[47]&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2E7E36">
        <w:t>[47]</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693DBD5D"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A9536E">
        <w:t>e</w:t>
      </w:r>
      <w:r w:rsidR="00B94808">
        <w:t>)</w:t>
      </w:r>
      <w:r w:rsidR="0021161E">
        <w:t>.</w:t>
      </w:r>
    </w:p>
    <w:p w14:paraId="35A6F4E4" w14:textId="3367B952" w:rsidR="00B75088" w:rsidRDefault="00B9405E" w:rsidP="00C23165">
      <w:pPr>
        <w:pStyle w:val="Heading3"/>
      </w:pPr>
      <w:bookmarkStart w:id="64" w:name="_Toc126527739"/>
      <w:r>
        <w:t>2.</w:t>
      </w:r>
      <w:r w:rsidR="003775AB">
        <w:t>2</w:t>
      </w:r>
      <w:r w:rsidR="00B75088" w:rsidRPr="00B75088">
        <w:t>.</w:t>
      </w:r>
      <w:r w:rsidR="002A0BD0">
        <w:t>4</w:t>
      </w:r>
      <w:r w:rsidR="00B75088" w:rsidRPr="00B75088">
        <w:t xml:space="preserve">. Phương pháp thu thập </w:t>
      </w:r>
      <w:r w:rsidR="00413016">
        <w:t>thông tin</w:t>
      </w:r>
      <w:bookmarkEnd w:id="64"/>
    </w:p>
    <w:p w14:paraId="2D3D44D9" w14:textId="391D479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w:t>
      </w:r>
      <w:r w:rsidR="001C44AB">
        <w:rPr>
          <w:lang w:val="vi-VN"/>
        </w:rPr>
        <w:t>tỷ</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5" w:name="_Toc126527740"/>
      <w:r w:rsidRPr="00525EFF">
        <w:lastRenderedPageBreak/>
        <w:t>2.</w:t>
      </w:r>
      <w:r w:rsidR="00097AB9">
        <w:t>2</w:t>
      </w:r>
      <w:r w:rsidR="00555C79">
        <w:t>.</w:t>
      </w:r>
      <w:r w:rsidRPr="00525EFF">
        <w:t xml:space="preserve">5. Sai số </w:t>
      </w:r>
      <w:r w:rsidR="0049153A">
        <w:t>và khống chế sai số</w:t>
      </w:r>
      <w:bookmarkEnd w:id="65"/>
    </w:p>
    <w:p w14:paraId="0305B7A5" w14:textId="2A4784DB" w:rsidR="00097AB9" w:rsidRDefault="00DC04AC" w:rsidP="00E3091F">
      <w:pPr>
        <w:pStyle w:val="Heading4"/>
      </w:pPr>
      <w:bookmarkStart w:id="66" w:name="_Toc126527741"/>
      <w:r>
        <w:t>2.2.5.1. Sai số</w:t>
      </w:r>
      <w:r w:rsidR="002C6CDF">
        <w:t xml:space="preserve"> trong nghiên cứu</w:t>
      </w:r>
      <w:bookmarkEnd w:id="66"/>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7" w:name="_Toc126527742"/>
      <w:r>
        <w:t>2.2.5.2. Biện pháp khống chế sai số</w:t>
      </w:r>
      <w:bookmarkEnd w:id="67"/>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8" w:name="_Toc126527743"/>
      <w:r>
        <w:t>2</w:t>
      </w:r>
      <w:r w:rsidR="00525EFF" w:rsidRPr="00525EFF">
        <w:t>.</w:t>
      </w:r>
      <w:r w:rsidR="00097AB9">
        <w:t>2</w:t>
      </w:r>
      <w:r>
        <w:t>.</w:t>
      </w:r>
      <w:r w:rsidR="00525EFF" w:rsidRPr="00525EFF">
        <w:t xml:space="preserve">6. </w:t>
      </w:r>
      <w:r w:rsidR="004D5B63">
        <w:t>Phương pháp xử lý, phân tích số liệu</w:t>
      </w:r>
      <w:bookmarkEnd w:id="68"/>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9" w:name="_Toc126527744"/>
      <w:r>
        <w:t>2.</w:t>
      </w:r>
      <w:r w:rsidR="00097AB9">
        <w:t>2</w:t>
      </w:r>
      <w:r w:rsidR="00525EFF" w:rsidRPr="00525EFF">
        <w:t>.7. Đạo đức nghiên cứu</w:t>
      </w:r>
      <w:bookmarkEnd w:id="69"/>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0" w:name="_Toc126527745"/>
      <w:bookmarkStart w:id="71" w:name="_Toc134606391"/>
      <w:r>
        <w:lastRenderedPageBreak/>
        <w:t xml:space="preserve">– </w:t>
      </w:r>
      <w:bookmarkStart w:id="72" w:name="_Hlk133567599"/>
      <w:r>
        <w:t>KẾT QUẢ</w:t>
      </w:r>
      <w:bookmarkEnd w:id="70"/>
      <w:bookmarkEnd w:id="71"/>
    </w:p>
    <w:p w14:paraId="15A431AB" w14:textId="23166562" w:rsidR="005D70BA" w:rsidRDefault="00490F67" w:rsidP="00C23165">
      <w:pPr>
        <w:pStyle w:val="Heading2"/>
      </w:pPr>
      <w:bookmarkStart w:id="73" w:name="_Toc126527746"/>
      <w:bookmarkStart w:id="74" w:name="_Toc134606392"/>
      <w:r>
        <w:t>3.</w:t>
      </w:r>
      <w:r w:rsidR="00423E43">
        <w:t>1</w:t>
      </w:r>
      <w:r>
        <w:t xml:space="preserve">. </w:t>
      </w:r>
      <w:r w:rsidR="00535813">
        <w:t>Đặc điểm t</w:t>
      </w:r>
      <w:r w:rsidR="008E3E72">
        <w:t xml:space="preserve">ình trạng dinh dưỡng </w:t>
      </w:r>
      <w:r w:rsidR="005D70BA">
        <w:t>của đối tượng nghiên cứu</w:t>
      </w:r>
      <w:bookmarkEnd w:id="73"/>
      <w:bookmarkEnd w:id="74"/>
    </w:p>
    <w:p w14:paraId="35172466" w14:textId="5349FC03" w:rsidR="00CE5406" w:rsidRPr="00CE5406" w:rsidRDefault="00CE5406" w:rsidP="00BE48CA">
      <w:pPr>
        <w:pStyle w:val="Heading3"/>
      </w:pPr>
      <w:r>
        <w:t>3.</w:t>
      </w:r>
      <w:r w:rsidR="00423E43">
        <w:t>1</w:t>
      </w:r>
      <w:r>
        <w:t xml:space="preserve">.1. </w:t>
      </w:r>
      <w:r w:rsidR="003944E3">
        <w:t>Đặc điểm tình trạng dinh dưỡng</w:t>
      </w:r>
      <w:r>
        <w:t xml:space="preserve"> theo BMI</w:t>
      </w:r>
    </w:p>
    <w:p w14:paraId="3D6A1B9A" w14:textId="23B3D317" w:rsidR="008B2F15" w:rsidRDefault="008B2F15" w:rsidP="008B2F15">
      <w:pPr>
        <w:pStyle w:val="Caption"/>
      </w:pPr>
      <w:bookmarkStart w:id="75" w:name="_Toc134606429"/>
      <w:r>
        <w:t xml:space="preserve">Hình </w:t>
      </w:r>
      <w:r>
        <w:fldChar w:fldCharType="begin"/>
      </w:r>
      <w:r>
        <w:instrText xml:space="preserve"> STYLEREF 1 \s </w:instrText>
      </w:r>
      <w:r>
        <w:fldChar w:fldCharType="separate"/>
      </w:r>
      <w:r w:rsidR="003038B7">
        <w:t>3</w:t>
      </w:r>
      <w:r>
        <w:fldChar w:fldCharType="end"/>
      </w:r>
      <w:r>
        <w:t>.</w:t>
      </w:r>
      <w:r>
        <w:fldChar w:fldCharType="begin"/>
      </w:r>
      <w:r>
        <w:instrText xml:space="preserve"> SEQ Hình \* ARABIC \s 1 </w:instrText>
      </w:r>
      <w:r>
        <w:fldChar w:fldCharType="separate"/>
      </w:r>
      <w:r w:rsidR="003038B7">
        <w:t>1</w:t>
      </w:r>
      <w:r>
        <w:fldChar w:fldCharType="end"/>
      </w:r>
      <w:r>
        <w:t>. Tỷ lệ tình trạng dinh dưỡng theo BMI</w:t>
      </w:r>
      <w:bookmarkEnd w:id="75"/>
    </w:p>
    <w:p w14:paraId="2AB1BB5D" w14:textId="77777777" w:rsidR="008B2F15" w:rsidRDefault="008B2F15" w:rsidP="008B2F15">
      <w:r>
        <w:drawing>
          <wp:inline distT="0" distB="0" distL="0" distR="0" wp14:anchorId="2B7F4FC5" wp14:editId="4E23FFD3">
            <wp:extent cx="5486400" cy="32004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F6D9F25" w14:textId="709BFA46" w:rsidR="008B2F15" w:rsidRPr="0029228C" w:rsidRDefault="008B2F15" w:rsidP="008B2F15">
      <w:r>
        <w:t>Nhận xét: tỷ lệ</w:t>
      </w:r>
      <w:r w:rsidR="007357D9">
        <w:t xml:space="preserve"> bệnh nhân </w:t>
      </w:r>
      <w:r>
        <w:t xml:space="preserve">có BMI bình thường hoặc cao là 65,6% cao gấp 1,9 lần nhóm </w:t>
      </w:r>
      <w:r w:rsidR="00165526">
        <w:t>mắc</w:t>
      </w:r>
      <w:r>
        <w:t xml:space="preserve"> SDD là 34,4%.</w:t>
      </w:r>
    </w:p>
    <w:p w14:paraId="2098EDA3" w14:textId="682DC799" w:rsidR="00A80220" w:rsidRPr="00707BC9" w:rsidRDefault="00CF667C" w:rsidP="00AA3D78">
      <w:pPr>
        <w:pStyle w:val="Caption"/>
        <w:rPr>
          <w:b w:val="0"/>
          <w:bCs/>
        </w:rPr>
      </w:pPr>
      <w:bookmarkStart w:id="76" w:name="_Toc134606408"/>
      <w:r>
        <w:t xml:space="preserve">Bảng </w:t>
      </w:r>
      <w:r>
        <w:fldChar w:fldCharType="begin"/>
      </w:r>
      <w:r>
        <w:instrText xml:space="preserve"> STYLEREF 1 \s </w:instrText>
      </w:r>
      <w:r>
        <w:fldChar w:fldCharType="separate"/>
      </w:r>
      <w:r w:rsidR="003038B7">
        <w:t>3</w:t>
      </w:r>
      <w:r>
        <w:fldChar w:fldCharType="end"/>
      </w:r>
      <w:r>
        <w:t>.</w:t>
      </w:r>
      <w:r>
        <w:fldChar w:fldCharType="begin"/>
      </w:r>
      <w:r>
        <w:instrText xml:space="preserve"> SEQ Bảng \* ARABIC \s 1 </w:instrText>
      </w:r>
      <w:r>
        <w:fldChar w:fldCharType="separate"/>
      </w:r>
      <w:r w:rsidR="003038B7">
        <w:t>1</w:t>
      </w:r>
      <w:r>
        <w:fldChar w:fldCharType="end"/>
      </w:r>
      <w:r w:rsidR="00F63E39" w:rsidRPr="00707BC9">
        <w:rPr>
          <w:bCs/>
        </w:rPr>
        <w:t xml:space="preserve">. </w:t>
      </w:r>
      <w:r w:rsidR="00A80220" w:rsidRPr="00707BC9">
        <w:rPr>
          <w:bCs/>
        </w:rPr>
        <w:t>Tình trạng dinh dưỡng theo BMI</w:t>
      </w:r>
      <w:bookmarkEnd w:id="7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090BE1">
        <w:trPr>
          <w:trHeight w:val="437"/>
        </w:trPr>
        <w:tc>
          <w:tcPr>
            <w:tcW w:w="2467" w:type="pct"/>
            <w:hideMark/>
          </w:tcPr>
          <w:p w14:paraId="213F4DC7" w14:textId="0E9F8133" w:rsidR="00D77979" w:rsidRPr="00C4380D" w:rsidRDefault="00D77979" w:rsidP="00D77979">
            <w:r>
              <w:t xml:space="preserve">&lt;16 (SDD độ </w:t>
            </w:r>
            <w:r w:rsidR="009F7504">
              <w:t>III</w:t>
            </w:r>
            <w:r>
              <w:t>)</w:t>
            </w:r>
          </w:p>
        </w:tc>
        <w:tc>
          <w:tcPr>
            <w:tcW w:w="1333" w:type="pct"/>
            <w:vAlign w:val="top"/>
          </w:tcPr>
          <w:p w14:paraId="1497951A" w14:textId="09538894" w:rsidR="00D77979" w:rsidRPr="00CA79D3" w:rsidRDefault="00D77979" w:rsidP="00D77979">
            <w:pPr>
              <w:jc w:val="center"/>
              <w:rPr>
                <w:lang w:val="vi-VN"/>
              </w:rPr>
            </w:pPr>
            <w:r w:rsidRPr="0017726A">
              <w:t>21</w:t>
            </w:r>
          </w:p>
        </w:tc>
        <w:tc>
          <w:tcPr>
            <w:tcW w:w="1200" w:type="pct"/>
            <w:vAlign w:val="top"/>
          </w:tcPr>
          <w:p w14:paraId="163FB6B4" w14:textId="3ABB14B6" w:rsidR="00D77979" w:rsidRPr="00CA79D3" w:rsidRDefault="00D77979" w:rsidP="00D77979">
            <w:pPr>
              <w:jc w:val="center"/>
              <w:rPr>
                <w:lang w:val="vi-VN"/>
              </w:rPr>
            </w:pPr>
            <w:r w:rsidRPr="0017726A">
              <w:t>8</w:t>
            </w:r>
            <w:r w:rsidR="009E1BE4">
              <w:t>,</w:t>
            </w:r>
            <w:r w:rsidRPr="0017726A">
              <w:t>4</w:t>
            </w:r>
          </w:p>
        </w:tc>
      </w:tr>
      <w:tr w:rsidR="00D77979" w:rsidRPr="000E5388" w14:paraId="641F2783" w14:textId="77777777" w:rsidTr="00090BE1">
        <w:trPr>
          <w:trHeight w:val="437"/>
        </w:trPr>
        <w:tc>
          <w:tcPr>
            <w:tcW w:w="2467" w:type="pct"/>
          </w:tcPr>
          <w:p w14:paraId="2760F9E0" w14:textId="57002990" w:rsidR="00D77979" w:rsidRPr="00C4380D" w:rsidRDefault="00D77979" w:rsidP="00D77979">
            <w:r>
              <w:t>16 đến 16.99 (SDD độ II)</w:t>
            </w:r>
          </w:p>
        </w:tc>
        <w:tc>
          <w:tcPr>
            <w:tcW w:w="1333" w:type="pct"/>
            <w:vAlign w:val="top"/>
          </w:tcPr>
          <w:p w14:paraId="4E5EC47D" w14:textId="1A07728E" w:rsidR="00D77979" w:rsidRPr="00CA79D3" w:rsidRDefault="00D77979" w:rsidP="00D77979">
            <w:pPr>
              <w:jc w:val="center"/>
              <w:rPr>
                <w:lang w:val="vi-VN"/>
              </w:rPr>
            </w:pPr>
            <w:r w:rsidRPr="0017726A">
              <w:t>22</w:t>
            </w:r>
          </w:p>
        </w:tc>
        <w:tc>
          <w:tcPr>
            <w:tcW w:w="1200" w:type="pct"/>
            <w:vAlign w:val="top"/>
          </w:tcPr>
          <w:p w14:paraId="24A4DF81" w14:textId="12229568" w:rsidR="00D77979" w:rsidRPr="00CA79D3" w:rsidRDefault="00D77979" w:rsidP="00D77979">
            <w:pPr>
              <w:jc w:val="center"/>
              <w:rPr>
                <w:lang w:val="vi-VN"/>
              </w:rPr>
            </w:pPr>
            <w:r w:rsidRPr="0017726A">
              <w:t>8</w:t>
            </w:r>
            <w:r w:rsidR="009E1BE4">
              <w:t>,</w:t>
            </w:r>
            <w:r w:rsidRPr="0017726A">
              <w:t>8</w:t>
            </w:r>
          </w:p>
        </w:tc>
      </w:tr>
      <w:tr w:rsidR="00D77979" w:rsidRPr="000E5388" w14:paraId="55D8E477" w14:textId="77777777" w:rsidTr="00090BE1">
        <w:trPr>
          <w:trHeight w:val="437"/>
        </w:trPr>
        <w:tc>
          <w:tcPr>
            <w:tcW w:w="2467" w:type="pct"/>
          </w:tcPr>
          <w:p w14:paraId="1A3BA9A7" w14:textId="721FC2DC" w:rsidR="00D77979" w:rsidRPr="0065033E" w:rsidRDefault="00D77979" w:rsidP="00D77979">
            <w:r>
              <w:t>17 đến 18,49 (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178EF553" w:rsidR="00D77979" w:rsidRPr="00CA79D3" w:rsidRDefault="00D77979" w:rsidP="00D77979">
            <w:pPr>
              <w:jc w:val="center"/>
              <w:rPr>
                <w:lang w:val="vi-VN"/>
              </w:rPr>
            </w:pPr>
            <w:r w:rsidRPr="0017726A">
              <w:t>17</w:t>
            </w:r>
            <w:r w:rsidR="009E1BE4">
              <w:t>,</w:t>
            </w:r>
            <w:r w:rsidRPr="0017726A">
              <w:t>2</w:t>
            </w:r>
          </w:p>
        </w:tc>
      </w:tr>
      <w:tr w:rsidR="00D77979" w:rsidRPr="000E5388" w14:paraId="59D5B1FE" w14:textId="77777777" w:rsidTr="00090BE1">
        <w:trPr>
          <w:trHeight w:val="437"/>
        </w:trPr>
        <w:tc>
          <w:tcPr>
            <w:tcW w:w="2467" w:type="pct"/>
          </w:tcPr>
          <w:p w14:paraId="7CC19D5E" w14:textId="38C942A3" w:rsidR="00D77979" w:rsidRDefault="00D77979" w:rsidP="00D77979">
            <w:r>
              <w:t>18,5 đến 24.99 (Bình thường)</w:t>
            </w:r>
          </w:p>
        </w:tc>
        <w:tc>
          <w:tcPr>
            <w:tcW w:w="1333" w:type="pct"/>
            <w:vAlign w:val="top"/>
          </w:tcPr>
          <w:p w14:paraId="2ABF0DD2" w14:textId="260464CA" w:rsidR="00D77979" w:rsidRPr="00CA79D3" w:rsidRDefault="00D77979" w:rsidP="00D77979">
            <w:pPr>
              <w:jc w:val="center"/>
              <w:rPr>
                <w:lang w:val="vi-VN"/>
              </w:rPr>
            </w:pPr>
            <w:r w:rsidRPr="0017726A">
              <w:t>152</w:t>
            </w:r>
          </w:p>
        </w:tc>
        <w:tc>
          <w:tcPr>
            <w:tcW w:w="1200" w:type="pct"/>
            <w:vAlign w:val="top"/>
          </w:tcPr>
          <w:p w14:paraId="7E81EFB3" w14:textId="03E8828B" w:rsidR="00D77979" w:rsidRPr="00CA79D3" w:rsidRDefault="00D77979" w:rsidP="00D77979">
            <w:pPr>
              <w:jc w:val="center"/>
              <w:rPr>
                <w:lang w:val="vi-VN"/>
              </w:rPr>
            </w:pPr>
            <w:r w:rsidRPr="0017726A">
              <w:t>60</w:t>
            </w:r>
            <w:r w:rsidR="009E1BE4">
              <w:t>,</w:t>
            </w:r>
            <w:r w:rsidRPr="0017726A">
              <w:t>8</w:t>
            </w:r>
          </w:p>
        </w:tc>
      </w:tr>
      <w:tr w:rsidR="00D77979" w:rsidRPr="000E5388" w14:paraId="6B2C968A" w14:textId="77777777" w:rsidTr="00090BE1">
        <w:trPr>
          <w:trHeight w:val="437"/>
        </w:trPr>
        <w:tc>
          <w:tcPr>
            <w:tcW w:w="2467" w:type="pct"/>
          </w:tcPr>
          <w:p w14:paraId="761A42CC" w14:textId="48FC6B14" w:rsidR="00D77979" w:rsidRDefault="00D77979" w:rsidP="00D77979">
            <w:r>
              <w:lastRenderedPageBreak/>
              <w:t>≥25 (Thừa cân hoặc béo phì)</w:t>
            </w:r>
          </w:p>
        </w:tc>
        <w:tc>
          <w:tcPr>
            <w:tcW w:w="1333" w:type="pct"/>
            <w:vAlign w:val="top"/>
          </w:tcPr>
          <w:p w14:paraId="68819108" w14:textId="0FB210A5" w:rsidR="00D77979" w:rsidRPr="00CA79D3" w:rsidRDefault="00D77979" w:rsidP="00D77979">
            <w:pPr>
              <w:jc w:val="center"/>
              <w:rPr>
                <w:lang w:val="vi-VN"/>
              </w:rPr>
            </w:pPr>
            <w:r w:rsidRPr="0017726A">
              <w:t>12</w:t>
            </w:r>
          </w:p>
        </w:tc>
        <w:tc>
          <w:tcPr>
            <w:tcW w:w="1200" w:type="pct"/>
            <w:vAlign w:val="top"/>
          </w:tcPr>
          <w:p w14:paraId="4DA5C2BC" w14:textId="27D5806D" w:rsidR="00D77979" w:rsidRPr="00CA79D3" w:rsidRDefault="00D77979" w:rsidP="00D77979">
            <w:pPr>
              <w:jc w:val="center"/>
              <w:rPr>
                <w:lang w:val="vi-VN"/>
              </w:rPr>
            </w:pPr>
            <w:r w:rsidRPr="0017726A">
              <w:t>4</w:t>
            </w:r>
            <w:r w:rsidR="009E1BE4">
              <w:t>,</w:t>
            </w:r>
            <w:r w:rsidRPr="0017726A">
              <w:t>8</w:t>
            </w:r>
          </w:p>
        </w:tc>
      </w:tr>
      <w:tr w:rsidR="00D77979" w:rsidRPr="000E5388" w14:paraId="1138F57F" w14:textId="77777777" w:rsidTr="00090BE1">
        <w:trPr>
          <w:trHeight w:val="437"/>
        </w:trPr>
        <w:tc>
          <w:tcPr>
            <w:tcW w:w="2467" w:type="pct"/>
          </w:tcPr>
          <w:p w14:paraId="289809B8" w14:textId="77777777" w:rsidR="00D77979" w:rsidRDefault="00D77979" w:rsidP="00D77979">
            <w:r>
              <w:t>Tổng</w:t>
            </w:r>
          </w:p>
        </w:tc>
        <w:tc>
          <w:tcPr>
            <w:tcW w:w="1333" w:type="pct"/>
            <w:vAlign w:val="top"/>
          </w:tcPr>
          <w:p w14:paraId="6BB9ACBC" w14:textId="41E05CBF" w:rsidR="00D77979" w:rsidRPr="00CA79D3" w:rsidRDefault="00D77979" w:rsidP="00D77979">
            <w:pPr>
              <w:jc w:val="center"/>
              <w:rPr>
                <w:lang w:val="vi-VN"/>
              </w:rPr>
            </w:pPr>
            <w:r w:rsidRPr="0017726A">
              <w:t>250</w:t>
            </w:r>
          </w:p>
        </w:tc>
        <w:tc>
          <w:tcPr>
            <w:tcW w:w="1200" w:type="pct"/>
            <w:vAlign w:val="top"/>
          </w:tcPr>
          <w:p w14:paraId="4D24A0C8" w14:textId="1EDD4D25" w:rsidR="00D77979" w:rsidRPr="00CA79D3" w:rsidRDefault="00D77979" w:rsidP="00D77979">
            <w:pPr>
              <w:jc w:val="center"/>
              <w:rPr>
                <w:lang w:val="vi-VN"/>
              </w:rPr>
            </w:pPr>
            <w:r w:rsidRPr="0017726A">
              <w:t>100</w:t>
            </w:r>
          </w:p>
        </w:tc>
      </w:tr>
      <w:tr w:rsidR="00F84EF0" w:rsidRPr="000E5388" w14:paraId="13419CD6" w14:textId="77777777" w:rsidTr="006A72D4">
        <w:trPr>
          <w:trHeight w:val="437"/>
        </w:trPr>
        <w:tc>
          <w:tcPr>
            <w:tcW w:w="2467" w:type="pct"/>
          </w:tcPr>
          <w:p w14:paraId="70250CD7" w14:textId="0AB7A329" w:rsidR="00F84EF0" w:rsidRDefault="00F84EF0" w:rsidP="00D77979">
            <w:r>
              <w:t>Trung bình</w:t>
            </w:r>
          </w:p>
        </w:tc>
        <w:tc>
          <w:tcPr>
            <w:tcW w:w="2533" w:type="pct"/>
            <w:gridSpan w:val="2"/>
            <w:vAlign w:val="top"/>
          </w:tcPr>
          <w:p w14:paraId="0B77F012" w14:textId="67534D8D" w:rsidR="00F84EF0" w:rsidRPr="0017726A" w:rsidRDefault="00F84EF0" w:rsidP="00D77979">
            <w:pPr>
              <w:jc w:val="center"/>
            </w:pPr>
            <w:r>
              <w:t>19</w:t>
            </w:r>
            <w:r w:rsidR="00ED7F98">
              <w:t>,</w:t>
            </w:r>
            <w:r w:rsidR="001F73B2">
              <w:t>6</w:t>
            </w:r>
            <w:r>
              <w:t xml:space="preserve"> </w:t>
            </w:r>
            <w:r w:rsidR="00773DF6">
              <w:t>± 2</w:t>
            </w:r>
            <w:r w:rsidR="00ED7F98">
              <w:t>,</w:t>
            </w:r>
            <w:r w:rsidR="00773DF6">
              <w:t>8</w:t>
            </w:r>
            <w:r w:rsidR="001F73B2">
              <w:t>9</w:t>
            </w:r>
          </w:p>
        </w:tc>
      </w:tr>
    </w:tbl>
    <w:p w14:paraId="512EBEA3" w14:textId="3BA03463" w:rsidR="00A80220" w:rsidRDefault="00A80220" w:rsidP="00A80220">
      <w:pPr>
        <w:spacing w:before="160"/>
      </w:pPr>
      <w:r>
        <w:t>Nhận xét:</w:t>
      </w:r>
      <w:r w:rsidR="00E2464B">
        <w:t xml:space="preserve"> </w:t>
      </w:r>
      <w:r w:rsidR="00582D33">
        <w:t>đ</w:t>
      </w:r>
      <w:r w:rsidR="00E2464B">
        <w:t xml:space="preserve">ánh giá </w:t>
      </w:r>
      <w:r w:rsidR="002634C5">
        <w:t>TTDD</w:t>
      </w:r>
      <w:r w:rsidR="00E2464B">
        <w:t xml:space="preserve"> theo BMI trên 250 </w:t>
      </w:r>
      <w:r w:rsidR="004963D9">
        <w:t>bệnh nhân</w:t>
      </w:r>
      <w:r w:rsidR="00E2464B">
        <w:t xml:space="preserve">, </w:t>
      </w:r>
      <w:r w:rsidR="004A058F">
        <w:t xml:space="preserve">SDD độ I </w:t>
      </w:r>
      <w:r w:rsidR="00E2464B">
        <w:t>c</w:t>
      </w:r>
      <w:r w:rsidR="006F78B8">
        <w:t>hiếm</w:t>
      </w:r>
      <w:r w:rsidR="00E2464B">
        <w:t xml:space="preserve"> </w:t>
      </w:r>
      <w:r w:rsidR="008C0D43">
        <w:t>17</w:t>
      </w:r>
      <w:r w:rsidR="004A058F">
        <w:t>,</w:t>
      </w:r>
      <w:r w:rsidR="008C0D43">
        <w:t>2</w:t>
      </w:r>
      <w:r w:rsidR="00E2464B">
        <w:t xml:space="preserve">% </w:t>
      </w:r>
      <w:r w:rsidR="001653D0">
        <w:t>(</w:t>
      </w:r>
      <w:r w:rsidR="00714422">
        <w:t>43</w:t>
      </w:r>
      <w:r w:rsidR="001653D0">
        <w:t xml:space="preserve"> bệnh nhân)</w:t>
      </w:r>
      <w:r w:rsidR="00E2464B">
        <w:t xml:space="preserve">, </w:t>
      </w:r>
      <w:r w:rsidR="004A058F">
        <w:t xml:space="preserve">SDD độ II chiếm </w:t>
      </w:r>
      <w:r w:rsidR="00E2464B">
        <w:t>8</w:t>
      </w:r>
      <w:r w:rsidR="00A371EF">
        <w:t>,</w:t>
      </w:r>
      <w:r w:rsidR="00E2464B">
        <w:t>8%</w:t>
      </w:r>
      <w:r w:rsidR="001653D0">
        <w:t xml:space="preserve"> (22 bệnh nhân</w:t>
      </w:r>
      <w:r w:rsidR="004A058F">
        <w:t>)</w:t>
      </w:r>
      <w:r w:rsidR="00E2464B">
        <w:t xml:space="preserve">, </w:t>
      </w:r>
      <w:r w:rsidR="004A058F">
        <w:t xml:space="preserve">SDD độ III chiếm </w:t>
      </w:r>
      <w:r w:rsidR="00CB737D">
        <w:t>8</w:t>
      </w:r>
      <w:r w:rsidR="00A371EF">
        <w:t>,</w:t>
      </w:r>
      <w:r w:rsidR="00CB737D">
        <w:t>4</w:t>
      </w:r>
      <w:r w:rsidR="00E2464B">
        <w:t>%</w:t>
      </w:r>
      <w:r w:rsidR="001653D0">
        <w:t xml:space="preserve"> (</w:t>
      </w:r>
      <w:r w:rsidR="00C374AB">
        <w:t>21</w:t>
      </w:r>
      <w:r w:rsidR="001653D0">
        <w:t xml:space="preserve"> bệnh nhân)</w:t>
      </w:r>
      <w:r w:rsidR="004A058F">
        <w:t xml:space="preserve"> </w:t>
      </w:r>
      <w:r w:rsidR="008D552A">
        <w:t>và 65</w:t>
      </w:r>
      <w:r w:rsidR="00A371EF">
        <w:t>,</w:t>
      </w:r>
      <w:r w:rsidR="008D552A">
        <w:t xml:space="preserve">6% </w:t>
      </w:r>
      <w:r w:rsidR="00045C97">
        <w:t>(164 bệnh nhân)</w:t>
      </w:r>
      <w:r w:rsidR="008D552A">
        <w:t xml:space="preserve"> không bị SDD</w:t>
      </w:r>
      <w:r w:rsidR="00D03BFF">
        <w:t>; trung bình BMI 19</w:t>
      </w:r>
      <w:r w:rsidR="00A371EF">
        <w:t>,</w:t>
      </w:r>
      <w:r w:rsidR="00986E1D">
        <w:t>6</w:t>
      </w:r>
      <w:r w:rsidR="00D03BFF">
        <w:t xml:space="preserve"> ± 2</w:t>
      </w:r>
      <w:r w:rsidR="00A371EF">
        <w:t>,</w:t>
      </w:r>
      <w:r w:rsidR="00D03BFF">
        <w:t>8</w:t>
      </w:r>
      <w:r w:rsidR="00986E1D">
        <w:t>9</w:t>
      </w:r>
      <w:r w:rsidR="00AF62B6">
        <w:t>.</w:t>
      </w:r>
    </w:p>
    <w:p w14:paraId="1D28B444" w14:textId="7086F318" w:rsidR="00BE48CA" w:rsidRDefault="00BE48CA" w:rsidP="00BE48CA">
      <w:pPr>
        <w:pStyle w:val="Heading3"/>
      </w:pPr>
      <w:r>
        <w:t>3.</w:t>
      </w:r>
      <w:r w:rsidR="00423E43">
        <w:t>1</w:t>
      </w:r>
      <w:r>
        <w:t>.</w:t>
      </w:r>
      <w:r w:rsidR="00603957">
        <w:t>2</w:t>
      </w:r>
      <w:r>
        <w:t xml:space="preserve">. </w:t>
      </w:r>
      <w:r w:rsidR="003944E3">
        <w:t>Đặc điểm tình trạng dinh dưỡng</w:t>
      </w:r>
      <w:r>
        <w:t xml:space="preserve"> theo SGA</w:t>
      </w:r>
    </w:p>
    <w:p w14:paraId="2D1D33CF" w14:textId="70467AA1" w:rsidR="005E2897" w:rsidRDefault="005E2897" w:rsidP="005E2897">
      <w:pPr>
        <w:pStyle w:val="Caption"/>
      </w:pPr>
      <w:bookmarkStart w:id="77" w:name="_Toc134606430"/>
      <w:r>
        <w:t xml:space="preserve">Hình </w:t>
      </w:r>
      <w:r>
        <w:fldChar w:fldCharType="begin"/>
      </w:r>
      <w:r>
        <w:instrText xml:space="preserve"> STYLEREF 1 \s </w:instrText>
      </w:r>
      <w:r>
        <w:fldChar w:fldCharType="separate"/>
      </w:r>
      <w:r w:rsidR="003038B7">
        <w:t>3</w:t>
      </w:r>
      <w:r>
        <w:fldChar w:fldCharType="end"/>
      </w:r>
      <w:r>
        <w:t>.</w:t>
      </w:r>
      <w:r>
        <w:fldChar w:fldCharType="begin"/>
      </w:r>
      <w:r>
        <w:instrText xml:space="preserve"> SEQ Hình \* ARABIC \s 1 </w:instrText>
      </w:r>
      <w:r>
        <w:fldChar w:fldCharType="separate"/>
      </w:r>
      <w:r w:rsidR="003038B7">
        <w:t>2</w:t>
      </w:r>
      <w:r>
        <w:fldChar w:fldCharType="end"/>
      </w:r>
      <w:r>
        <w:t>. Tỷ lệ tình trạng dinh dưỡng theo SGA</w:t>
      </w:r>
      <w:bookmarkEnd w:id="77"/>
    </w:p>
    <w:p w14:paraId="54595FAB" w14:textId="77777777" w:rsidR="005E2897" w:rsidRDefault="005E2897" w:rsidP="005E2897">
      <w:r>
        <w:drawing>
          <wp:inline distT="0" distB="0" distL="0" distR="0" wp14:anchorId="466FE405" wp14:editId="4D8B688F">
            <wp:extent cx="5486400" cy="3200400"/>
            <wp:effectExtent l="0" t="0" r="0" b="0"/>
            <wp:docPr id="471369291" name="Chart 471369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3B80A4D" w14:textId="77777777" w:rsidR="005E2897" w:rsidRPr="00183A75" w:rsidRDefault="005E2897" w:rsidP="005E2897">
      <w:r>
        <w:t>Nhận xét: tỷ lệ nhóm có SGA bình thường là 62,8% cao hơn 1,7 lần nhóm có SGA mắc SDD là 37,2%.</w:t>
      </w:r>
    </w:p>
    <w:p w14:paraId="0FF3E830" w14:textId="521E4217" w:rsidR="00F724BC" w:rsidRPr="00707BC9" w:rsidRDefault="00F724BC" w:rsidP="00F724BC">
      <w:pPr>
        <w:pStyle w:val="Caption"/>
        <w:rPr>
          <w:b w:val="0"/>
          <w:bCs/>
        </w:rPr>
      </w:pPr>
      <w:bookmarkStart w:id="78" w:name="_Toc13460640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rsidRPr="00707BC9">
        <w:rPr>
          <w:bCs/>
        </w:rPr>
        <w:t xml:space="preserve">. </w:t>
      </w:r>
      <w:r w:rsidR="00F51D67">
        <w:rPr>
          <w:bCs/>
        </w:rPr>
        <w:t>T</w:t>
      </w:r>
      <w:r w:rsidRPr="00707BC9">
        <w:rPr>
          <w:bCs/>
        </w:rPr>
        <w:t xml:space="preserve">ình trạng dinh dưỡng theo </w:t>
      </w:r>
      <w:r>
        <w:rPr>
          <w:bCs/>
        </w:rPr>
        <w:t>SGA</w:t>
      </w:r>
      <w:bookmarkEnd w:id="7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lastRenderedPageBreak/>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7B79E384" w:rsidR="00871A91" w:rsidRPr="00CA79D3" w:rsidRDefault="00871A91" w:rsidP="00871A91">
            <w:pPr>
              <w:tabs>
                <w:tab w:val="left" w:pos="284"/>
              </w:tabs>
              <w:spacing w:after="0"/>
              <w:jc w:val="center"/>
              <w:rPr>
                <w:lang w:val="vi-VN"/>
              </w:rPr>
            </w:pPr>
            <w:r w:rsidRPr="00F71708">
              <w:t>62</w:t>
            </w:r>
            <w:r w:rsidR="00BD1E38">
              <w:t>,</w:t>
            </w:r>
            <w:r w:rsidRPr="00F71708">
              <w:t>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2134C500" w:rsidR="00871A91" w:rsidRPr="00CA79D3" w:rsidRDefault="00871A91" w:rsidP="00871A91">
            <w:pPr>
              <w:tabs>
                <w:tab w:val="left" w:pos="284"/>
              </w:tabs>
              <w:spacing w:after="0"/>
              <w:jc w:val="center"/>
              <w:rPr>
                <w:lang w:val="vi-VN"/>
              </w:rPr>
            </w:pPr>
            <w:r w:rsidRPr="00F71708">
              <w:t>32</w:t>
            </w:r>
            <w:r w:rsidR="00BD1E38">
              <w:t>,</w:t>
            </w:r>
            <w:r w:rsidRPr="00F71708">
              <w:t>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56A351AB" w:rsidR="00871A91" w:rsidRPr="00CA79D3" w:rsidRDefault="00871A91" w:rsidP="00871A91">
            <w:pPr>
              <w:tabs>
                <w:tab w:val="left" w:pos="284"/>
              </w:tabs>
              <w:spacing w:after="0"/>
              <w:jc w:val="center"/>
              <w:rPr>
                <w:lang w:val="vi-VN"/>
              </w:rPr>
            </w:pPr>
            <w:r w:rsidRPr="00F71708">
              <w:t>5</w:t>
            </w:r>
            <w:r w:rsidR="00BD1E38">
              <w:t>,</w:t>
            </w:r>
            <w:r w:rsidRPr="00F71708">
              <w:t>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019F77BC" w:rsidR="00871A91" w:rsidRPr="00CA79D3" w:rsidRDefault="00871A91" w:rsidP="00871A91">
            <w:pPr>
              <w:tabs>
                <w:tab w:val="left" w:pos="284"/>
              </w:tabs>
              <w:spacing w:after="0"/>
              <w:jc w:val="center"/>
              <w:rPr>
                <w:lang w:val="vi-VN"/>
              </w:rPr>
            </w:pPr>
            <w:r w:rsidRPr="00F71708">
              <w:t>100</w:t>
            </w:r>
          </w:p>
        </w:tc>
      </w:tr>
    </w:tbl>
    <w:p w14:paraId="6CC38772" w14:textId="49B6DA6C" w:rsidR="00A80220" w:rsidRDefault="00A80220" w:rsidP="0034545A">
      <w:pPr>
        <w:spacing w:before="160"/>
      </w:pPr>
      <w:r>
        <w:t>Nhận xét:</w:t>
      </w:r>
      <w:r w:rsidR="00635C3B">
        <w:t xml:space="preserve"> </w:t>
      </w:r>
      <w:r w:rsidR="006B48D9">
        <w:t>đ</w:t>
      </w:r>
      <w:r w:rsidR="00635C3B">
        <w:t xml:space="preserve">ánh giá </w:t>
      </w:r>
      <w:r w:rsidR="00094EB8">
        <w:t>TTDD</w:t>
      </w:r>
      <w:r w:rsidR="00635C3B">
        <w:t xml:space="preserve"> theo SGA trên 250 bệnh nhân, </w:t>
      </w:r>
      <w:r w:rsidR="00DF7F64">
        <w:t>62</w:t>
      </w:r>
      <w:r w:rsidR="006071CB">
        <w:t>,</w:t>
      </w:r>
      <w:r w:rsidR="00DF7F64">
        <w:t>8</w:t>
      </w:r>
      <w:r w:rsidR="00635C3B">
        <w:t>%</w:t>
      </w:r>
      <w:r w:rsidR="0062055B">
        <w:t xml:space="preserve"> SGA A</w:t>
      </w:r>
      <w:r w:rsidR="006F31D8">
        <w:t xml:space="preserve"> </w:t>
      </w:r>
      <w:r w:rsidR="0062055B">
        <w:t>(</w:t>
      </w:r>
      <w:r w:rsidR="00DF7F64">
        <w:t>có biểu hiện bình thườn</w:t>
      </w:r>
      <w:r w:rsidR="0062055B">
        <w:t>g</w:t>
      </w:r>
      <w:r w:rsidR="00F6166C">
        <w:t>)</w:t>
      </w:r>
      <w:r w:rsidR="009B2FD2">
        <w:t>, có 32</w:t>
      </w:r>
      <w:r w:rsidR="006071CB">
        <w:t>,</w:t>
      </w:r>
      <w:r w:rsidR="009B2FD2">
        <w:t>0%</w:t>
      </w:r>
      <w:r w:rsidR="0062055B">
        <w:t xml:space="preserve"> SGA B</w:t>
      </w:r>
      <w:r w:rsidR="009B2FD2">
        <w:t xml:space="preserve"> </w:t>
      </w:r>
      <w:r w:rsidR="0062055B">
        <w:t>(</w:t>
      </w:r>
      <w:r w:rsidR="009B2FD2">
        <w:t>SDD nhẹ đến trung bình</w:t>
      </w:r>
      <w:r w:rsidR="00285C9C">
        <w:t>)</w:t>
      </w:r>
      <w:r w:rsidR="009B2FD2">
        <w:t xml:space="preserve"> và 5</w:t>
      </w:r>
      <w:r w:rsidR="006071CB">
        <w:t>,</w:t>
      </w:r>
      <w:r w:rsidR="009B2FD2">
        <w:t>2%</w:t>
      </w:r>
      <w:r w:rsidR="001D53E1">
        <w:t xml:space="preserve"> </w:t>
      </w:r>
      <w:r w:rsidR="0062055B">
        <w:t>SGA C (</w:t>
      </w:r>
      <w:r w:rsidR="009B2FD2">
        <w:t>SDD nặng</w:t>
      </w:r>
      <w:r w:rsidR="001D53E1">
        <w:t>)</w:t>
      </w:r>
      <w:r w:rsidR="00BE3F34">
        <w:t>.</w:t>
      </w:r>
    </w:p>
    <w:p w14:paraId="6B3D1046" w14:textId="4222CADE" w:rsidR="005F1977" w:rsidRDefault="005F1977" w:rsidP="005F1977">
      <w:pPr>
        <w:pStyle w:val="Heading3"/>
      </w:pPr>
      <w:r>
        <w:t xml:space="preserve">3.1.3. </w:t>
      </w:r>
      <w:r w:rsidR="003944E3">
        <w:t xml:space="preserve">Đặc điểm </w:t>
      </w:r>
      <w:r w:rsidR="009134DB">
        <w:t>suy dinh dưỡng</w:t>
      </w:r>
      <w:r>
        <w:t xml:space="preserve"> theo </w:t>
      </w:r>
      <w:r w:rsidR="00B12481">
        <w:t>nhóm</w:t>
      </w:r>
      <w:r w:rsidR="008633E4">
        <w:t xml:space="preserve"> tuổi</w:t>
      </w:r>
    </w:p>
    <w:p w14:paraId="165FB12E" w14:textId="69BFE67D" w:rsidR="005F1977" w:rsidRPr="00175D73" w:rsidRDefault="00175D73" w:rsidP="00175D73">
      <w:pPr>
        <w:pStyle w:val="Caption"/>
        <w:rPr>
          <w:b w:val="0"/>
          <w:bCs/>
        </w:rPr>
      </w:pPr>
      <w:r>
        <w:tab/>
      </w:r>
      <w:bookmarkStart w:id="79" w:name="_Toc13460641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rsidRPr="00707BC9">
        <w:rPr>
          <w:bCs/>
        </w:rPr>
        <w:t xml:space="preserve">. </w:t>
      </w:r>
      <w:r w:rsidR="004F78B4">
        <w:rPr>
          <w:bCs/>
        </w:rPr>
        <w:t>Đặc điểm</w:t>
      </w:r>
      <w:r w:rsidRPr="00707BC9">
        <w:rPr>
          <w:bCs/>
        </w:rPr>
        <w:t xml:space="preserve"> </w:t>
      </w:r>
      <w:r>
        <w:rPr>
          <w:bCs/>
        </w:rPr>
        <w:t>SDD</w:t>
      </w:r>
      <w:r w:rsidRPr="00707BC9">
        <w:rPr>
          <w:bCs/>
        </w:rPr>
        <w:t xml:space="preserve"> theo </w:t>
      </w:r>
      <w:r w:rsidR="00B12481">
        <w:rPr>
          <w:bCs/>
        </w:rPr>
        <w:t>nhóm</w:t>
      </w:r>
      <w:r>
        <w:rPr>
          <w:bCs/>
        </w:rPr>
        <w:t xml:space="preserve"> tuổi</w:t>
      </w:r>
      <w:bookmarkEnd w:id="7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CB522E">
        <w:tc>
          <w:tcPr>
            <w:tcW w:w="5000" w:type="pct"/>
            <w:gridSpan w:val="7"/>
            <w:tcBorders>
              <w:tl2br w:val="nil"/>
            </w:tcBorders>
          </w:tcPr>
          <w:p w14:paraId="77B11A02" w14:textId="77777777" w:rsidR="005F1977" w:rsidRPr="002A15EF" w:rsidRDefault="005F1977" w:rsidP="009169DE">
            <w:pPr>
              <w:jc w:val="center"/>
              <w:rPr>
                <w:b/>
                <w:bCs/>
              </w:rPr>
            </w:pPr>
            <w:r>
              <w:rPr>
                <w:b/>
                <w:bCs/>
                <w:szCs w:val="28"/>
              </w:rPr>
              <w:t>BMI</w:t>
            </w:r>
          </w:p>
        </w:tc>
      </w:tr>
      <w:tr w:rsidR="008E3FD0" w14:paraId="33DC39EE" w14:textId="77777777" w:rsidTr="00FF1A80">
        <w:trPr>
          <w:trHeight w:val="759"/>
        </w:trPr>
        <w:tc>
          <w:tcPr>
            <w:tcW w:w="1577" w:type="pct"/>
            <w:tcBorders>
              <w:tl2br w:val="single" w:sz="4" w:space="0" w:color="auto"/>
            </w:tcBorders>
          </w:tcPr>
          <w:p w14:paraId="09CE73BA" w14:textId="77777777" w:rsidR="008E3FD0" w:rsidRPr="002A15EF" w:rsidRDefault="008E3FD0" w:rsidP="009169DE">
            <w:pPr>
              <w:jc w:val="right"/>
              <w:rPr>
                <w:b/>
                <w:bCs/>
                <w:szCs w:val="28"/>
              </w:rPr>
            </w:pPr>
            <w:r>
              <w:rPr>
                <w:b/>
                <w:bCs/>
                <w:szCs w:val="28"/>
              </w:rPr>
              <w:t>TTDD</w:t>
            </w:r>
          </w:p>
          <w:p w14:paraId="503A5F5E" w14:textId="77777777" w:rsidR="008E3FD0" w:rsidRPr="002A15EF" w:rsidRDefault="008E3FD0" w:rsidP="009169DE">
            <w:pPr>
              <w:rPr>
                <w:b/>
                <w:bCs/>
                <w:szCs w:val="28"/>
              </w:rPr>
            </w:pPr>
            <w:r>
              <w:rPr>
                <w:b/>
                <w:bCs/>
                <w:szCs w:val="28"/>
              </w:rPr>
              <w:t>Tuổi</w:t>
            </w:r>
          </w:p>
        </w:tc>
        <w:tc>
          <w:tcPr>
            <w:tcW w:w="856" w:type="pct"/>
          </w:tcPr>
          <w:p w14:paraId="5D2A9C9A" w14:textId="7CE2C272" w:rsidR="008E3FD0" w:rsidRPr="003C2462" w:rsidRDefault="008E3FD0" w:rsidP="009169DE">
            <w:pPr>
              <w:jc w:val="center"/>
            </w:pPr>
            <w:r>
              <w:rPr>
                <w:b/>
                <w:bCs/>
                <w:szCs w:val="28"/>
              </w:rPr>
              <w:t>SDD độ I (n, %)</w:t>
            </w:r>
          </w:p>
        </w:tc>
        <w:tc>
          <w:tcPr>
            <w:tcW w:w="856" w:type="pct"/>
            <w:gridSpan w:val="2"/>
          </w:tcPr>
          <w:p w14:paraId="3E1D96B2" w14:textId="6C9FE3C0" w:rsidR="008E3FD0" w:rsidRPr="003C2462" w:rsidRDefault="000D27C3" w:rsidP="009169DE">
            <w:pPr>
              <w:jc w:val="center"/>
            </w:pPr>
            <w:r>
              <w:rPr>
                <w:b/>
                <w:bCs/>
                <w:szCs w:val="28"/>
              </w:rPr>
              <w:t>SDD độ II (n, %)</w:t>
            </w:r>
          </w:p>
        </w:tc>
        <w:tc>
          <w:tcPr>
            <w:tcW w:w="856" w:type="pct"/>
            <w:gridSpan w:val="2"/>
          </w:tcPr>
          <w:p w14:paraId="689B7A88" w14:textId="4BF04892" w:rsidR="008E3FD0" w:rsidRPr="002A15EF" w:rsidRDefault="000D27C3" w:rsidP="009169DE">
            <w:pPr>
              <w:jc w:val="center"/>
              <w:rPr>
                <w:b/>
                <w:bCs/>
              </w:rPr>
            </w:pPr>
            <w:r>
              <w:rPr>
                <w:b/>
                <w:bCs/>
                <w:szCs w:val="28"/>
              </w:rPr>
              <w:t>SDD độ III (n, %)</w:t>
            </w:r>
          </w:p>
        </w:tc>
        <w:tc>
          <w:tcPr>
            <w:tcW w:w="855" w:type="pct"/>
          </w:tcPr>
          <w:p w14:paraId="2FB89C3B" w14:textId="3D7BB760" w:rsidR="008E3FD0" w:rsidRPr="002A15EF" w:rsidRDefault="00892E6E" w:rsidP="009169DE">
            <w:pPr>
              <w:jc w:val="center"/>
              <w:rPr>
                <w:b/>
                <w:bCs/>
                <w:szCs w:val="28"/>
              </w:rPr>
            </w:pPr>
            <w:r>
              <w:rPr>
                <w:b/>
                <w:bCs/>
                <w:szCs w:val="28"/>
              </w:rPr>
              <w:t>SDD</w:t>
            </w:r>
            <w:r w:rsidR="008E3FD0">
              <w:rPr>
                <w:b/>
                <w:bCs/>
                <w:szCs w:val="28"/>
              </w:rPr>
              <w:t xml:space="preserve"> (</w:t>
            </w:r>
            <w:r w:rsidR="008E3FD0" w:rsidRPr="002A15EF">
              <w:rPr>
                <w:b/>
                <w:bCs/>
                <w:szCs w:val="28"/>
              </w:rPr>
              <w:t>n</w:t>
            </w:r>
            <w:r w:rsidR="008E3FD0">
              <w:rPr>
                <w:b/>
                <w:bCs/>
                <w:szCs w:val="28"/>
              </w:rPr>
              <w:t xml:space="preserve">, </w:t>
            </w:r>
            <w:r w:rsidR="008E3FD0" w:rsidRPr="002A15EF">
              <w:rPr>
                <w:b/>
                <w:bCs/>
                <w:szCs w:val="28"/>
              </w:rPr>
              <w:t>%</w:t>
            </w:r>
            <w:r w:rsidR="008E3FD0">
              <w:rPr>
                <w:b/>
                <w:bCs/>
                <w:szCs w:val="28"/>
              </w:rPr>
              <w:t>)</w:t>
            </w:r>
          </w:p>
        </w:tc>
      </w:tr>
      <w:tr w:rsidR="008E3FD0" w14:paraId="6BBC41A6" w14:textId="77777777" w:rsidTr="00FF1A80">
        <w:trPr>
          <w:trHeight w:val="354"/>
        </w:trPr>
        <w:tc>
          <w:tcPr>
            <w:tcW w:w="1577" w:type="pct"/>
          </w:tcPr>
          <w:p w14:paraId="22A7419E" w14:textId="73FFFD91" w:rsidR="008E3FD0" w:rsidRPr="003C2462" w:rsidRDefault="008E3FD0" w:rsidP="009169DE">
            <w:pPr>
              <w:rPr>
                <w:szCs w:val="28"/>
              </w:rPr>
            </w:pPr>
            <w:r>
              <w:rPr>
                <w:szCs w:val="28"/>
              </w:rPr>
              <w:t>&lt;20 tuổi</w:t>
            </w:r>
          </w:p>
        </w:tc>
        <w:tc>
          <w:tcPr>
            <w:tcW w:w="856" w:type="pct"/>
            <w:vAlign w:val="top"/>
          </w:tcPr>
          <w:p w14:paraId="7B237965" w14:textId="63F4651E" w:rsidR="008E3FD0" w:rsidRPr="003C2462" w:rsidRDefault="00D125FA" w:rsidP="009169DE">
            <w:pPr>
              <w:jc w:val="center"/>
            </w:pPr>
            <w:r>
              <w:t>3 (7,0%)</w:t>
            </w:r>
          </w:p>
        </w:tc>
        <w:tc>
          <w:tcPr>
            <w:tcW w:w="856" w:type="pct"/>
            <w:gridSpan w:val="2"/>
          </w:tcPr>
          <w:p w14:paraId="1AF50B75" w14:textId="5E0B1F21" w:rsidR="008E3FD0" w:rsidRPr="003C2462" w:rsidRDefault="00D125FA" w:rsidP="009169DE">
            <w:pPr>
              <w:jc w:val="center"/>
            </w:pPr>
            <w:r>
              <w:t>2</w:t>
            </w:r>
            <w:r w:rsidR="003D492D">
              <w:t xml:space="preserve"> (9,1%)</w:t>
            </w:r>
          </w:p>
        </w:tc>
        <w:tc>
          <w:tcPr>
            <w:tcW w:w="856" w:type="pct"/>
            <w:gridSpan w:val="2"/>
          </w:tcPr>
          <w:p w14:paraId="058D224B" w14:textId="7F54C949" w:rsidR="008E3FD0" w:rsidRPr="003C2462" w:rsidRDefault="00D125FA" w:rsidP="009169DE">
            <w:pPr>
              <w:jc w:val="center"/>
              <w:rPr>
                <w:szCs w:val="28"/>
              </w:rPr>
            </w:pPr>
            <w:r>
              <w:rPr>
                <w:szCs w:val="28"/>
              </w:rPr>
              <w:t>3</w:t>
            </w:r>
            <w:r w:rsidR="00150318">
              <w:rPr>
                <w:szCs w:val="28"/>
              </w:rPr>
              <w:t xml:space="preserve"> (14,3%)</w:t>
            </w:r>
          </w:p>
        </w:tc>
        <w:tc>
          <w:tcPr>
            <w:tcW w:w="855" w:type="pct"/>
            <w:vAlign w:val="top"/>
          </w:tcPr>
          <w:p w14:paraId="12694D33" w14:textId="0B430CD3" w:rsidR="008E3FD0" w:rsidRPr="003C2462" w:rsidRDefault="008E3FD0" w:rsidP="009169DE">
            <w:pPr>
              <w:jc w:val="center"/>
              <w:rPr>
                <w:szCs w:val="28"/>
              </w:rPr>
            </w:pPr>
            <w:r>
              <w:rPr>
                <w:szCs w:val="28"/>
              </w:rPr>
              <w:t>8 (9,3%)</w:t>
            </w:r>
          </w:p>
        </w:tc>
      </w:tr>
      <w:tr w:rsidR="008E3FD0" w14:paraId="23438B06" w14:textId="77777777" w:rsidTr="00FF1A80">
        <w:trPr>
          <w:trHeight w:val="354"/>
        </w:trPr>
        <w:tc>
          <w:tcPr>
            <w:tcW w:w="1577" w:type="pct"/>
          </w:tcPr>
          <w:p w14:paraId="26E87885" w14:textId="154A74F5" w:rsidR="008E3FD0" w:rsidRDefault="008E3FD0" w:rsidP="009169DE">
            <w:r>
              <w:t>20 – 29 tuổi</w:t>
            </w:r>
          </w:p>
        </w:tc>
        <w:tc>
          <w:tcPr>
            <w:tcW w:w="856" w:type="pct"/>
            <w:vAlign w:val="top"/>
          </w:tcPr>
          <w:p w14:paraId="73C27FD0" w14:textId="07AB6984" w:rsidR="008E3FD0" w:rsidRDefault="00D125FA" w:rsidP="009169DE">
            <w:pPr>
              <w:jc w:val="center"/>
            </w:pPr>
            <w:r>
              <w:t>2 (4,7%)</w:t>
            </w:r>
          </w:p>
        </w:tc>
        <w:tc>
          <w:tcPr>
            <w:tcW w:w="856" w:type="pct"/>
            <w:gridSpan w:val="2"/>
          </w:tcPr>
          <w:p w14:paraId="07AE3F42" w14:textId="02BFED8E" w:rsidR="008E3FD0" w:rsidRDefault="00D125FA" w:rsidP="009169DE">
            <w:pPr>
              <w:jc w:val="center"/>
            </w:pPr>
            <w:r>
              <w:t>4</w:t>
            </w:r>
            <w:r w:rsidR="003D492D">
              <w:t xml:space="preserve"> (18,2%)</w:t>
            </w:r>
          </w:p>
        </w:tc>
        <w:tc>
          <w:tcPr>
            <w:tcW w:w="856" w:type="pct"/>
            <w:gridSpan w:val="2"/>
          </w:tcPr>
          <w:p w14:paraId="3F645092" w14:textId="6724D0DE" w:rsidR="008E3FD0" w:rsidRDefault="00D125FA" w:rsidP="009169DE">
            <w:pPr>
              <w:jc w:val="center"/>
            </w:pPr>
            <w:r>
              <w:t>4</w:t>
            </w:r>
            <w:r w:rsidR="00150318">
              <w:t xml:space="preserve"> (19,0%)</w:t>
            </w:r>
          </w:p>
        </w:tc>
        <w:tc>
          <w:tcPr>
            <w:tcW w:w="855" w:type="pct"/>
            <w:vAlign w:val="top"/>
          </w:tcPr>
          <w:p w14:paraId="0673CB1B" w14:textId="22C05E3F" w:rsidR="008E3FD0" w:rsidRDefault="008E3FD0" w:rsidP="009169DE">
            <w:pPr>
              <w:jc w:val="center"/>
            </w:pPr>
            <w:r>
              <w:t>10 (11,6%)</w:t>
            </w:r>
          </w:p>
        </w:tc>
      </w:tr>
      <w:tr w:rsidR="008E3FD0" w14:paraId="421D3C45" w14:textId="77777777" w:rsidTr="00FF1A80">
        <w:trPr>
          <w:trHeight w:val="354"/>
        </w:trPr>
        <w:tc>
          <w:tcPr>
            <w:tcW w:w="1577" w:type="pct"/>
          </w:tcPr>
          <w:p w14:paraId="3436206E" w14:textId="14ABC28D" w:rsidR="008E3FD0" w:rsidRDefault="008E3FD0" w:rsidP="009169DE">
            <w:r>
              <w:t>30 – 39 tuổi</w:t>
            </w:r>
          </w:p>
        </w:tc>
        <w:tc>
          <w:tcPr>
            <w:tcW w:w="856" w:type="pct"/>
            <w:vAlign w:val="top"/>
          </w:tcPr>
          <w:p w14:paraId="1DA8BDC8" w14:textId="05C83384" w:rsidR="008E3FD0" w:rsidRDefault="00D125FA" w:rsidP="009169DE">
            <w:pPr>
              <w:jc w:val="center"/>
            </w:pPr>
            <w:r>
              <w:t>7 (16,3%)</w:t>
            </w:r>
          </w:p>
        </w:tc>
        <w:tc>
          <w:tcPr>
            <w:tcW w:w="856" w:type="pct"/>
            <w:gridSpan w:val="2"/>
          </w:tcPr>
          <w:p w14:paraId="6D8552F5" w14:textId="21601CF5" w:rsidR="008E3FD0" w:rsidRDefault="00D125FA" w:rsidP="009169DE">
            <w:pPr>
              <w:jc w:val="center"/>
            </w:pPr>
            <w:r>
              <w:t>2</w:t>
            </w:r>
            <w:r w:rsidR="003D492D">
              <w:t xml:space="preserve"> (</w:t>
            </w:r>
            <w:r w:rsidR="00150318">
              <w:t>9,1%)</w:t>
            </w:r>
          </w:p>
        </w:tc>
        <w:tc>
          <w:tcPr>
            <w:tcW w:w="856" w:type="pct"/>
            <w:gridSpan w:val="2"/>
          </w:tcPr>
          <w:p w14:paraId="1B86F581" w14:textId="74EACF8D" w:rsidR="008E3FD0" w:rsidRDefault="00D125FA" w:rsidP="009169DE">
            <w:pPr>
              <w:jc w:val="center"/>
            </w:pPr>
            <w:r>
              <w:t>1</w:t>
            </w:r>
            <w:r w:rsidR="00150318">
              <w:t xml:space="preserve"> (4,8%)</w:t>
            </w:r>
          </w:p>
        </w:tc>
        <w:tc>
          <w:tcPr>
            <w:tcW w:w="855" w:type="pct"/>
            <w:vAlign w:val="top"/>
          </w:tcPr>
          <w:p w14:paraId="23850BAA" w14:textId="268ECEC9" w:rsidR="008E3FD0" w:rsidRDefault="008E3FD0" w:rsidP="009169DE">
            <w:pPr>
              <w:jc w:val="center"/>
            </w:pPr>
            <w:r>
              <w:t>10 (11,6%)</w:t>
            </w:r>
          </w:p>
        </w:tc>
      </w:tr>
      <w:tr w:rsidR="008E3FD0" w14:paraId="22F73623" w14:textId="77777777" w:rsidTr="00FF1A80">
        <w:trPr>
          <w:trHeight w:val="70"/>
        </w:trPr>
        <w:tc>
          <w:tcPr>
            <w:tcW w:w="1577" w:type="pct"/>
          </w:tcPr>
          <w:p w14:paraId="302F71F8" w14:textId="60310403" w:rsidR="008E3FD0" w:rsidRPr="003C2462" w:rsidRDefault="008E3FD0" w:rsidP="009169DE">
            <w:pPr>
              <w:rPr>
                <w:szCs w:val="28"/>
              </w:rPr>
            </w:pPr>
            <w:r>
              <w:t>40 – 49 tuổi</w:t>
            </w:r>
          </w:p>
        </w:tc>
        <w:tc>
          <w:tcPr>
            <w:tcW w:w="856" w:type="pct"/>
            <w:vAlign w:val="top"/>
          </w:tcPr>
          <w:p w14:paraId="3DE51EA7" w14:textId="1B4D426D" w:rsidR="008E3FD0" w:rsidRPr="003C2462" w:rsidRDefault="00D125FA" w:rsidP="009169DE">
            <w:pPr>
              <w:jc w:val="center"/>
            </w:pPr>
            <w:r>
              <w:t>8 (18,6%)</w:t>
            </w:r>
          </w:p>
        </w:tc>
        <w:tc>
          <w:tcPr>
            <w:tcW w:w="856" w:type="pct"/>
            <w:gridSpan w:val="2"/>
          </w:tcPr>
          <w:p w14:paraId="19D5B161" w14:textId="5C1793D4" w:rsidR="008E3FD0" w:rsidRPr="003C2462" w:rsidRDefault="00D125FA" w:rsidP="009169DE">
            <w:pPr>
              <w:jc w:val="center"/>
            </w:pPr>
            <w:r>
              <w:t>6</w:t>
            </w:r>
            <w:r w:rsidR="00150318">
              <w:t xml:space="preserve"> (27,3%)</w:t>
            </w:r>
          </w:p>
        </w:tc>
        <w:tc>
          <w:tcPr>
            <w:tcW w:w="856" w:type="pct"/>
            <w:gridSpan w:val="2"/>
          </w:tcPr>
          <w:p w14:paraId="273409E4" w14:textId="1D575CB7" w:rsidR="008E3FD0" w:rsidRPr="003C2462" w:rsidRDefault="00D125FA" w:rsidP="009169DE">
            <w:pPr>
              <w:jc w:val="center"/>
              <w:rPr>
                <w:szCs w:val="28"/>
              </w:rPr>
            </w:pPr>
            <w:r>
              <w:rPr>
                <w:szCs w:val="28"/>
              </w:rPr>
              <w:t>5</w:t>
            </w:r>
            <w:r w:rsidR="00150318">
              <w:rPr>
                <w:szCs w:val="28"/>
              </w:rPr>
              <w:t xml:space="preserve"> (23,8%)</w:t>
            </w:r>
          </w:p>
        </w:tc>
        <w:tc>
          <w:tcPr>
            <w:tcW w:w="855" w:type="pct"/>
            <w:vAlign w:val="top"/>
          </w:tcPr>
          <w:p w14:paraId="126C3EA8" w14:textId="14A0D2A5" w:rsidR="008E3FD0" w:rsidRPr="003C2462" w:rsidRDefault="008E3FD0" w:rsidP="009169DE">
            <w:pPr>
              <w:jc w:val="center"/>
              <w:rPr>
                <w:szCs w:val="28"/>
              </w:rPr>
            </w:pPr>
            <w:r>
              <w:rPr>
                <w:szCs w:val="28"/>
              </w:rPr>
              <w:t>19 (22,1%)</w:t>
            </w:r>
          </w:p>
        </w:tc>
      </w:tr>
      <w:tr w:rsidR="008E3FD0" w14:paraId="4318782B" w14:textId="77777777" w:rsidTr="00FF1A80">
        <w:trPr>
          <w:trHeight w:val="70"/>
        </w:trPr>
        <w:tc>
          <w:tcPr>
            <w:tcW w:w="1577" w:type="pct"/>
          </w:tcPr>
          <w:p w14:paraId="210A3C11" w14:textId="1B222222" w:rsidR="008E3FD0" w:rsidRDefault="008E3FD0" w:rsidP="009169DE">
            <w:r>
              <w:t>50 – 59 tuổi</w:t>
            </w:r>
          </w:p>
        </w:tc>
        <w:tc>
          <w:tcPr>
            <w:tcW w:w="856" w:type="pct"/>
            <w:vAlign w:val="top"/>
          </w:tcPr>
          <w:p w14:paraId="6CF3B247" w14:textId="4532DC2F" w:rsidR="008E3FD0" w:rsidRDefault="00D125FA" w:rsidP="009169DE">
            <w:pPr>
              <w:jc w:val="center"/>
            </w:pPr>
            <w:r>
              <w:t>10 (23,3%)</w:t>
            </w:r>
          </w:p>
        </w:tc>
        <w:tc>
          <w:tcPr>
            <w:tcW w:w="856" w:type="pct"/>
            <w:gridSpan w:val="2"/>
          </w:tcPr>
          <w:p w14:paraId="5C0B2D66" w14:textId="6C0EE78F" w:rsidR="008E3FD0" w:rsidRDefault="00D125FA" w:rsidP="009169DE">
            <w:pPr>
              <w:jc w:val="center"/>
            </w:pPr>
            <w:r>
              <w:t>2</w:t>
            </w:r>
            <w:r w:rsidR="00150318">
              <w:t xml:space="preserve"> (9,1%)</w:t>
            </w:r>
          </w:p>
        </w:tc>
        <w:tc>
          <w:tcPr>
            <w:tcW w:w="856" w:type="pct"/>
            <w:gridSpan w:val="2"/>
          </w:tcPr>
          <w:p w14:paraId="20AF0E47" w14:textId="4967FA4F" w:rsidR="008E3FD0" w:rsidRDefault="00D125FA" w:rsidP="009169DE">
            <w:pPr>
              <w:jc w:val="center"/>
            </w:pPr>
            <w:r>
              <w:t>1</w:t>
            </w:r>
            <w:r w:rsidR="00150318">
              <w:t xml:space="preserve"> (4,8%)</w:t>
            </w:r>
          </w:p>
        </w:tc>
        <w:tc>
          <w:tcPr>
            <w:tcW w:w="855" w:type="pct"/>
            <w:vAlign w:val="top"/>
          </w:tcPr>
          <w:p w14:paraId="76C372CF" w14:textId="482878FE" w:rsidR="008E3FD0" w:rsidRDefault="008E3FD0" w:rsidP="009169DE">
            <w:pPr>
              <w:jc w:val="center"/>
            </w:pPr>
            <w:r>
              <w:t>13 (15,1%)</w:t>
            </w:r>
          </w:p>
        </w:tc>
      </w:tr>
      <w:tr w:rsidR="008E3FD0" w14:paraId="734957C0" w14:textId="77777777" w:rsidTr="00FF1A80">
        <w:trPr>
          <w:trHeight w:val="70"/>
        </w:trPr>
        <w:tc>
          <w:tcPr>
            <w:tcW w:w="1577" w:type="pct"/>
          </w:tcPr>
          <w:p w14:paraId="0ABA8F97" w14:textId="7AAFA6B5" w:rsidR="008E3FD0" w:rsidRDefault="008E3FD0" w:rsidP="009169DE">
            <w:r>
              <w:t>≥60 tuổi</w:t>
            </w:r>
          </w:p>
        </w:tc>
        <w:tc>
          <w:tcPr>
            <w:tcW w:w="856" w:type="pct"/>
            <w:vAlign w:val="top"/>
          </w:tcPr>
          <w:p w14:paraId="47A18E6D" w14:textId="21FC5C24" w:rsidR="008E3FD0" w:rsidRDefault="00D125FA" w:rsidP="009169DE">
            <w:pPr>
              <w:jc w:val="center"/>
            </w:pPr>
            <w:r>
              <w:t>13 (30,2%)</w:t>
            </w:r>
          </w:p>
        </w:tc>
        <w:tc>
          <w:tcPr>
            <w:tcW w:w="856" w:type="pct"/>
            <w:gridSpan w:val="2"/>
          </w:tcPr>
          <w:p w14:paraId="1BE1D4D6" w14:textId="32398E99" w:rsidR="008E3FD0" w:rsidRDefault="00D125FA" w:rsidP="009169DE">
            <w:pPr>
              <w:jc w:val="center"/>
            </w:pPr>
            <w:r>
              <w:t>6</w:t>
            </w:r>
            <w:r w:rsidR="00150318">
              <w:t xml:space="preserve"> (27,3%)</w:t>
            </w:r>
          </w:p>
        </w:tc>
        <w:tc>
          <w:tcPr>
            <w:tcW w:w="856" w:type="pct"/>
            <w:gridSpan w:val="2"/>
          </w:tcPr>
          <w:p w14:paraId="3223489B" w14:textId="7FC7081B" w:rsidR="008E3FD0" w:rsidRDefault="00D125FA" w:rsidP="009169DE">
            <w:pPr>
              <w:jc w:val="center"/>
            </w:pPr>
            <w:r>
              <w:t>7</w:t>
            </w:r>
            <w:r w:rsidR="00150318">
              <w:t xml:space="preserve"> (33,3%) </w:t>
            </w:r>
          </w:p>
        </w:tc>
        <w:tc>
          <w:tcPr>
            <w:tcW w:w="855" w:type="pct"/>
            <w:vAlign w:val="top"/>
          </w:tcPr>
          <w:p w14:paraId="0EA5375B" w14:textId="5894DFC5" w:rsidR="008E3FD0" w:rsidRDefault="008E3FD0" w:rsidP="009169DE">
            <w:pPr>
              <w:jc w:val="center"/>
            </w:pPr>
            <w:r>
              <w:t>26 (30,2%)</w:t>
            </w:r>
          </w:p>
        </w:tc>
      </w:tr>
      <w:tr w:rsidR="005F1977" w14:paraId="5C375111" w14:textId="77777777" w:rsidTr="00CB522E">
        <w:tc>
          <w:tcPr>
            <w:tcW w:w="5000" w:type="pct"/>
            <w:gridSpan w:val="7"/>
            <w:tcBorders>
              <w:tl2br w:val="nil"/>
            </w:tcBorders>
          </w:tcPr>
          <w:p w14:paraId="00E49511" w14:textId="77777777" w:rsidR="005F1977" w:rsidRPr="002A15EF" w:rsidRDefault="005F1977" w:rsidP="009169DE">
            <w:pPr>
              <w:jc w:val="center"/>
              <w:rPr>
                <w:b/>
                <w:bCs/>
              </w:rPr>
            </w:pPr>
            <w:r>
              <w:rPr>
                <w:b/>
                <w:bCs/>
                <w:szCs w:val="28"/>
              </w:rPr>
              <w:t>SGA</w:t>
            </w:r>
          </w:p>
        </w:tc>
      </w:tr>
      <w:tr w:rsidR="00FF1A80" w14:paraId="23C3C471" w14:textId="77777777" w:rsidTr="002126F6">
        <w:trPr>
          <w:trHeight w:val="759"/>
        </w:trPr>
        <w:tc>
          <w:tcPr>
            <w:tcW w:w="1577" w:type="pct"/>
            <w:tcBorders>
              <w:tl2br w:val="single" w:sz="4" w:space="0" w:color="auto"/>
            </w:tcBorders>
          </w:tcPr>
          <w:p w14:paraId="512DD33D" w14:textId="77777777" w:rsidR="00FF1A80" w:rsidRPr="002A15EF" w:rsidRDefault="00FF1A80" w:rsidP="009169DE">
            <w:pPr>
              <w:jc w:val="right"/>
              <w:rPr>
                <w:b/>
                <w:bCs/>
                <w:szCs w:val="28"/>
              </w:rPr>
            </w:pPr>
            <w:r>
              <w:rPr>
                <w:b/>
                <w:bCs/>
                <w:szCs w:val="28"/>
              </w:rPr>
              <w:t>TTDD</w:t>
            </w:r>
          </w:p>
          <w:p w14:paraId="660DBD33" w14:textId="77777777" w:rsidR="00FF1A80" w:rsidRPr="002A15EF" w:rsidRDefault="00FF1A80" w:rsidP="009169DE">
            <w:pPr>
              <w:rPr>
                <w:b/>
                <w:bCs/>
                <w:szCs w:val="28"/>
              </w:rPr>
            </w:pPr>
            <w:r>
              <w:rPr>
                <w:b/>
                <w:bCs/>
                <w:szCs w:val="28"/>
              </w:rPr>
              <w:t>Tuổi</w:t>
            </w:r>
          </w:p>
        </w:tc>
        <w:tc>
          <w:tcPr>
            <w:tcW w:w="1141" w:type="pct"/>
            <w:gridSpan w:val="2"/>
          </w:tcPr>
          <w:p w14:paraId="570BA2B9" w14:textId="6953AB3A" w:rsidR="00FF1A80" w:rsidRDefault="0009118B" w:rsidP="00234BF3">
            <w:pPr>
              <w:jc w:val="center"/>
            </w:pPr>
            <w:r>
              <w:rPr>
                <w:b/>
                <w:bCs/>
                <w:szCs w:val="28"/>
              </w:rPr>
              <w:t>SGA B</w:t>
            </w:r>
          </w:p>
        </w:tc>
        <w:tc>
          <w:tcPr>
            <w:tcW w:w="1141" w:type="pct"/>
            <w:gridSpan w:val="2"/>
          </w:tcPr>
          <w:p w14:paraId="4733B48F" w14:textId="20AA0EF1" w:rsidR="00FF1A80" w:rsidRPr="006C6D0F" w:rsidRDefault="00FF1A80" w:rsidP="00234BF3">
            <w:pPr>
              <w:jc w:val="center"/>
              <w:rPr>
                <w:b/>
                <w:bCs/>
              </w:rPr>
            </w:pPr>
            <w:r w:rsidRPr="006C6D0F">
              <w:rPr>
                <w:b/>
                <w:bCs/>
              </w:rPr>
              <w:t>S</w:t>
            </w:r>
            <w:r w:rsidR="0009118B">
              <w:rPr>
                <w:b/>
                <w:bCs/>
              </w:rPr>
              <w:t>GA C</w:t>
            </w:r>
          </w:p>
        </w:tc>
        <w:tc>
          <w:tcPr>
            <w:tcW w:w="1141" w:type="pct"/>
            <w:gridSpan w:val="2"/>
          </w:tcPr>
          <w:p w14:paraId="25A2A618" w14:textId="3402C450" w:rsidR="00FF1A80" w:rsidRPr="002A15EF" w:rsidRDefault="00494AE8" w:rsidP="009169DE">
            <w:pPr>
              <w:jc w:val="center"/>
              <w:rPr>
                <w:b/>
                <w:bCs/>
                <w:szCs w:val="28"/>
              </w:rPr>
            </w:pPr>
            <w:r>
              <w:rPr>
                <w:b/>
                <w:bCs/>
                <w:szCs w:val="28"/>
              </w:rPr>
              <w:t>SDD</w:t>
            </w:r>
            <w:r w:rsidR="00FF1A80">
              <w:rPr>
                <w:b/>
                <w:bCs/>
                <w:szCs w:val="28"/>
              </w:rPr>
              <w:t xml:space="preserve"> (</w:t>
            </w:r>
            <w:r w:rsidR="00FF1A80" w:rsidRPr="002A15EF">
              <w:rPr>
                <w:b/>
                <w:bCs/>
                <w:szCs w:val="28"/>
              </w:rPr>
              <w:t>n</w:t>
            </w:r>
            <w:r w:rsidR="00FF1A80">
              <w:rPr>
                <w:b/>
                <w:bCs/>
                <w:szCs w:val="28"/>
              </w:rPr>
              <w:t xml:space="preserve">, </w:t>
            </w:r>
            <w:r w:rsidR="00FF1A80" w:rsidRPr="002A15EF">
              <w:rPr>
                <w:b/>
                <w:bCs/>
                <w:szCs w:val="28"/>
              </w:rPr>
              <w:t>%</w:t>
            </w:r>
            <w:r w:rsidR="00FF1A80">
              <w:rPr>
                <w:b/>
                <w:bCs/>
                <w:szCs w:val="28"/>
              </w:rPr>
              <w:t>)</w:t>
            </w:r>
          </w:p>
        </w:tc>
      </w:tr>
      <w:tr w:rsidR="00FF1A80" w:rsidRPr="003C2462" w14:paraId="5117F21A" w14:textId="77777777" w:rsidTr="002126F6">
        <w:trPr>
          <w:trHeight w:val="354"/>
        </w:trPr>
        <w:tc>
          <w:tcPr>
            <w:tcW w:w="1577" w:type="pct"/>
          </w:tcPr>
          <w:p w14:paraId="7006302B" w14:textId="77777777" w:rsidR="00FF1A80" w:rsidRPr="003C2462" w:rsidRDefault="00FF1A80" w:rsidP="00234BF3">
            <w:pPr>
              <w:rPr>
                <w:szCs w:val="28"/>
              </w:rPr>
            </w:pPr>
            <w:r>
              <w:rPr>
                <w:szCs w:val="28"/>
              </w:rPr>
              <w:t>&lt;20 tuổi</w:t>
            </w:r>
          </w:p>
        </w:tc>
        <w:tc>
          <w:tcPr>
            <w:tcW w:w="1141" w:type="pct"/>
            <w:gridSpan w:val="2"/>
            <w:vAlign w:val="top"/>
          </w:tcPr>
          <w:p w14:paraId="460B45A5" w14:textId="195892FE" w:rsidR="00FF1A80" w:rsidRPr="003C2462" w:rsidRDefault="00E11944" w:rsidP="00234BF3">
            <w:pPr>
              <w:jc w:val="center"/>
            </w:pPr>
            <w:r>
              <w:t>3 (3,8%)</w:t>
            </w:r>
          </w:p>
        </w:tc>
        <w:tc>
          <w:tcPr>
            <w:tcW w:w="1141" w:type="pct"/>
            <w:gridSpan w:val="2"/>
          </w:tcPr>
          <w:p w14:paraId="3872E785" w14:textId="7F18AD03" w:rsidR="00FF1A80" w:rsidRPr="003C2462" w:rsidRDefault="00E11944" w:rsidP="00234BF3">
            <w:pPr>
              <w:jc w:val="center"/>
              <w:rPr>
                <w:szCs w:val="28"/>
              </w:rPr>
            </w:pPr>
            <w:r>
              <w:rPr>
                <w:szCs w:val="28"/>
              </w:rPr>
              <w:t>0 (0%)</w:t>
            </w:r>
          </w:p>
        </w:tc>
        <w:tc>
          <w:tcPr>
            <w:tcW w:w="1141" w:type="pct"/>
            <w:gridSpan w:val="2"/>
            <w:vAlign w:val="top"/>
          </w:tcPr>
          <w:p w14:paraId="2B28A392" w14:textId="35B0AE41" w:rsidR="00FF1A80" w:rsidRPr="003C2462" w:rsidRDefault="00FF1A80" w:rsidP="00234BF3">
            <w:pPr>
              <w:jc w:val="center"/>
              <w:rPr>
                <w:szCs w:val="28"/>
              </w:rPr>
            </w:pPr>
            <w:r>
              <w:rPr>
                <w:szCs w:val="28"/>
              </w:rPr>
              <w:t>3 (3,2%)</w:t>
            </w:r>
          </w:p>
        </w:tc>
      </w:tr>
      <w:tr w:rsidR="00FF1A80" w14:paraId="4FB4D47F" w14:textId="77777777" w:rsidTr="002126F6">
        <w:trPr>
          <w:trHeight w:val="354"/>
        </w:trPr>
        <w:tc>
          <w:tcPr>
            <w:tcW w:w="1577" w:type="pct"/>
          </w:tcPr>
          <w:p w14:paraId="1EAFB606" w14:textId="77777777" w:rsidR="00FF1A80" w:rsidRDefault="00FF1A80" w:rsidP="00234BF3">
            <w:r>
              <w:t>20 – 29 tuổi</w:t>
            </w:r>
          </w:p>
        </w:tc>
        <w:tc>
          <w:tcPr>
            <w:tcW w:w="1141" w:type="pct"/>
            <w:gridSpan w:val="2"/>
            <w:vAlign w:val="top"/>
          </w:tcPr>
          <w:p w14:paraId="51DF4089" w14:textId="42BD62C7" w:rsidR="00FF1A80" w:rsidRDefault="00E11944" w:rsidP="00234BF3">
            <w:pPr>
              <w:jc w:val="center"/>
            </w:pPr>
            <w:r>
              <w:t>8 (10,0%)</w:t>
            </w:r>
          </w:p>
        </w:tc>
        <w:tc>
          <w:tcPr>
            <w:tcW w:w="1141" w:type="pct"/>
            <w:gridSpan w:val="2"/>
          </w:tcPr>
          <w:p w14:paraId="55E6D134" w14:textId="4F2FEF8A" w:rsidR="00FF1A80" w:rsidRDefault="00E11944" w:rsidP="00234BF3">
            <w:pPr>
              <w:jc w:val="center"/>
            </w:pPr>
            <w:r>
              <w:t>3 (23,1%)</w:t>
            </w:r>
          </w:p>
        </w:tc>
        <w:tc>
          <w:tcPr>
            <w:tcW w:w="1141" w:type="pct"/>
            <w:gridSpan w:val="2"/>
            <w:vAlign w:val="top"/>
          </w:tcPr>
          <w:p w14:paraId="12F4AD9B" w14:textId="3855DC85" w:rsidR="00FF1A80" w:rsidRDefault="00FF1A80" w:rsidP="00234BF3">
            <w:pPr>
              <w:jc w:val="center"/>
            </w:pPr>
            <w:r>
              <w:t>11 (11,8%)</w:t>
            </w:r>
          </w:p>
        </w:tc>
      </w:tr>
      <w:tr w:rsidR="00FF1A80" w14:paraId="417F6C66" w14:textId="77777777" w:rsidTr="002126F6">
        <w:trPr>
          <w:trHeight w:val="354"/>
        </w:trPr>
        <w:tc>
          <w:tcPr>
            <w:tcW w:w="1577" w:type="pct"/>
          </w:tcPr>
          <w:p w14:paraId="6748E706" w14:textId="77777777" w:rsidR="00FF1A80" w:rsidRDefault="00FF1A80" w:rsidP="00234BF3">
            <w:r>
              <w:t>30 – 39 tuổi</w:t>
            </w:r>
          </w:p>
        </w:tc>
        <w:tc>
          <w:tcPr>
            <w:tcW w:w="1141" w:type="pct"/>
            <w:gridSpan w:val="2"/>
            <w:vAlign w:val="top"/>
          </w:tcPr>
          <w:p w14:paraId="0649CF1C" w14:textId="0F4F928F" w:rsidR="00FF1A80" w:rsidRDefault="00E11944" w:rsidP="00234BF3">
            <w:pPr>
              <w:jc w:val="center"/>
            </w:pPr>
            <w:r>
              <w:t>14 (17,5%)</w:t>
            </w:r>
          </w:p>
        </w:tc>
        <w:tc>
          <w:tcPr>
            <w:tcW w:w="1141" w:type="pct"/>
            <w:gridSpan w:val="2"/>
          </w:tcPr>
          <w:p w14:paraId="72D3B7AE" w14:textId="21350999" w:rsidR="00FF1A80" w:rsidRDefault="00E11944" w:rsidP="00234BF3">
            <w:pPr>
              <w:jc w:val="center"/>
            </w:pPr>
            <w:r>
              <w:t>3 (23,1%)</w:t>
            </w:r>
          </w:p>
        </w:tc>
        <w:tc>
          <w:tcPr>
            <w:tcW w:w="1141" w:type="pct"/>
            <w:gridSpan w:val="2"/>
            <w:vAlign w:val="top"/>
          </w:tcPr>
          <w:p w14:paraId="3F3A7AA2" w14:textId="414D479B" w:rsidR="00FF1A80" w:rsidRDefault="00FF1A80" w:rsidP="00234BF3">
            <w:pPr>
              <w:jc w:val="center"/>
            </w:pPr>
            <w:r>
              <w:t>17 (18,3%)</w:t>
            </w:r>
          </w:p>
        </w:tc>
      </w:tr>
      <w:tr w:rsidR="00FF1A80" w:rsidRPr="003C2462" w14:paraId="7A5F7D34" w14:textId="77777777" w:rsidTr="002126F6">
        <w:trPr>
          <w:trHeight w:val="70"/>
        </w:trPr>
        <w:tc>
          <w:tcPr>
            <w:tcW w:w="1577" w:type="pct"/>
          </w:tcPr>
          <w:p w14:paraId="506E4CD6" w14:textId="77777777" w:rsidR="00FF1A80" w:rsidRPr="003C2462" w:rsidRDefault="00FF1A80" w:rsidP="00234BF3">
            <w:pPr>
              <w:rPr>
                <w:szCs w:val="28"/>
              </w:rPr>
            </w:pPr>
            <w:r>
              <w:t>40 – 49 tuổi</w:t>
            </w:r>
          </w:p>
        </w:tc>
        <w:tc>
          <w:tcPr>
            <w:tcW w:w="1141" w:type="pct"/>
            <w:gridSpan w:val="2"/>
            <w:vAlign w:val="top"/>
          </w:tcPr>
          <w:p w14:paraId="5022AF31" w14:textId="04BCB7CE" w:rsidR="00FF1A80" w:rsidRPr="003C2462" w:rsidRDefault="003A42B6" w:rsidP="00234BF3">
            <w:pPr>
              <w:jc w:val="center"/>
            </w:pPr>
            <w:r>
              <w:t>17 (21,3%)</w:t>
            </w:r>
          </w:p>
        </w:tc>
        <w:tc>
          <w:tcPr>
            <w:tcW w:w="1141" w:type="pct"/>
            <w:gridSpan w:val="2"/>
          </w:tcPr>
          <w:p w14:paraId="32868808" w14:textId="06CD1898" w:rsidR="00FF1A80" w:rsidRPr="003C2462" w:rsidRDefault="003A42B6" w:rsidP="00234BF3">
            <w:pPr>
              <w:jc w:val="center"/>
              <w:rPr>
                <w:szCs w:val="28"/>
              </w:rPr>
            </w:pPr>
            <w:r>
              <w:rPr>
                <w:szCs w:val="28"/>
              </w:rPr>
              <w:t>4 (30,8%)</w:t>
            </w:r>
          </w:p>
        </w:tc>
        <w:tc>
          <w:tcPr>
            <w:tcW w:w="1141" w:type="pct"/>
            <w:gridSpan w:val="2"/>
            <w:vAlign w:val="top"/>
          </w:tcPr>
          <w:p w14:paraId="6E1D7006" w14:textId="202BF03C" w:rsidR="00FF1A80" w:rsidRPr="003C2462" w:rsidRDefault="00FF1A80" w:rsidP="00234BF3">
            <w:pPr>
              <w:jc w:val="center"/>
              <w:rPr>
                <w:szCs w:val="28"/>
              </w:rPr>
            </w:pPr>
            <w:r>
              <w:rPr>
                <w:szCs w:val="28"/>
              </w:rPr>
              <w:t>21 (22,6%)</w:t>
            </w:r>
          </w:p>
        </w:tc>
      </w:tr>
      <w:tr w:rsidR="00FF1A80" w14:paraId="699790D0" w14:textId="77777777" w:rsidTr="002126F6">
        <w:trPr>
          <w:trHeight w:val="70"/>
        </w:trPr>
        <w:tc>
          <w:tcPr>
            <w:tcW w:w="1577" w:type="pct"/>
          </w:tcPr>
          <w:p w14:paraId="3C532ACD" w14:textId="77777777" w:rsidR="00FF1A80" w:rsidRDefault="00FF1A80" w:rsidP="00234BF3">
            <w:r>
              <w:lastRenderedPageBreak/>
              <w:t>50 – 59 tuổi</w:t>
            </w:r>
          </w:p>
        </w:tc>
        <w:tc>
          <w:tcPr>
            <w:tcW w:w="1141" w:type="pct"/>
            <w:gridSpan w:val="2"/>
            <w:vAlign w:val="top"/>
          </w:tcPr>
          <w:p w14:paraId="745927D1" w14:textId="3B4A21AD" w:rsidR="00FF1A80" w:rsidRDefault="00875190" w:rsidP="00234BF3">
            <w:pPr>
              <w:jc w:val="center"/>
            </w:pPr>
            <w:r>
              <w:t>15 (18,8%)</w:t>
            </w:r>
          </w:p>
        </w:tc>
        <w:tc>
          <w:tcPr>
            <w:tcW w:w="1141" w:type="pct"/>
            <w:gridSpan w:val="2"/>
          </w:tcPr>
          <w:p w14:paraId="5D9DDE80" w14:textId="6DB2DD15" w:rsidR="00FF1A80" w:rsidRDefault="00875190" w:rsidP="00234BF3">
            <w:pPr>
              <w:jc w:val="center"/>
            </w:pPr>
            <w:r>
              <w:t>2 (15,4%)</w:t>
            </w:r>
          </w:p>
        </w:tc>
        <w:tc>
          <w:tcPr>
            <w:tcW w:w="1141" w:type="pct"/>
            <w:gridSpan w:val="2"/>
            <w:vAlign w:val="top"/>
          </w:tcPr>
          <w:p w14:paraId="0C6DC126" w14:textId="0653672C" w:rsidR="00FF1A80" w:rsidRDefault="00FF1A80" w:rsidP="00234BF3">
            <w:pPr>
              <w:jc w:val="center"/>
            </w:pPr>
            <w:r>
              <w:t>17 (18,3%)</w:t>
            </w:r>
          </w:p>
        </w:tc>
      </w:tr>
      <w:tr w:rsidR="00FF1A80" w14:paraId="7D56B8EE" w14:textId="77777777" w:rsidTr="002126F6">
        <w:trPr>
          <w:trHeight w:val="70"/>
        </w:trPr>
        <w:tc>
          <w:tcPr>
            <w:tcW w:w="1577" w:type="pct"/>
          </w:tcPr>
          <w:p w14:paraId="769B7CBC" w14:textId="77777777" w:rsidR="00FF1A80" w:rsidRDefault="00FF1A80" w:rsidP="00234BF3">
            <w:r>
              <w:t>≥60 tuổi</w:t>
            </w:r>
          </w:p>
        </w:tc>
        <w:tc>
          <w:tcPr>
            <w:tcW w:w="1141" w:type="pct"/>
            <w:gridSpan w:val="2"/>
            <w:vAlign w:val="top"/>
          </w:tcPr>
          <w:p w14:paraId="5A8A70A7" w14:textId="4F610035" w:rsidR="00FF1A80" w:rsidRDefault="00AE75A7" w:rsidP="00234BF3">
            <w:pPr>
              <w:jc w:val="center"/>
            </w:pPr>
            <w:r>
              <w:t>23 (28,7%)</w:t>
            </w:r>
          </w:p>
        </w:tc>
        <w:tc>
          <w:tcPr>
            <w:tcW w:w="1141" w:type="pct"/>
            <w:gridSpan w:val="2"/>
          </w:tcPr>
          <w:p w14:paraId="460D3E32" w14:textId="2F53F868" w:rsidR="00FF1A80" w:rsidRDefault="00AE75A7" w:rsidP="00234BF3">
            <w:pPr>
              <w:jc w:val="center"/>
            </w:pPr>
            <w:r>
              <w:t>1 (7,7%)</w:t>
            </w:r>
          </w:p>
        </w:tc>
        <w:tc>
          <w:tcPr>
            <w:tcW w:w="1141" w:type="pct"/>
            <w:gridSpan w:val="2"/>
            <w:vAlign w:val="top"/>
          </w:tcPr>
          <w:p w14:paraId="0517CE6C" w14:textId="590E2397" w:rsidR="00FF1A80" w:rsidRDefault="00FF1A80" w:rsidP="00234BF3">
            <w:pPr>
              <w:jc w:val="center"/>
            </w:pPr>
            <w:r>
              <w:t>24 (25,8%)</w:t>
            </w:r>
          </w:p>
        </w:tc>
      </w:tr>
    </w:tbl>
    <w:p w14:paraId="3068EE95" w14:textId="24364CE6" w:rsidR="006C0FB3" w:rsidRDefault="00912B6E" w:rsidP="009C7B88">
      <w:pPr>
        <w:spacing w:before="160"/>
      </w:pPr>
      <w:r>
        <w:t xml:space="preserve">Nhận xét: </w:t>
      </w:r>
      <w:r w:rsidR="009B3734">
        <w:t>t</w:t>
      </w:r>
      <w:r w:rsidR="006C0A67">
        <w:t>heo BMI,</w:t>
      </w:r>
      <w:r w:rsidR="005A6DBC">
        <w:t xml:space="preserve"> trong các bệnh nhân SDD</w:t>
      </w:r>
      <w:r w:rsidR="006C0A67">
        <w:t xml:space="preserve"> </w:t>
      </w:r>
      <w:r w:rsidR="00753F4E">
        <w:t xml:space="preserve">nhóm tuổi </w:t>
      </w:r>
      <w:r w:rsidR="00BA5D72">
        <w:t xml:space="preserve">≥60 tuổi chiếm tỷ lệ SDD cao nhất </w:t>
      </w:r>
      <w:r w:rsidR="00CD6DB4">
        <w:t xml:space="preserve">là </w:t>
      </w:r>
      <w:r w:rsidR="00CE3B31">
        <w:t xml:space="preserve">30,2%; nhóm có tỷ lệ SDD thấp nhất là nhóm &lt;20 tuổi chiếm </w:t>
      </w:r>
      <w:r w:rsidR="005E395D">
        <w:t>9,3%.</w:t>
      </w:r>
      <w:r w:rsidR="009C7B88">
        <w:t xml:space="preserve"> </w:t>
      </w:r>
      <w:r w:rsidR="006C0FB3">
        <w:t xml:space="preserve">Theo SGA, </w:t>
      </w:r>
      <w:r w:rsidR="00776C26">
        <w:t xml:space="preserve">nhóm tuổi ≥60 tuổi bị SDD </w:t>
      </w:r>
      <w:r w:rsidR="00C34E95">
        <w:t>cao nhất</w:t>
      </w:r>
      <w:r w:rsidR="00776C26">
        <w:t xml:space="preserve"> chiếm 25,8%; nhóm &lt;20 tuổi có </w:t>
      </w:r>
      <w:r w:rsidR="001C44AB">
        <w:t>tỷ</w:t>
      </w:r>
      <w:r w:rsidR="00776C26">
        <w:t xml:space="preserve"> lệ SDD thấp nhất là </w:t>
      </w:r>
      <w:r w:rsidR="00A80F80">
        <w:t>3</w:t>
      </w:r>
      <w:r w:rsidR="00776C26">
        <w:t>,</w:t>
      </w:r>
      <w:r w:rsidR="00A80F80">
        <w:t>2</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32A79E2" w:rsidR="00C86AF9" w:rsidRPr="00C86AF9" w:rsidRDefault="00F75EAE" w:rsidP="00C86AF9">
      <w:pPr>
        <w:pStyle w:val="Caption"/>
        <w:rPr>
          <w:bCs/>
        </w:rPr>
      </w:pPr>
      <w:r>
        <w:tab/>
      </w:r>
      <w:bookmarkStart w:id="80" w:name="_Toc13460641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rsidRPr="00707BC9">
        <w:rPr>
          <w:bCs/>
        </w:rPr>
        <w:t xml:space="preserve">. </w:t>
      </w:r>
      <w:r>
        <w:rPr>
          <w:bCs/>
        </w:rPr>
        <w:t>Đặc điểm</w:t>
      </w:r>
      <w:r w:rsidRPr="00707BC9">
        <w:rPr>
          <w:bCs/>
        </w:rPr>
        <w:t xml:space="preserve"> </w:t>
      </w:r>
      <w:r>
        <w:rPr>
          <w:bCs/>
        </w:rPr>
        <w:t>SDD</w:t>
      </w:r>
      <w:r w:rsidRPr="00707BC9">
        <w:rPr>
          <w:bCs/>
        </w:rPr>
        <w:t xml:space="preserve"> theo </w:t>
      </w:r>
      <w:r w:rsidR="0061601F">
        <w:rPr>
          <w:bCs/>
        </w:rPr>
        <w:t>giới</w:t>
      </w:r>
      <w:bookmarkEnd w:id="8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2A15EF" w:rsidRDefault="00F75EAE" w:rsidP="00E9050C">
            <w:pPr>
              <w:jc w:val="center"/>
              <w:rPr>
                <w:b/>
                <w:bCs/>
              </w:rPr>
            </w:pPr>
            <w:r>
              <w:rPr>
                <w:b/>
                <w:bCs/>
                <w:szCs w:val="28"/>
              </w:rPr>
              <w:t>BMI</w:t>
            </w:r>
          </w:p>
        </w:tc>
      </w:tr>
      <w:tr w:rsidR="00F75EAE" w14:paraId="44D4700A" w14:textId="77777777" w:rsidTr="00E9050C">
        <w:trPr>
          <w:trHeight w:val="759"/>
        </w:trPr>
        <w:tc>
          <w:tcPr>
            <w:tcW w:w="1577" w:type="pct"/>
            <w:tcBorders>
              <w:tl2br w:val="single" w:sz="4" w:space="0" w:color="auto"/>
            </w:tcBorders>
          </w:tcPr>
          <w:p w14:paraId="2163B963" w14:textId="77777777" w:rsidR="00F75EAE" w:rsidRPr="002A15EF" w:rsidRDefault="00F75EAE" w:rsidP="00E9050C">
            <w:pPr>
              <w:jc w:val="right"/>
              <w:rPr>
                <w:b/>
                <w:bCs/>
                <w:szCs w:val="28"/>
              </w:rPr>
            </w:pPr>
            <w:r>
              <w:rPr>
                <w:b/>
                <w:bCs/>
                <w:szCs w:val="28"/>
              </w:rPr>
              <w:t>TTDD</w:t>
            </w:r>
          </w:p>
          <w:p w14:paraId="09CBDBBE" w14:textId="00785A57" w:rsidR="00F75EAE" w:rsidRPr="002A15EF" w:rsidRDefault="001B2AAA" w:rsidP="00E9050C">
            <w:pPr>
              <w:rPr>
                <w:b/>
                <w:bCs/>
                <w:szCs w:val="28"/>
              </w:rPr>
            </w:pPr>
            <w:r>
              <w:rPr>
                <w:b/>
                <w:bCs/>
                <w:szCs w:val="28"/>
              </w:rPr>
              <w:t>Giới</w:t>
            </w:r>
          </w:p>
        </w:tc>
        <w:tc>
          <w:tcPr>
            <w:tcW w:w="856" w:type="pct"/>
          </w:tcPr>
          <w:p w14:paraId="6CB9B427" w14:textId="77777777" w:rsidR="00F75EAE" w:rsidRPr="003C2462" w:rsidRDefault="00F75EAE" w:rsidP="00E9050C">
            <w:pPr>
              <w:jc w:val="center"/>
            </w:pPr>
            <w:r>
              <w:rPr>
                <w:b/>
                <w:bCs/>
                <w:szCs w:val="28"/>
              </w:rPr>
              <w:t>SDD độ I (n, %)</w:t>
            </w:r>
          </w:p>
        </w:tc>
        <w:tc>
          <w:tcPr>
            <w:tcW w:w="856" w:type="pct"/>
            <w:gridSpan w:val="2"/>
          </w:tcPr>
          <w:p w14:paraId="2B413BD9" w14:textId="77777777" w:rsidR="00F75EAE" w:rsidRPr="003C2462" w:rsidRDefault="00F75EAE" w:rsidP="00E9050C">
            <w:pPr>
              <w:jc w:val="center"/>
            </w:pPr>
            <w:r>
              <w:rPr>
                <w:b/>
                <w:bCs/>
                <w:szCs w:val="28"/>
              </w:rPr>
              <w:t>SDD độ II (n, %)</w:t>
            </w:r>
          </w:p>
        </w:tc>
        <w:tc>
          <w:tcPr>
            <w:tcW w:w="856" w:type="pct"/>
            <w:gridSpan w:val="2"/>
          </w:tcPr>
          <w:p w14:paraId="00A1BB18" w14:textId="77777777" w:rsidR="00F75EAE" w:rsidRPr="002A15EF" w:rsidRDefault="00F75EAE" w:rsidP="00E9050C">
            <w:pPr>
              <w:jc w:val="center"/>
              <w:rPr>
                <w:b/>
                <w:bCs/>
              </w:rPr>
            </w:pPr>
            <w:r>
              <w:rPr>
                <w:b/>
                <w:bCs/>
                <w:szCs w:val="28"/>
              </w:rPr>
              <w:t>SDD độ III (n, %)</w:t>
            </w:r>
          </w:p>
        </w:tc>
        <w:tc>
          <w:tcPr>
            <w:tcW w:w="855" w:type="pct"/>
          </w:tcPr>
          <w:p w14:paraId="5793313A"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14:paraId="47881D50" w14:textId="77777777" w:rsidTr="00E9050C">
        <w:trPr>
          <w:trHeight w:val="354"/>
        </w:trPr>
        <w:tc>
          <w:tcPr>
            <w:tcW w:w="1577" w:type="pct"/>
          </w:tcPr>
          <w:p w14:paraId="24DAF924" w14:textId="5A600D27" w:rsidR="00F75EAE" w:rsidRPr="003C2462" w:rsidRDefault="00FF7C63" w:rsidP="00E9050C">
            <w:pPr>
              <w:rPr>
                <w:szCs w:val="28"/>
              </w:rPr>
            </w:pPr>
            <w:r>
              <w:rPr>
                <w:szCs w:val="28"/>
              </w:rPr>
              <w:t>Nam</w:t>
            </w:r>
          </w:p>
        </w:tc>
        <w:tc>
          <w:tcPr>
            <w:tcW w:w="856" w:type="pct"/>
            <w:vAlign w:val="top"/>
          </w:tcPr>
          <w:p w14:paraId="7F9494D1" w14:textId="3CBE75B0" w:rsidR="00F75EAE" w:rsidRPr="003C2462" w:rsidRDefault="003E557F" w:rsidP="00E9050C">
            <w:pPr>
              <w:jc w:val="center"/>
            </w:pPr>
            <w:r>
              <w:t>33 (76,7%)</w:t>
            </w:r>
          </w:p>
        </w:tc>
        <w:tc>
          <w:tcPr>
            <w:tcW w:w="856" w:type="pct"/>
            <w:gridSpan w:val="2"/>
          </w:tcPr>
          <w:p w14:paraId="021E25B8" w14:textId="49CF6AFF" w:rsidR="00F75EAE" w:rsidRPr="003C2462" w:rsidRDefault="003E557F" w:rsidP="00E9050C">
            <w:pPr>
              <w:jc w:val="center"/>
            </w:pPr>
            <w:r>
              <w:t>16 (</w:t>
            </w:r>
            <w:r w:rsidR="002A6421">
              <w:t>72,7%)</w:t>
            </w:r>
          </w:p>
        </w:tc>
        <w:tc>
          <w:tcPr>
            <w:tcW w:w="856" w:type="pct"/>
            <w:gridSpan w:val="2"/>
          </w:tcPr>
          <w:p w14:paraId="5999A6D6" w14:textId="463B7D9B" w:rsidR="00F75EAE" w:rsidRPr="003C2462" w:rsidRDefault="002A6421" w:rsidP="00E9050C">
            <w:pPr>
              <w:jc w:val="center"/>
              <w:rPr>
                <w:szCs w:val="28"/>
              </w:rPr>
            </w:pPr>
            <w:r>
              <w:rPr>
                <w:szCs w:val="28"/>
              </w:rPr>
              <w:t>14 (66,7%)</w:t>
            </w:r>
          </w:p>
        </w:tc>
        <w:tc>
          <w:tcPr>
            <w:tcW w:w="855" w:type="pct"/>
            <w:vAlign w:val="top"/>
          </w:tcPr>
          <w:p w14:paraId="76A232E9" w14:textId="31CE2F3B" w:rsidR="00F75EAE" w:rsidRPr="003C2462" w:rsidRDefault="00523FFB" w:rsidP="00E9050C">
            <w:pPr>
              <w:jc w:val="center"/>
              <w:rPr>
                <w:szCs w:val="28"/>
              </w:rPr>
            </w:pPr>
            <w:r>
              <w:rPr>
                <w:szCs w:val="28"/>
              </w:rPr>
              <w:t>63 (73,3%)</w:t>
            </w:r>
          </w:p>
        </w:tc>
      </w:tr>
      <w:tr w:rsidR="00F75EAE" w14:paraId="3C399CC8" w14:textId="77777777" w:rsidTr="00E9050C">
        <w:trPr>
          <w:trHeight w:val="354"/>
        </w:trPr>
        <w:tc>
          <w:tcPr>
            <w:tcW w:w="1577" w:type="pct"/>
          </w:tcPr>
          <w:p w14:paraId="4BD96BE4" w14:textId="7CE2D678" w:rsidR="00F75EAE" w:rsidRDefault="00FF7C63" w:rsidP="00E9050C">
            <w:r>
              <w:t>Nữ</w:t>
            </w:r>
          </w:p>
        </w:tc>
        <w:tc>
          <w:tcPr>
            <w:tcW w:w="856" w:type="pct"/>
            <w:vAlign w:val="top"/>
          </w:tcPr>
          <w:p w14:paraId="6F0CDDE5" w14:textId="24D9ACC8" w:rsidR="00F75EAE" w:rsidRDefault="002A2786" w:rsidP="00E9050C">
            <w:pPr>
              <w:jc w:val="center"/>
            </w:pPr>
            <w:r>
              <w:t>10 (23,3%)</w:t>
            </w:r>
          </w:p>
        </w:tc>
        <w:tc>
          <w:tcPr>
            <w:tcW w:w="856" w:type="pct"/>
            <w:gridSpan w:val="2"/>
          </w:tcPr>
          <w:p w14:paraId="5BA992C0" w14:textId="58FEEDC5" w:rsidR="00F75EAE" w:rsidRDefault="002A2786" w:rsidP="00E9050C">
            <w:pPr>
              <w:jc w:val="center"/>
            </w:pPr>
            <w:r>
              <w:t>6 (27,3%)</w:t>
            </w:r>
          </w:p>
        </w:tc>
        <w:tc>
          <w:tcPr>
            <w:tcW w:w="856" w:type="pct"/>
            <w:gridSpan w:val="2"/>
          </w:tcPr>
          <w:p w14:paraId="136FB3A2" w14:textId="7B299073" w:rsidR="00F75EAE" w:rsidRDefault="002A2786" w:rsidP="00E9050C">
            <w:pPr>
              <w:jc w:val="center"/>
            </w:pPr>
            <w:r>
              <w:t>7 (33,3%)</w:t>
            </w:r>
          </w:p>
        </w:tc>
        <w:tc>
          <w:tcPr>
            <w:tcW w:w="855" w:type="pct"/>
            <w:vAlign w:val="top"/>
          </w:tcPr>
          <w:p w14:paraId="3F4B0633" w14:textId="76577AC1" w:rsidR="00F75EAE" w:rsidRDefault="00523FFB" w:rsidP="00E9050C">
            <w:pPr>
              <w:jc w:val="center"/>
            </w:pPr>
            <w:r>
              <w:t>23 (26,7%)</w:t>
            </w:r>
          </w:p>
        </w:tc>
      </w:tr>
      <w:tr w:rsidR="00F75EAE" w14:paraId="372AC530" w14:textId="77777777" w:rsidTr="00E9050C">
        <w:tc>
          <w:tcPr>
            <w:tcW w:w="5000" w:type="pct"/>
            <w:gridSpan w:val="7"/>
            <w:tcBorders>
              <w:tl2br w:val="nil"/>
            </w:tcBorders>
          </w:tcPr>
          <w:p w14:paraId="452F0049" w14:textId="77777777" w:rsidR="00F75EAE" w:rsidRPr="002A15EF" w:rsidRDefault="00F75EAE" w:rsidP="00E9050C">
            <w:pPr>
              <w:jc w:val="center"/>
              <w:rPr>
                <w:b/>
                <w:bCs/>
              </w:rPr>
            </w:pPr>
            <w:r>
              <w:rPr>
                <w:b/>
                <w:bCs/>
                <w:szCs w:val="28"/>
              </w:rPr>
              <w:t>SGA</w:t>
            </w:r>
          </w:p>
        </w:tc>
      </w:tr>
      <w:tr w:rsidR="00F75EAE" w14:paraId="189FC093" w14:textId="77777777" w:rsidTr="00E9050C">
        <w:trPr>
          <w:trHeight w:val="759"/>
        </w:trPr>
        <w:tc>
          <w:tcPr>
            <w:tcW w:w="1577" w:type="pct"/>
            <w:tcBorders>
              <w:tl2br w:val="single" w:sz="4" w:space="0" w:color="auto"/>
            </w:tcBorders>
          </w:tcPr>
          <w:p w14:paraId="7EDBA604" w14:textId="77777777" w:rsidR="00F75EAE" w:rsidRPr="002A15EF" w:rsidRDefault="00F75EAE" w:rsidP="00E9050C">
            <w:pPr>
              <w:jc w:val="right"/>
              <w:rPr>
                <w:b/>
                <w:bCs/>
                <w:szCs w:val="28"/>
              </w:rPr>
            </w:pPr>
            <w:r>
              <w:rPr>
                <w:b/>
                <w:bCs/>
                <w:szCs w:val="28"/>
              </w:rPr>
              <w:t>TTDD</w:t>
            </w:r>
          </w:p>
          <w:p w14:paraId="4B7CD0A7" w14:textId="77777777" w:rsidR="00F75EAE" w:rsidRPr="002A15EF" w:rsidRDefault="00F75EAE" w:rsidP="00E9050C">
            <w:pPr>
              <w:rPr>
                <w:b/>
                <w:bCs/>
                <w:szCs w:val="28"/>
              </w:rPr>
            </w:pPr>
            <w:r>
              <w:rPr>
                <w:b/>
                <w:bCs/>
                <w:szCs w:val="28"/>
              </w:rPr>
              <w:t>Tuổi</w:t>
            </w:r>
          </w:p>
        </w:tc>
        <w:tc>
          <w:tcPr>
            <w:tcW w:w="1141" w:type="pct"/>
            <w:gridSpan w:val="2"/>
          </w:tcPr>
          <w:p w14:paraId="0E5D7169" w14:textId="77777777" w:rsidR="00F75EAE" w:rsidRDefault="00F75EAE" w:rsidP="00E9050C">
            <w:pPr>
              <w:jc w:val="center"/>
            </w:pPr>
            <w:r>
              <w:rPr>
                <w:b/>
                <w:bCs/>
                <w:szCs w:val="28"/>
              </w:rPr>
              <w:t>SGA B</w:t>
            </w:r>
          </w:p>
        </w:tc>
        <w:tc>
          <w:tcPr>
            <w:tcW w:w="1141" w:type="pct"/>
            <w:gridSpan w:val="2"/>
          </w:tcPr>
          <w:p w14:paraId="31D47B59" w14:textId="77777777" w:rsidR="00F75EAE" w:rsidRPr="006C6D0F" w:rsidRDefault="00F75EAE" w:rsidP="00E9050C">
            <w:pPr>
              <w:jc w:val="center"/>
              <w:rPr>
                <w:b/>
                <w:bCs/>
              </w:rPr>
            </w:pPr>
            <w:r w:rsidRPr="006C6D0F">
              <w:rPr>
                <w:b/>
                <w:bCs/>
              </w:rPr>
              <w:t>S</w:t>
            </w:r>
            <w:r>
              <w:rPr>
                <w:b/>
                <w:bCs/>
              </w:rPr>
              <w:t>GA C</w:t>
            </w:r>
          </w:p>
        </w:tc>
        <w:tc>
          <w:tcPr>
            <w:tcW w:w="1141" w:type="pct"/>
            <w:gridSpan w:val="2"/>
          </w:tcPr>
          <w:p w14:paraId="3F8CD3A2"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rsidRPr="003C2462" w14:paraId="4D48FBC1" w14:textId="77777777" w:rsidTr="00E9050C">
        <w:trPr>
          <w:trHeight w:val="354"/>
        </w:trPr>
        <w:tc>
          <w:tcPr>
            <w:tcW w:w="1577" w:type="pct"/>
          </w:tcPr>
          <w:p w14:paraId="43AB8F42" w14:textId="2A8F0E9B" w:rsidR="00F75EAE" w:rsidRPr="003C2462" w:rsidRDefault="00984DD9" w:rsidP="00E9050C">
            <w:pPr>
              <w:rPr>
                <w:szCs w:val="28"/>
              </w:rPr>
            </w:pPr>
            <w:r>
              <w:rPr>
                <w:szCs w:val="28"/>
              </w:rPr>
              <w:t>Nam</w:t>
            </w:r>
          </w:p>
        </w:tc>
        <w:tc>
          <w:tcPr>
            <w:tcW w:w="1141" w:type="pct"/>
            <w:gridSpan w:val="2"/>
            <w:vAlign w:val="top"/>
          </w:tcPr>
          <w:p w14:paraId="27A3B83C" w14:textId="58C7BA59" w:rsidR="00F75EAE" w:rsidRPr="003C2462" w:rsidRDefault="000F3584" w:rsidP="00E9050C">
            <w:pPr>
              <w:jc w:val="center"/>
            </w:pPr>
            <w:r>
              <w:t>61 (76,3%)</w:t>
            </w:r>
          </w:p>
        </w:tc>
        <w:tc>
          <w:tcPr>
            <w:tcW w:w="1141" w:type="pct"/>
            <w:gridSpan w:val="2"/>
          </w:tcPr>
          <w:p w14:paraId="4EDFA6CB" w14:textId="64EBACAD" w:rsidR="00F75EAE" w:rsidRPr="003C2462" w:rsidRDefault="000F3584" w:rsidP="00E9050C">
            <w:pPr>
              <w:jc w:val="center"/>
              <w:rPr>
                <w:szCs w:val="28"/>
              </w:rPr>
            </w:pPr>
            <w:r>
              <w:rPr>
                <w:szCs w:val="28"/>
              </w:rPr>
              <w:t>10 (76,9%)</w:t>
            </w:r>
          </w:p>
        </w:tc>
        <w:tc>
          <w:tcPr>
            <w:tcW w:w="1141" w:type="pct"/>
            <w:gridSpan w:val="2"/>
            <w:vAlign w:val="top"/>
          </w:tcPr>
          <w:p w14:paraId="750EA125" w14:textId="675DCDF3" w:rsidR="00F75EAE" w:rsidRPr="003C2462" w:rsidRDefault="00353D95" w:rsidP="00E9050C">
            <w:pPr>
              <w:jc w:val="center"/>
              <w:rPr>
                <w:szCs w:val="28"/>
              </w:rPr>
            </w:pPr>
            <w:r>
              <w:rPr>
                <w:szCs w:val="28"/>
              </w:rPr>
              <w:t>71 (76,3%)</w:t>
            </w:r>
          </w:p>
        </w:tc>
      </w:tr>
      <w:tr w:rsidR="00F75EAE" w14:paraId="33640539" w14:textId="77777777" w:rsidTr="00E9050C">
        <w:trPr>
          <w:trHeight w:val="354"/>
        </w:trPr>
        <w:tc>
          <w:tcPr>
            <w:tcW w:w="1577" w:type="pct"/>
          </w:tcPr>
          <w:p w14:paraId="03EF09F0" w14:textId="255802BE" w:rsidR="00F75EAE" w:rsidRDefault="00984DD9" w:rsidP="00E9050C">
            <w:r>
              <w:t>Nữ</w:t>
            </w:r>
          </w:p>
        </w:tc>
        <w:tc>
          <w:tcPr>
            <w:tcW w:w="1141" w:type="pct"/>
            <w:gridSpan w:val="2"/>
            <w:vAlign w:val="top"/>
          </w:tcPr>
          <w:p w14:paraId="045CE21B" w14:textId="28AAE34F" w:rsidR="00F75EAE" w:rsidRDefault="000F3584" w:rsidP="00E9050C">
            <w:pPr>
              <w:jc w:val="center"/>
            </w:pPr>
            <w:r>
              <w:t>19 (23,8%)</w:t>
            </w:r>
          </w:p>
        </w:tc>
        <w:tc>
          <w:tcPr>
            <w:tcW w:w="1141" w:type="pct"/>
            <w:gridSpan w:val="2"/>
          </w:tcPr>
          <w:p w14:paraId="7A5AD5D6" w14:textId="0477625B" w:rsidR="00F75EAE" w:rsidRDefault="000F3584" w:rsidP="00E9050C">
            <w:pPr>
              <w:jc w:val="center"/>
            </w:pPr>
            <w:r>
              <w:t>3 (23,1%)</w:t>
            </w:r>
          </w:p>
        </w:tc>
        <w:tc>
          <w:tcPr>
            <w:tcW w:w="1141" w:type="pct"/>
            <w:gridSpan w:val="2"/>
            <w:vAlign w:val="top"/>
          </w:tcPr>
          <w:p w14:paraId="09CA5D25" w14:textId="0C17F038" w:rsidR="00F75EAE" w:rsidRDefault="00353D95" w:rsidP="00E9050C">
            <w:pPr>
              <w:jc w:val="center"/>
            </w:pPr>
            <w:r>
              <w:t>22 (23,7%)</w:t>
            </w:r>
          </w:p>
        </w:tc>
      </w:tr>
    </w:tbl>
    <w:p w14:paraId="0342D73D" w14:textId="3883C190" w:rsidR="00F75EAE" w:rsidRDefault="00F75EAE" w:rsidP="002E610F">
      <w:pPr>
        <w:spacing w:before="160"/>
      </w:pPr>
      <w:r>
        <w:t xml:space="preserve">Nhận xét: </w:t>
      </w:r>
      <w:r w:rsidR="002E610F">
        <w:t>đánh giá SDD theo BMI, nam giới có tỷ lệ SDD là 73,3% cao hơn 2,8 lần so với nữ giới là 26,7%</w:t>
      </w:r>
      <w:r w:rsidR="00062C1F">
        <w:t>, trong đó nam giới SDD độ I, độ II, độ III lần lượt là 76,7%, 72,7% và 66,7%, nữ giới SDD độ I, độ II và độ III tương ứng là 23,3%, 27,3% và 33,3%.</w:t>
      </w:r>
      <w:r w:rsidR="002E610F">
        <w:t xml:space="preserve"> Kết quả đánh giá theo chỉ số SGA tương tự, nam giới có tỷ lệ SDD chiếm 76,3% cao hơn 3,2 lần so với nữ giới là 23,7%.</w:t>
      </w:r>
    </w:p>
    <w:p w14:paraId="0143D9E1" w14:textId="4834CCCF" w:rsidR="00B35AD6" w:rsidRDefault="00B35AD6" w:rsidP="00B35AD6">
      <w:pPr>
        <w:pStyle w:val="Heading3"/>
      </w:pPr>
      <w:r>
        <w:t>3.1.</w:t>
      </w:r>
      <w:r w:rsidR="009C4F6C">
        <w:t>5</w:t>
      </w:r>
      <w:r>
        <w:t xml:space="preserve">. </w:t>
      </w:r>
      <w:r w:rsidR="003944E3">
        <w:t xml:space="preserve">Đặc điểm </w:t>
      </w:r>
      <w:r w:rsidR="00C172AF">
        <w:t>suy dinh dưỡng</w:t>
      </w:r>
      <w:r>
        <w:t xml:space="preserve"> theo nghề nghiệp</w:t>
      </w:r>
    </w:p>
    <w:p w14:paraId="230A4A68" w14:textId="100CC059" w:rsidR="00B35AD6" w:rsidRPr="00175D73" w:rsidRDefault="00B35AD6" w:rsidP="00AA3D78">
      <w:pPr>
        <w:pStyle w:val="Caption"/>
        <w:rPr>
          <w:b w:val="0"/>
          <w:bCs/>
        </w:rPr>
      </w:pPr>
      <w:bookmarkStart w:id="81" w:name="_Toc13460641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5</w:t>
      </w:r>
      <w:r w:rsidR="00CF667C">
        <w:fldChar w:fldCharType="end"/>
      </w:r>
      <w:r w:rsidRPr="00707BC9">
        <w:rPr>
          <w:bCs/>
        </w:rPr>
        <w:t xml:space="preserve">. </w:t>
      </w:r>
      <w:r w:rsidR="00F17FC7">
        <w:rPr>
          <w:bCs/>
        </w:rPr>
        <w:t>Đặc điểm</w:t>
      </w:r>
      <w:r w:rsidRPr="00707BC9">
        <w:rPr>
          <w:bCs/>
        </w:rPr>
        <w:t xml:space="preserve"> </w:t>
      </w:r>
      <w:r>
        <w:rPr>
          <w:bCs/>
        </w:rPr>
        <w:t>SDD</w:t>
      </w:r>
      <w:r w:rsidRPr="00707BC9">
        <w:rPr>
          <w:bCs/>
        </w:rPr>
        <w:t xml:space="preserve"> theo </w:t>
      </w:r>
      <w:r>
        <w:rPr>
          <w:bCs/>
        </w:rPr>
        <w:t>nghề nghiệp</w:t>
      </w:r>
      <w:bookmarkEnd w:id="81"/>
    </w:p>
    <w:tbl>
      <w:tblPr>
        <w:tblStyle w:val="TableGrid"/>
        <w:tblW w:w="5000" w:type="pct"/>
        <w:tblInd w:w="0" w:type="dxa"/>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38677B">
        <w:tc>
          <w:tcPr>
            <w:tcW w:w="5000" w:type="pct"/>
            <w:gridSpan w:val="7"/>
            <w:tcBorders>
              <w:tl2br w:val="nil"/>
            </w:tcBorders>
          </w:tcPr>
          <w:p w14:paraId="7822BAC6" w14:textId="77777777" w:rsidR="004528D4" w:rsidRPr="002A15EF" w:rsidRDefault="004528D4" w:rsidP="009169DE">
            <w:pPr>
              <w:jc w:val="center"/>
              <w:rPr>
                <w:b/>
                <w:bCs/>
              </w:rPr>
            </w:pPr>
            <w:r>
              <w:rPr>
                <w:b/>
                <w:bCs/>
                <w:szCs w:val="28"/>
              </w:rPr>
              <w:lastRenderedPageBreak/>
              <w:t>BMI</w:t>
            </w:r>
          </w:p>
        </w:tc>
      </w:tr>
      <w:tr w:rsidR="0029341E" w14:paraId="23986A40" w14:textId="77777777" w:rsidTr="0029341E">
        <w:trPr>
          <w:trHeight w:val="759"/>
        </w:trPr>
        <w:tc>
          <w:tcPr>
            <w:tcW w:w="1552" w:type="pct"/>
            <w:tcBorders>
              <w:tl2br w:val="single" w:sz="4" w:space="0" w:color="auto"/>
            </w:tcBorders>
          </w:tcPr>
          <w:p w14:paraId="0A5D3F5D" w14:textId="77777777" w:rsidR="0029341E" w:rsidRPr="002A15EF" w:rsidRDefault="0029341E" w:rsidP="0029341E">
            <w:pPr>
              <w:jc w:val="right"/>
              <w:rPr>
                <w:b/>
                <w:bCs/>
                <w:szCs w:val="28"/>
              </w:rPr>
            </w:pPr>
            <w:r>
              <w:rPr>
                <w:b/>
                <w:bCs/>
                <w:szCs w:val="28"/>
              </w:rPr>
              <w:t>TTDD</w:t>
            </w:r>
          </w:p>
          <w:p w14:paraId="36548058" w14:textId="029F2EC8" w:rsidR="0029341E" w:rsidRPr="002A15EF" w:rsidRDefault="0029341E" w:rsidP="0029341E">
            <w:pPr>
              <w:rPr>
                <w:b/>
                <w:bCs/>
                <w:szCs w:val="28"/>
              </w:rPr>
            </w:pPr>
            <w:r>
              <w:rPr>
                <w:b/>
                <w:bCs/>
                <w:szCs w:val="28"/>
              </w:rPr>
              <w:t>Nghề nghiệp</w:t>
            </w:r>
          </w:p>
        </w:tc>
        <w:tc>
          <w:tcPr>
            <w:tcW w:w="862" w:type="pct"/>
          </w:tcPr>
          <w:p w14:paraId="3AE7B1F8" w14:textId="28242C9B" w:rsidR="0029341E" w:rsidRPr="003C2462" w:rsidRDefault="0029341E" w:rsidP="0029341E">
            <w:pPr>
              <w:jc w:val="center"/>
            </w:pPr>
            <w:r>
              <w:rPr>
                <w:b/>
                <w:bCs/>
                <w:szCs w:val="28"/>
              </w:rPr>
              <w:t>SDD độ I (n, %)</w:t>
            </w:r>
          </w:p>
        </w:tc>
        <w:tc>
          <w:tcPr>
            <w:tcW w:w="862" w:type="pct"/>
            <w:gridSpan w:val="2"/>
          </w:tcPr>
          <w:p w14:paraId="585972F2" w14:textId="5CCF2D15" w:rsidR="0029341E" w:rsidRDefault="0029341E" w:rsidP="0029341E">
            <w:pPr>
              <w:jc w:val="center"/>
            </w:pPr>
            <w:r>
              <w:rPr>
                <w:b/>
                <w:bCs/>
                <w:szCs w:val="28"/>
              </w:rPr>
              <w:t>SDD độ II (n, %)</w:t>
            </w:r>
          </w:p>
        </w:tc>
        <w:tc>
          <w:tcPr>
            <w:tcW w:w="862" w:type="pct"/>
            <w:gridSpan w:val="2"/>
          </w:tcPr>
          <w:p w14:paraId="5893C11E" w14:textId="37273432" w:rsidR="0029341E" w:rsidRPr="002A15EF" w:rsidRDefault="0029341E" w:rsidP="0029341E">
            <w:pPr>
              <w:jc w:val="center"/>
              <w:rPr>
                <w:b/>
                <w:bCs/>
              </w:rPr>
            </w:pPr>
            <w:r>
              <w:rPr>
                <w:b/>
                <w:bCs/>
                <w:szCs w:val="28"/>
              </w:rPr>
              <w:t>SDD độ III (n, %)</w:t>
            </w:r>
          </w:p>
        </w:tc>
        <w:tc>
          <w:tcPr>
            <w:tcW w:w="862" w:type="pct"/>
          </w:tcPr>
          <w:p w14:paraId="376472E4" w14:textId="07D09DD0" w:rsidR="0029341E" w:rsidRPr="002A15EF" w:rsidRDefault="0092229A" w:rsidP="0029341E">
            <w:pPr>
              <w:jc w:val="center"/>
              <w:rPr>
                <w:b/>
                <w:bCs/>
                <w:szCs w:val="28"/>
              </w:rPr>
            </w:pPr>
            <w:r>
              <w:rPr>
                <w:b/>
                <w:bCs/>
                <w:szCs w:val="28"/>
              </w:rPr>
              <w:t>SDD</w:t>
            </w:r>
            <w:r w:rsidR="0029341E">
              <w:rPr>
                <w:b/>
                <w:bCs/>
                <w:szCs w:val="28"/>
              </w:rPr>
              <w:t xml:space="preserve"> (</w:t>
            </w:r>
            <w:r w:rsidR="0029341E" w:rsidRPr="002A15EF">
              <w:rPr>
                <w:b/>
                <w:bCs/>
                <w:szCs w:val="28"/>
              </w:rPr>
              <w:t>n</w:t>
            </w:r>
            <w:r w:rsidR="0029341E">
              <w:rPr>
                <w:b/>
                <w:bCs/>
                <w:szCs w:val="28"/>
              </w:rPr>
              <w:t xml:space="preserve">, </w:t>
            </w:r>
            <w:r w:rsidR="0029341E" w:rsidRPr="002A15EF">
              <w:rPr>
                <w:b/>
                <w:bCs/>
                <w:szCs w:val="28"/>
              </w:rPr>
              <w:t>%</w:t>
            </w:r>
            <w:r w:rsidR="0029341E">
              <w:rPr>
                <w:b/>
                <w:bCs/>
                <w:szCs w:val="28"/>
              </w:rPr>
              <w:t>)</w:t>
            </w:r>
          </w:p>
        </w:tc>
      </w:tr>
      <w:tr w:rsidR="0029341E" w14:paraId="301BD289" w14:textId="77777777" w:rsidTr="0029341E">
        <w:trPr>
          <w:trHeight w:val="354"/>
        </w:trPr>
        <w:tc>
          <w:tcPr>
            <w:tcW w:w="1552" w:type="pct"/>
          </w:tcPr>
          <w:p w14:paraId="2930CF6D" w14:textId="30826637" w:rsidR="0029341E" w:rsidRPr="003C2462" w:rsidRDefault="0029341E" w:rsidP="009169DE">
            <w:pPr>
              <w:rPr>
                <w:szCs w:val="28"/>
              </w:rPr>
            </w:pPr>
            <w:r>
              <w:rPr>
                <w:szCs w:val="28"/>
              </w:rPr>
              <w:t>Nông dân</w:t>
            </w:r>
          </w:p>
        </w:tc>
        <w:tc>
          <w:tcPr>
            <w:tcW w:w="862" w:type="pct"/>
            <w:vAlign w:val="top"/>
          </w:tcPr>
          <w:p w14:paraId="52F4B8F0" w14:textId="61CBBE8E" w:rsidR="0029341E" w:rsidRPr="003C2462" w:rsidRDefault="005F0B3B" w:rsidP="009169DE">
            <w:pPr>
              <w:jc w:val="center"/>
            </w:pPr>
            <w:r>
              <w:t>5 (11,6%)</w:t>
            </w:r>
          </w:p>
        </w:tc>
        <w:tc>
          <w:tcPr>
            <w:tcW w:w="862" w:type="pct"/>
            <w:gridSpan w:val="2"/>
          </w:tcPr>
          <w:p w14:paraId="1167C14E" w14:textId="4509117B" w:rsidR="0029341E" w:rsidRPr="003C2462" w:rsidRDefault="005F0B3B" w:rsidP="009169DE">
            <w:pPr>
              <w:jc w:val="center"/>
            </w:pPr>
            <w:r>
              <w:t>1</w:t>
            </w:r>
            <w:r w:rsidR="008C028B">
              <w:t xml:space="preserve"> (4,5%)</w:t>
            </w:r>
          </w:p>
        </w:tc>
        <w:tc>
          <w:tcPr>
            <w:tcW w:w="862" w:type="pct"/>
            <w:gridSpan w:val="2"/>
          </w:tcPr>
          <w:p w14:paraId="50924896" w14:textId="0C57057C" w:rsidR="0029341E" w:rsidRPr="003C2462" w:rsidRDefault="005F0B3B" w:rsidP="009169DE">
            <w:pPr>
              <w:jc w:val="center"/>
              <w:rPr>
                <w:szCs w:val="28"/>
              </w:rPr>
            </w:pPr>
            <w:r>
              <w:rPr>
                <w:szCs w:val="28"/>
              </w:rPr>
              <w:t>4</w:t>
            </w:r>
            <w:r w:rsidR="005D5369">
              <w:rPr>
                <w:szCs w:val="28"/>
              </w:rPr>
              <w:t xml:space="preserve"> (19,0%)</w:t>
            </w:r>
          </w:p>
        </w:tc>
        <w:tc>
          <w:tcPr>
            <w:tcW w:w="862" w:type="pct"/>
            <w:vAlign w:val="top"/>
          </w:tcPr>
          <w:p w14:paraId="16F780FB" w14:textId="7A49D4BE" w:rsidR="0029341E" w:rsidRPr="003C2462" w:rsidRDefault="0029341E" w:rsidP="009169DE">
            <w:pPr>
              <w:jc w:val="center"/>
              <w:rPr>
                <w:szCs w:val="28"/>
              </w:rPr>
            </w:pPr>
            <w:r>
              <w:rPr>
                <w:szCs w:val="28"/>
              </w:rPr>
              <w:t>10 (11,6%)</w:t>
            </w:r>
          </w:p>
        </w:tc>
      </w:tr>
      <w:tr w:rsidR="0029341E" w14:paraId="502FDF1E" w14:textId="77777777" w:rsidTr="0029341E">
        <w:trPr>
          <w:trHeight w:val="354"/>
        </w:trPr>
        <w:tc>
          <w:tcPr>
            <w:tcW w:w="1552" w:type="pct"/>
          </w:tcPr>
          <w:p w14:paraId="46C21E32" w14:textId="07C4FF05" w:rsidR="0029341E" w:rsidRDefault="0029341E" w:rsidP="009169DE">
            <w:r>
              <w:t>Công nhân</w:t>
            </w:r>
          </w:p>
        </w:tc>
        <w:tc>
          <w:tcPr>
            <w:tcW w:w="862" w:type="pct"/>
            <w:vAlign w:val="top"/>
          </w:tcPr>
          <w:p w14:paraId="3ECCFAAB" w14:textId="4D754978" w:rsidR="0029341E" w:rsidRDefault="005F0B3B" w:rsidP="009169DE">
            <w:pPr>
              <w:jc w:val="center"/>
            </w:pPr>
            <w:r>
              <w:t>5 (11,6%)</w:t>
            </w:r>
          </w:p>
        </w:tc>
        <w:tc>
          <w:tcPr>
            <w:tcW w:w="862" w:type="pct"/>
            <w:gridSpan w:val="2"/>
          </w:tcPr>
          <w:p w14:paraId="58B943CB" w14:textId="52D84D67" w:rsidR="0029341E" w:rsidRDefault="005F0B3B" w:rsidP="009169DE">
            <w:pPr>
              <w:jc w:val="center"/>
            </w:pPr>
            <w:r>
              <w:t>0</w:t>
            </w:r>
            <w:r w:rsidR="008C028B">
              <w:t xml:space="preserve"> (%)</w:t>
            </w:r>
          </w:p>
        </w:tc>
        <w:tc>
          <w:tcPr>
            <w:tcW w:w="862" w:type="pct"/>
            <w:gridSpan w:val="2"/>
          </w:tcPr>
          <w:p w14:paraId="200D2BDF" w14:textId="21A120A2" w:rsidR="0029341E" w:rsidRDefault="005F0B3B" w:rsidP="009169DE">
            <w:pPr>
              <w:jc w:val="center"/>
            </w:pPr>
            <w:r>
              <w:t>0</w:t>
            </w:r>
            <w:r w:rsidR="005D5369">
              <w:t xml:space="preserve"> (0%)</w:t>
            </w:r>
          </w:p>
        </w:tc>
        <w:tc>
          <w:tcPr>
            <w:tcW w:w="862" w:type="pct"/>
            <w:vAlign w:val="top"/>
          </w:tcPr>
          <w:p w14:paraId="3458DD55" w14:textId="669B6374" w:rsidR="0029341E" w:rsidRDefault="0029341E" w:rsidP="009169DE">
            <w:pPr>
              <w:jc w:val="center"/>
            </w:pPr>
            <w:r>
              <w:t>5 (5,8%)</w:t>
            </w:r>
          </w:p>
        </w:tc>
      </w:tr>
      <w:tr w:rsidR="0029341E" w14:paraId="5A7B08F1" w14:textId="77777777" w:rsidTr="0029341E">
        <w:trPr>
          <w:trHeight w:val="354"/>
        </w:trPr>
        <w:tc>
          <w:tcPr>
            <w:tcW w:w="1552" w:type="pct"/>
          </w:tcPr>
          <w:p w14:paraId="4ED5796A" w14:textId="123BBB77" w:rsidR="0029341E" w:rsidRDefault="0029341E" w:rsidP="009169DE">
            <w:r>
              <w:t>Lao động tự do</w:t>
            </w:r>
          </w:p>
        </w:tc>
        <w:tc>
          <w:tcPr>
            <w:tcW w:w="862" w:type="pct"/>
            <w:vAlign w:val="top"/>
          </w:tcPr>
          <w:p w14:paraId="12022A7B" w14:textId="038976CC" w:rsidR="0029341E" w:rsidRDefault="005F0B3B" w:rsidP="009169DE">
            <w:pPr>
              <w:jc w:val="center"/>
            </w:pPr>
            <w:r>
              <w:t>23 (53,5%)</w:t>
            </w:r>
          </w:p>
        </w:tc>
        <w:tc>
          <w:tcPr>
            <w:tcW w:w="862" w:type="pct"/>
            <w:gridSpan w:val="2"/>
          </w:tcPr>
          <w:p w14:paraId="78247431" w14:textId="1ED7C1B1" w:rsidR="0029341E" w:rsidRDefault="005F0B3B" w:rsidP="009169DE">
            <w:pPr>
              <w:jc w:val="center"/>
            </w:pPr>
            <w:r>
              <w:t>16</w:t>
            </w:r>
            <w:r w:rsidR="008C028B">
              <w:t xml:space="preserve"> (72,7%)</w:t>
            </w:r>
          </w:p>
        </w:tc>
        <w:tc>
          <w:tcPr>
            <w:tcW w:w="862" w:type="pct"/>
            <w:gridSpan w:val="2"/>
          </w:tcPr>
          <w:p w14:paraId="6E9FBADC" w14:textId="734A2911" w:rsidR="0029341E" w:rsidRDefault="005F0B3B" w:rsidP="009169DE">
            <w:pPr>
              <w:jc w:val="center"/>
            </w:pPr>
            <w:r>
              <w:t>10</w:t>
            </w:r>
            <w:r w:rsidR="005D5369">
              <w:t xml:space="preserve"> (47,6%)</w:t>
            </w:r>
          </w:p>
        </w:tc>
        <w:tc>
          <w:tcPr>
            <w:tcW w:w="862" w:type="pct"/>
            <w:vAlign w:val="top"/>
          </w:tcPr>
          <w:p w14:paraId="00D08495" w14:textId="5525E095" w:rsidR="0029341E" w:rsidRDefault="0029341E" w:rsidP="009169DE">
            <w:pPr>
              <w:jc w:val="center"/>
            </w:pPr>
            <w:r>
              <w:t>49 (57,0%)</w:t>
            </w:r>
          </w:p>
        </w:tc>
      </w:tr>
      <w:tr w:rsidR="0029341E" w14:paraId="39001981" w14:textId="77777777" w:rsidTr="0029341E">
        <w:trPr>
          <w:trHeight w:val="354"/>
        </w:trPr>
        <w:tc>
          <w:tcPr>
            <w:tcW w:w="1552" w:type="pct"/>
          </w:tcPr>
          <w:p w14:paraId="01303239" w14:textId="4EE780DB" w:rsidR="0029341E" w:rsidRDefault="0029341E" w:rsidP="009169DE">
            <w:r>
              <w:t>Hưu trí</w:t>
            </w:r>
          </w:p>
        </w:tc>
        <w:tc>
          <w:tcPr>
            <w:tcW w:w="862" w:type="pct"/>
            <w:vAlign w:val="top"/>
          </w:tcPr>
          <w:p w14:paraId="57366CE4" w14:textId="088704CE" w:rsidR="0029341E" w:rsidRDefault="005F0B3B" w:rsidP="009169DE">
            <w:pPr>
              <w:jc w:val="center"/>
            </w:pPr>
            <w:r>
              <w:t>4 (9,3%)</w:t>
            </w:r>
          </w:p>
        </w:tc>
        <w:tc>
          <w:tcPr>
            <w:tcW w:w="862" w:type="pct"/>
            <w:gridSpan w:val="2"/>
          </w:tcPr>
          <w:p w14:paraId="5DFC5D37" w14:textId="5F189247" w:rsidR="0029341E" w:rsidRDefault="005F0B3B" w:rsidP="009169DE">
            <w:pPr>
              <w:jc w:val="center"/>
            </w:pPr>
            <w:r>
              <w:t>1</w:t>
            </w:r>
            <w:r w:rsidR="008C028B">
              <w:t xml:space="preserve"> (4,5%)</w:t>
            </w:r>
          </w:p>
        </w:tc>
        <w:tc>
          <w:tcPr>
            <w:tcW w:w="862" w:type="pct"/>
            <w:gridSpan w:val="2"/>
          </w:tcPr>
          <w:p w14:paraId="31035587" w14:textId="639D15DA" w:rsidR="0029341E" w:rsidRDefault="005F0B3B" w:rsidP="009169DE">
            <w:pPr>
              <w:jc w:val="center"/>
            </w:pPr>
            <w:r>
              <w:t>3</w:t>
            </w:r>
            <w:r w:rsidR="005D5369">
              <w:t xml:space="preserve"> (14,3%)</w:t>
            </w:r>
          </w:p>
        </w:tc>
        <w:tc>
          <w:tcPr>
            <w:tcW w:w="862" w:type="pct"/>
            <w:vAlign w:val="top"/>
          </w:tcPr>
          <w:p w14:paraId="67F4E4F2" w14:textId="32CE86AB" w:rsidR="0029341E" w:rsidRDefault="0029341E" w:rsidP="009169DE">
            <w:pPr>
              <w:jc w:val="center"/>
            </w:pPr>
            <w:r>
              <w:t>8 (9,3%)</w:t>
            </w:r>
          </w:p>
        </w:tc>
      </w:tr>
      <w:tr w:rsidR="0029341E" w14:paraId="7F52AFE4" w14:textId="77777777" w:rsidTr="0029341E">
        <w:trPr>
          <w:trHeight w:val="70"/>
        </w:trPr>
        <w:tc>
          <w:tcPr>
            <w:tcW w:w="1552" w:type="pct"/>
          </w:tcPr>
          <w:p w14:paraId="366891D6" w14:textId="120DCDF7" w:rsidR="0029341E" w:rsidRPr="003C2462" w:rsidRDefault="0029341E" w:rsidP="009169DE">
            <w:pPr>
              <w:rPr>
                <w:szCs w:val="28"/>
              </w:rPr>
            </w:pPr>
            <w:r>
              <w:rPr>
                <w:szCs w:val="28"/>
              </w:rPr>
              <w:t>Cán bộ công chức</w:t>
            </w:r>
          </w:p>
        </w:tc>
        <w:tc>
          <w:tcPr>
            <w:tcW w:w="862" w:type="pct"/>
            <w:vAlign w:val="top"/>
          </w:tcPr>
          <w:p w14:paraId="602A3777" w14:textId="0C57B091" w:rsidR="0029341E" w:rsidRPr="003C2462" w:rsidRDefault="005F0B3B" w:rsidP="009169DE">
            <w:pPr>
              <w:jc w:val="center"/>
            </w:pPr>
            <w:r>
              <w:t>1 (2,3%)</w:t>
            </w:r>
          </w:p>
        </w:tc>
        <w:tc>
          <w:tcPr>
            <w:tcW w:w="862" w:type="pct"/>
            <w:gridSpan w:val="2"/>
          </w:tcPr>
          <w:p w14:paraId="4E9EC172" w14:textId="317312EF" w:rsidR="0029341E" w:rsidRPr="003C2462" w:rsidRDefault="005F0B3B" w:rsidP="009169DE">
            <w:pPr>
              <w:jc w:val="center"/>
            </w:pPr>
            <w:r>
              <w:t>1</w:t>
            </w:r>
            <w:r w:rsidR="008C028B">
              <w:t xml:space="preserve"> (4,5%)</w:t>
            </w:r>
          </w:p>
        </w:tc>
        <w:tc>
          <w:tcPr>
            <w:tcW w:w="862" w:type="pct"/>
            <w:gridSpan w:val="2"/>
          </w:tcPr>
          <w:p w14:paraId="64AF7DD4" w14:textId="2FDC579F" w:rsidR="0029341E" w:rsidRPr="003C2462" w:rsidRDefault="005F0B3B" w:rsidP="009169DE">
            <w:pPr>
              <w:jc w:val="center"/>
              <w:rPr>
                <w:szCs w:val="28"/>
              </w:rPr>
            </w:pPr>
            <w:r>
              <w:rPr>
                <w:szCs w:val="28"/>
              </w:rPr>
              <w:t>1</w:t>
            </w:r>
            <w:r w:rsidR="005D5369">
              <w:rPr>
                <w:szCs w:val="28"/>
              </w:rPr>
              <w:t xml:space="preserve"> (4,5%)</w:t>
            </w:r>
          </w:p>
        </w:tc>
        <w:tc>
          <w:tcPr>
            <w:tcW w:w="862" w:type="pct"/>
            <w:vAlign w:val="top"/>
          </w:tcPr>
          <w:p w14:paraId="3B7B2BF8" w14:textId="01A41388" w:rsidR="0029341E" w:rsidRPr="003C2462" w:rsidRDefault="0029341E" w:rsidP="009169DE">
            <w:pPr>
              <w:jc w:val="center"/>
              <w:rPr>
                <w:szCs w:val="28"/>
              </w:rPr>
            </w:pPr>
            <w:r>
              <w:rPr>
                <w:szCs w:val="28"/>
              </w:rPr>
              <w:t>3 (3,5%)</w:t>
            </w:r>
          </w:p>
        </w:tc>
      </w:tr>
      <w:tr w:rsidR="0029341E" w14:paraId="6A4D4D1C" w14:textId="77777777" w:rsidTr="0029341E">
        <w:trPr>
          <w:trHeight w:val="70"/>
        </w:trPr>
        <w:tc>
          <w:tcPr>
            <w:tcW w:w="1552" w:type="pct"/>
          </w:tcPr>
          <w:p w14:paraId="161CF43C" w14:textId="49BEBC84" w:rsidR="0029341E" w:rsidRDefault="0029341E" w:rsidP="009169DE">
            <w:r>
              <w:t>Học sinh – Sinh viên</w:t>
            </w:r>
          </w:p>
        </w:tc>
        <w:tc>
          <w:tcPr>
            <w:tcW w:w="862" w:type="pct"/>
            <w:vAlign w:val="top"/>
          </w:tcPr>
          <w:p w14:paraId="04A01E2A" w14:textId="1CF18E7C" w:rsidR="0029341E" w:rsidRDefault="005F0B3B" w:rsidP="009169DE">
            <w:pPr>
              <w:jc w:val="center"/>
            </w:pPr>
            <w:r>
              <w:t>4 (9,3%)</w:t>
            </w:r>
          </w:p>
        </w:tc>
        <w:tc>
          <w:tcPr>
            <w:tcW w:w="862" w:type="pct"/>
            <w:gridSpan w:val="2"/>
          </w:tcPr>
          <w:p w14:paraId="0DB1E410" w14:textId="5D8A0415" w:rsidR="0029341E" w:rsidRDefault="005F0B3B" w:rsidP="009169DE">
            <w:pPr>
              <w:jc w:val="center"/>
            </w:pPr>
            <w:r>
              <w:t>2</w:t>
            </w:r>
            <w:r w:rsidR="008C028B">
              <w:t xml:space="preserve"> (9,1%)</w:t>
            </w:r>
          </w:p>
        </w:tc>
        <w:tc>
          <w:tcPr>
            <w:tcW w:w="862" w:type="pct"/>
            <w:gridSpan w:val="2"/>
          </w:tcPr>
          <w:p w14:paraId="6FD24E3A" w14:textId="38802103" w:rsidR="0029341E" w:rsidRDefault="005F0B3B" w:rsidP="009169DE">
            <w:pPr>
              <w:jc w:val="center"/>
            </w:pPr>
            <w:r>
              <w:t>2</w:t>
            </w:r>
            <w:r w:rsidR="005D5369">
              <w:t xml:space="preserve"> (9,5%)</w:t>
            </w:r>
          </w:p>
        </w:tc>
        <w:tc>
          <w:tcPr>
            <w:tcW w:w="862" w:type="pct"/>
            <w:vAlign w:val="top"/>
          </w:tcPr>
          <w:p w14:paraId="720FFC41" w14:textId="727B6F9D" w:rsidR="0029341E" w:rsidRDefault="0029341E" w:rsidP="009169DE">
            <w:pPr>
              <w:jc w:val="center"/>
            </w:pPr>
            <w:r>
              <w:t>8 (9,3%)</w:t>
            </w:r>
          </w:p>
        </w:tc>
      </w:tr>
      <w:tr w:rsidR="0029341E" w14:paraId="7C619D9B" w14:textId="77777777" w:rsidTr="0029341E">
        <w:trPr>
          <w:trHeight w:val="70"/>
        </w:trPr>
        <w:tc>
          <w:tcPr>
            <w:tcW w:w="1552" w:type="pct"/>
          </w:tcPr>
          <w:p w14:paraId="0D53FF05" w14:textId="6C282F5F" w:rsidR="0029341E" w:rsidRDefault="0029341E" w:rsidP="009169DE">
            <w:r>
              <w:t>Nội trợ</w:t>
            </w:r>
          </w:p>
        </w:tc>
        <w:tc>
          <w:tcPr>
            <w:tcW w:w="862" w:type="pct"/>
            <w:vAlign w:val="top"/>
          </w:tcPr>
          <w:p w14:paraId="1F44E6D1" w14:textId="4335FC07" w:rsidR="0029341E" w:rsidRDefault="005F0B3B" w:rsidP="009169DE">
            <w:pPr>
              <w:jc w:val="center"/>
            </w:pPr>
            <w:r>
              <w:t>1 (2,3%)</w:t>
            </w:r>
          </w:p>
        </w:tc>
        <w:tc>
          <w:tcPr>
            <w:tcW w:w="862" w:type="pct"/>
            <w:gridSpan w:val="2"/>
          </w:tcPr>
          <w:p w14:paraId="3157A4F0" w14:textId="716E25CE" w:rsidR="0029341E" w:rsidRDefault="005F0B3B" w:rsidP="009169DE">
            <w:pPr>
              <w:jc w:val="center"/>
            </w:pPr>
            <w:r>
              <w:t>1</w:t>
            </w:r>
            <w:r w:rsidR="008C028B">
              <w:t xml:space="preserve"> (4,5%)</w:t>
            </w:r>
          </w:p>
        </w:tc>
        <w:tc>
          <w:tcPr>
            <w:tcW w:w="862" w:type="pct"/>
            <w:gridSpan w:val="2"/>
          </w:tcPr>
          <w:p w14:paraId="6A6B1DEF" w14:textId="28FF229B" w:rsidR="0029341E" w:rsidRDefault="005F0B3B" w:rsidP="009169DE">
            <w:pPr>
              <w:jc w:val="center"/>
            </w:pPr>
            <w:r>
              <w:t>1</w:t>
            </w:r>
            <w:r w:rsidR="005D5369">
              <w:t xml:space="preserve"> (4,8%)</w:t>
            </w:r>
          </w:p>
        </w:tc>
        <w:tc>
          <w:tcPr>
            <w:tcW w:w="862" w:type="pct"/>
            <w:vAlign w:val="top"/>
          </w:tcPr>
          <w:p w14:paraId="2A683FBA" w14:textId="4DABAF6C" w:rsidR="0029341E" w:rsidRDefault="0029341E" w:rsidP="009169DE">
            <w:pPr>
              <w:jc w:val="center"/>
            </w:pPr>
            <w:r>
              <w:t>3 (3,5%)</w:t>
            </w:r>
          </w:p>
        </w:tc>
      </w:tr>
      <w:tr w:rsidR="004528D4" w14:paraId="10E77CB0" w14:textId="77777777" w:rsidTr="0038677B">
        <w:tc>
          <w:tcPr>
            <w:tcW w:w="5000" w:type="pct"/>
            <w:gridSpan w:val="7"/>
            <w:tcBorders>
              <w:tl2br w:val="nil"/>
            </w:tcBorders>
          </w:tcPr>
          <w:p w14:paraId="2232C620" w14:textId="77777777" w:rsidR="004528D4" w:rsidRPr="002A15EF" w:rsidRDefault="004528D4" w:rsidP="009169DE">
            <w:pPr>
              <w:jc w:val="center"/>
              <w:rPr>
                <w:b/>
                <w:bCs/>
              </w:rPr>
            </w:pPr>
            <w:r>
              <w:rPr>
                <w:b/>
                <w:bCs/>
                <w:szCs w:val="28"/>
              </w:rPr>
              <w:t>SGA</w:t>
            </w:r>
          </w:p>
        </w:tc>
      </w:tr>
      <w:tr w:rsidR="00F21F9E" w14:paraId="426FEFE9" w14:textId="77777777" w:rsidTr="0029341E">
        <w:trPr>
          <w:trHeight w:val="759"/>
        </w:trPr>
        <w:tc>
          <w:tcPr>
            <w:tcW w:w="1552" w:type="pct"/>
            <w:tcBorders>
              <w:tl2br w:val="single" w:sz="4" w:space="0" w:color="auto"/>
            </w:tcBorders>
          </w:tcPr>
          <w:p w14:paraId="1BA73538" w14:textId="77777777" w:rsidR="00F21F9E" w:rsidRPr="002A15EF" w:rsidRDefault="00F21F9E" w:rsidP="00F21F9E">
            <w:pPr>
              <w:jc w:val="right"/>
              <w:rPr>
                <w:b/>
                <w:bCs/>
                <w:szCs w:val="28"/>
              </w:rPr>
            </w:pPr>
            <w:r>
              <w:rPr>
                <w:b/>
                <w:bCs/>
                <w:szCs w:val="28"/>
              </w:rPr>
              <w:t>TTDD</w:t>
            </w:r>
          </w:p>
          <w:p w14:paraId="78B1718B" w14:textId="296E3F4C" w:rsidR="00F21F9E" w:rsidRPr="002A15EF" w:rsidRDefault="00F21F9E" w:rsidP="00F21F9E">
            <w:pPr>
              <w:rPr>
                <w:b/>
                <w:bCs/>
                <w:szCs w:val="28"/>
              </w:rPr>
            </w:pPr>
            <w:r>
              <w:rPr>
                <w:b/>
                <w:bCs/>
                <w:szCs w:val="28"/>
              </w:rPr>
              <w:t>Nghề nghiệp</w:t>
            </w:r>
          </w:p>
        </w:tc>
        <w:tc>
          <w:tcPr>
            <w:tcW w:w="1236" w:type="pct"/>
            <w:gridSpan w:val="2"/>
          </w:tcPr>
          <w:p w14:paraId="19FFAEE8" w14:textId="653D388C" w:rsidR="00F21F9E" w:rsidRDefault="0009118B" w:rsidP="00F21F9E">
            <w:pPr>
              <w:jc w:val="center"/>
            </w:pPr>
            <w:r>
              <w:rPr>
                <w:b/>
                <w:bCs/>
                <w:szCs w:val="28"/>
              </w:rPr>
              <w:t>SGA B</w:t>
            </w:r>
          </w:p>
        </w:tc>
        <w:tc>
          <w:tcPr>
            <w:tcW w:w="1094" w:type="pct"/>
            <w:gridSpan w:val="2"/>
          </w:tcPr>
          <w:p w14:paraId="0D18D3AE" w14:textId="4EE248BA" w:rsidR="00F21F9E" w:rsidRPr="002A15EF" w:rsidRDefault="0064535B" w:rsidP="00F21F9E">
            <w:pPr>
              <w:jc w:val="center"/>
              <w:rPr>
                <w:b/>
                <w:bCs/>
              </w:rPr>
            </w:pPr>
            <w:r w:rsidRPr="006C6D0F">
              <w:rPr>
                <w:b/>
                <w:bCs/>
              </w:rPr>
              <w:t>S</w:t>
            </w:r>
            <w:r>
              <w:rPr>
                <w:b/>
                <w:bCs/>
              </w:rPr>
              <w:t>GA C</w:t>
            </w:r>
          </w:p>
        </w:tc>
        <w:tc>
          <w:tcPr>
            <w:tcW w:w="1118" w:type="pct"/>
            <w:gridSpan w:val="2"/>
          </w:tcPr>
          <w:p w14:paraId="0C7D6A9E" w14:textId="5D569985" w:rsidR="00F21F9E" w:rsidRPr="002A15EF" w:rsidRDefault="00C13E9B" w:rsidP="00F21F9E">
            <w:pPr>
              <w:jc w:val="center"/>
              <w:rPr>
                <w:b/>
                <w:bCs/>
                <w:szCs w:val="28"/>
              </w:rPr>
            </w:pPr>
            <w:r>
              <w:rPr>
                <w:b/>
                <w:bCs/>
                <w:szCs w:val="28"/>
              </w:rPr>
              <w:t>SDD</w:t>
            </w:r>
            <w:r w:rsidR="00F21F9E">
              <w:rPr>
                <w:b/>
                <w:bCs/>
                <w:szCs w:val="28"/>
              </w:rPr>
              <w:t xml:space="preserve"> (</w:t>
            </w:r>
            <w:r w:rsidR="00F21F9E" w:rsidRPr="002A15EF">
              <w:rPr>
                <w:b/>
                <w:bCs/>
                <w:szCs w:val="28"/>
              </w:rPr>
              <w:t>n</w:t>
            </w:r>
            <w:r w:rsidR="00F21F9E">
              <w:rPr>
                <w:b/>
                <w:bCs/>
                <w:szCs w:val="28"/>
              </w:rPr>
              <w:t xml:space="preserve">, </w:t>
            </w:r>
            <w:r w:rsidR="00F21F9E" w:rsidRPr="002A15EF">
              <w:rPr>
                <w:b/>
                <w:bCs/>
                <w:szCs w:val="28"/>
              </w:rPr>
              <w:t>%</w:t>
            </w:r>
            <w:r w:rsidR="00F21F9E">
              <w:rPr>
                <w:b/>
                <w:bCs/>
                <w:szCs w:val="28"/>
              </w:rPr>
              <w:t>)</w:t>
            </w:r>
          </w:p>
        </w:tc>
      </w:tr>
      <w:tr w:rsidR="00F21F9E" w:rsidRPr="003C2462" w14:paraId="00F10623" w14:textId="77777777" w:rsidTr="0029341E">
        <w:trPr>
          <w:trHeight w:val="354"/>
        </w:trPr>
        <w:tc>
          <w:tcPr>
            <w:tcW w:w="1552" w:type="pct"/>
          </w:tcPr>
          <w:p w14:paraId="4F4B260B" w14:textId="77777777" w:rsidR="00F21F9E" w:rsidRPr="003C2462" w:rsidRDefault="00F21F9E" w:rsidP="009169DE">
            <w:pPr>
              <w:rPr>
                <w:szCs w:val="28"/>
              </w:rPr>
            </w:pPr>
            <w:r>
              <w:rPr>
                <w:szCs w:val="28"/>
              </w:rPr>
              <w:t>Nông dân</w:t>
            </w:r>
          </w:p>
        </w:tc>
        <w:tc>
          <w:tcPr>
            <w:tcW w:w="1236" w:type="pct"/>
            <w:gridSpan w:val="2"/>
          </w:tcPr>
          <w:p w14:paraId="6F934313" w14:textId="69DE588A" w:rsidR="00F21F9E" w:rsidRPr="003C2462" w:rsidRDefault="005E6AFC" w:rsidP="009169DE">
            <w:pPr>
              <w:jc w:val="center"/>
            </w:pPr>
            <w:r>
              <w:t>16 (20,0%)</w:t>
            </w:r>
          </w:p>
        </w:tc>
        <w:tc>
          <w:tcPr>
            <w:tcW w:w="1094" w:type="pct"/>
            <w:gridSpan w:val="2"/>
          </w:tcPr>
          <w:p w14:paraId="10FF5329" w14:textId="46F37CF1" w:rsidR="00F21F9E" w:rsidRPr="003C2462" w:rsidRDefault="005E6AFC" w:rsidP="009169DE">
            <w:pPr>
              <w:jc w:val="center"/>
              <w:rPr>
                <w:szCs w:val="28"/>
              </w:rPr>
            </w:pPr>
            <w:r>
              <w:rPr>
                <w:szCs w:val="28"/>
              </w:rPr>
              <w:t>1 (7,7%)</w:t>
            </w:r>
          </w:p>
        </w:tc>
        <w:tc>
          <w:tcPr>
            <w:tcW w:w="1118" w:type="pct"/>
            <w:gridSpan w:val="2"/>
          </w:tcPr>
          <w:p w14:paraId="2E25F33C" w14:textId="082B9771" w:rsidR="00F21F9E" w:rsidRPr="003C2462" w:rsidRDefault="00F21F9E" w:rsidP="009169DE">
            <w:pPr>
              <w:jc w:val="center"/>
              <w:rPr>
                <w:szCs w:val="28"/>
              </w:rPr>
            </w:pPr>
            <w:r>
              <w:rPr>
                <w:szCs w:val="28"/>
              </w:rPr>
              <w:t>17 (18,3%)</w:t>
            </w:r>
          </w:p>
        </w:tc>
      </w:tr>
      <w:tr w:rsidR="00F21F9E" w14:paraId="60A69952" w14:textId="77777777" w:rsidTr="0029341E">
        <w:trPr>
          <w:trHeight w:val="354"/>
        </w:trPr>
        <w:tc>
          <w:tcPr>
            <w:tcW w:w="1552" w:type="pct"/>
          </w:tcPr>
          <w:p w14:paraId="39852F2D" w14:textId="77777777" w:rsidR="00F21F9E" w:rsidRDefault="00F21F9E" w:rsidP="009169DE">
            <w:r>
              <w:t>Công nhân</w:t>
            </w:r>
          </w:p>
        </w:tc>
        <w:tc>
          <w:tcPr>
            <w:tcW w:w="1236" w:type="pct"/>
            <w:gridSpan w:val="2"/>
          </w:tcPr>
          <w:p w14:paraId="7D39B026" w14:textId="60F7CC40" w:rsidR="00F21F9E" w:rsidRDefault="005E6AFC" w:rsidP="009169DE">
            <w:pPr>
              <w:jc w:val="center"/>
            </w:pPr>
            <w:r>
              <w:t>5 (6,3%)</w:t>
            </w:r>
          </w:p>
        </w:tc>
        <w:tc>
          <w:tcPr>
            <w:tcW w:w="1094" w:type="pct"/>
            <w:gridSpan w:val="2"/>
          </w:tcPr>
          <w:p w14:paraId="456FAF9C" w14:textId="0F6BB752" w:rsidR="00F21F9E" w:rsidRDefault="005E6AFC" w:rsidP="009169DE">
            <w:pPr>
              <w:jc w:val="center"/>
            </w:pPr>
            <w:r>
              <w:t>2 (15,4%)</w:t>
            </w:r>
          </w:p>
        </w:tc>
        <w:tc>
          <w:tcPr>
            <w:tcW w:w="1118" w:type="pct"/>
            <w:gridSpan w:val="2"/>
          </w:tcPr>
          <w:p w14:paraId="68B0C5F1" w14:textId="3A149F6E" w:rsidR="00F21F9E" w:rsidRDefault="00F21F9E" w:rsidP="009169DE">
            <w:pPr>
              <w:jc w:val="center"/>
            </w:pPr>
            <w:r>
              <w:t>7 (7,5%)</w:t>
            </w:r>
          </w:p>
        </w:tc>
      </w:tr>
      <w:tr w:rsidR="00F21F9E" w14:paraId="01AAE59B" w14:textId="77777777" w:rsidTr="0029341E">
        <w:trPr>
          <w:trHeight w:val="354"/>
        </w:trPr>
        <w:tc>
          <w:tcPr>
            <w:tcW w:w="1552" w:type="pct"/>
          </w:tcPr>
          <w:p w14:paraId="7254D8C5" w14:textId="77777777" w:rsidR="00F21F9E" w:rsidRDefault="00F21F9E" w:rsidP="009169DE">
            <w:r>
              <w:t>Lao động tự do</w:t>
            </w:r>
          </w:p>
        </w:tc>
        <w:tc>
          <w:tcPr>
            <w:tcW w:w="1236" w:type="pct"/>
            <w:gridSpan w:val="2"/>
          </w:tcPr>
          <w:p w14:paraId="15EC7747" w14:textId="42659487" w:rsidR="00F21F9E" w:rsidRDefault="005E6AFC" w:rsidP="009169DE">
            <w:pPr>
              <w:jc w:val="center"/>
            </w:pPr>
            <w:r>
              <w:t>42 (52.5%)</w:t>
            </w:r>
          </w:p>
        </w:tc>
        <w:tc>
          <w:tcPr>
            <w:tcW w:w="1094" w:type="pct"/>
            <w:gridSpan w:val="2"/>
          </w:tcPr>
          <w:p w14:paraId="3C0CF2AE" w14:textId="0688C070" w:rsidR="00F21F9E" w:rsidRDefault="005E6AFC" w:rsidP="009169DE">
            <w:pPr>
              <w:jc w:val="center"/>
            </w:pPr>
            <w:r>
              <w:t>9 (69,2%)</w:t>
            </w:r>
          </w:p>
        </w:tc>
        <w:tc>
          <w:tcPr>
            <w:tcW w:w="1118" w:type="pct"/>
            <w:gridSpan w:val="2"/>
          </w:tcPr>
          <w:p w14:paraId="57C6D374" w14:textId="28C353EF" w:rsidR="00F21F9E" w:rsidRDefault="00F21F9E" w:rsidP="009169DE">
            <w:pPr>
              <w:jc w:val="center"/>
            </w:pPr>
            <w:r>
              <w:t>51 (54,8%)</w:t>
            </w:r>
          </w:p>
        </w:tc>
      </w:tr>
      <w:tr w:rsidR="00F21F9E" w14:paraId="0E7A84D5" w14:textId="77777777" w:rsidTr="0029341E">
        <w:trPr>
          <w:trHeight w:val="354"/>
        </w:trPr>
        <w:tc>
          <w:tcPr>
            <w:tcW w:w="1552" w:type="pct"/>
          </w:tcPr>
          <w:p w14:paraId="14372455" w14:textId="77777777" w:rsidR="00F21F9E" w:rsidRDefault="00F21F9E" w:rsidP="009169DE">
            <w:r>
              <w:t>Hưu trí</w:t>
            </w:r>
          </w:p>
        </w:tc>
        <w:tc>
          <w:tcPr>
            <w:tcW w:w="1236" w:type="pct"/>
            <w:gridSpan w:val="2"/>
          </w:tcPr>
          <w:p w14:paraId="1BCD860A" w14:textId="3C7FBA4B" w:rsidR="00F21F9E" w:rsidRDefault="005E6AFC" w:rsidP="009169DE">
            <w:pPr>
              <w:jc w:val="center"/>
            </w:pPr>
            <w:r>
              <w:t>5 (6,3%)</w:t>
            </w:r>
          </w:p>
        </w:tc>
        <w:tc>
          <w:tcPr>
            <w:tcW w:w="1094" w:type="pct"/>
            <w:gridSpan w:val="2"/>
          </w:tcPr>
          <w:p w14:paraId="22798D20" w14:textId="5C30418B" w:rsidR="00F21F9E" w:rsidRDefault="005E6AFC" w:rsidP="009169DE">
            <w:pPr>
              <w:jc w:val="center"/>
            </w:pPr>
            <w:r>
              <w:t>0</w:t>
            </w:r>
            <w:r w:rsidR="008C31B6">
              <w:t xml:space="preserve"> (0%)</w:t>
            </w:r>
          </w:p>
        </w:tc>
        <w:tc>
          <w:tcPr>
            <w:tcW w:w="1118" w:type="pct"/>
            <w:gridSpan w:val="2"/>
          </w:tcPr>
          <w:p w14:paraId="2C27D09B" w14:textId="1509961D" w:rsidR="00F21F9E" w:rsidRDefault="00F21F9E" w:rsidP="009169DE">
            <w:pPr>
              <w:jc w:val="center"/>
            </w:pPr>
            <w:r>
              <w:t>5 (5,4%)</w:t>
            </w:r>
          </w:p>
        </w:tc>
      </w:tr>
      <w:tr w:rsidR="00F21F9E" w:rsidRPr="003C2462" w14:paraId="1F9FF37C" w14:textId="77777777" w:rsidTr="0029341E">
        <w:trPr>
          <w:trHeight w:val="70"/>
        </w:trPr>
        <w:tc>
          <w:tcPr>
            <w:tcW w:w="1552" w:type="pct"/>
          </w:tcPr>
          <w:p w14:paraId="0D468D8A" w14:textId="77777777" w:rsidR="00F21F9E" w:rsidRPr="003C2462" w:rsidRDefault="00F21F9E" w:rsidP="009169DE">
            <w:pPr>
              <w:rPr>
                <w:szCs w:val="28"/>
              </w:rPr>
            </w:pPr>
            <w:r>
              <w:rPr>
                <w:szCs w:val="28"/>
              </w:rPr>
              <w:t>Cán bộ công chức</w:t>
            </w:r>
          </w:p>
        </w:tc>
        <w:tc>
          <w:tcPr>
            <w:tcW w:w="1236" w:type="pct"/>
            <w:gridSpan w:val="2"/>
          </w:tcPr>
          <w:p w14:paraId="16971B26" w14:textId="257BA0F3" w:rsidR="00F21F9E" w:rsidRPr="003C2462" w:rsidRDefault="005E6AFC" w:rsidP="009169DE">
            <w:pPr>
              <w:jc w:val="center"/>
            </w:pPr>
            <w:r>
              <w:t>4</w:t>
            </w:r>
            <w:r w:rsidR="00255445">
              <w:t xml:space="preserve"> (5,0%)</w:t>
            </w:r>
          </w:p>
        </w:tc>
        <w:tc>
          <w:tcPr>
            <w:tcW w:w="1094" w:type="pct"/>
            <w:gridSpan w:val="2"/>
          </w:tcPr>
          <w:p w14:paraId="66B09669" w14:textId="0E345255" w:rsidR="00F21F9E" w:rsidRPr="003C2462" w:rsidRDefault="005E6AFC" w:rsidP="009169DE">
            <w:pPr>
              <w:jc w:val="center"/>
              <w:rPr>
                <w:szCs w:val="28"/>
              </w:rPr>
            </w:pPr>
            <w:r>
              <w:rPr>
                <w:szCs w:val="28"/>
              </w:rPr>
              <w:t>0</w:t>
            </w:r>
            <w:r w:rsidR="000B49AE">
              <w:rPr>
                <w:szCs w:val="28"/>
              </w:rPr>
              <w:t xml:space="preserve"> </w:t>
            </w:r>
            <w:r w:rsidR="000B49AE">
              <w:t>(0%)</w:t>
            </w:r>
          </w:p>
        </w:tc>
        <w:tc>
          <w:tcPr>
            <w:tcW w:w="1118" w:type="pct"/>
            <w:gridSpan w:val="2"/>
          </w:tcPr>
          <w:p w14:paraId="1F872B97" w14:textId="05DC3ECA" w:rsidR="00F21F9E" w:rsidRPr="003C2462" w:rsidRDefault="00F21F9E" w:rsidP="009169DE">
            <w:pPr>
              <w:jc w:val="center"/>
              <w:rPr>
                <w:szCs w:val="28"/>
              </w:rPr>
            </w:pPr>
            <w:r>
              <w:rPr>
                <w:szCs w:val="28"/>
              </w:rPr>
              <w:t>4 (4,3%)</w:t>
            </w:r>
          </w:p>
        </w:tc>
      </w:tr>
      <w:tr w:rsidR="00F21F9E" w14:paraId="6732D8D4" w14:textId="77777777" w:rsidTr="0029341E">
        <w:trPr>
          <w:trHeight w:val="70"/>
        </w:trPr>
        <w:tc>
          <w:tcPr>
            <w:tcW w:w="1552" w:type="pct"/>
          </w:tcPr>
          <w:p w14:paraId="564C954B" w14:textId="77777777" w:rsidR="00F21F9E" w:rsidRDefault="00F21F9E" w:rsidP="009169DE">
            <w:r>
              <w:t>Học sinh – Sinh viên</w:t>
            </w:r>
          </w:p>
        </w:tc>
        <w:tc>
          <w:tcPr>
            <w:tcW w:w="1236" w:type="pct"/>
            <w:gridSpan w:val="2"/>
          </w:tcPr>
          <w:p w14:paraId="3EBAFB08" w14:textId="54E86D94" w:rsidR="00F21F9E" w:rsidRDefault="005E6AFC" w:rsidP="009169DE">
            <w:pPr>
              <w:jc w:val="center"/>
            </w:pPr>
            <w:r>
              <w:t>4</w:t>
            </w:r>
            <w:r w:rsidR="00255445">
              <w:t xml:space="preserve"> </w:t>
            </w:r>
            <w:r w:rsidR="00D42B0A">
              <w:t>(</w:t>
            </w:r>
            <w:r w:rsidR="00255445">
              <w:t>5,0%)</w:t>
            </w:r>
          </w:p>
        </w:tc>
        <w:tc>
          <w:tcPr>
            <w:tcW w:w="1094" w:type="pct"/>
            <w:gridSpan w:val="2"/>
          </w:tcPr>
          <w:p w14:paraId="53082F65" w14:textId="311D7525" w:rsidR="00F21F9E" w:rsidRDefault="005E6AFC" w:rsidP="009169DE">
            <w:pPr>
              <w:jc w:val="center"/>
            </w:pPr>
            <w:r>
              <w:t>0</w:t>
            </w:r>
            <w:r w:rsidR="000B49AE">
              <w:t xml:space="preserve"> (0%)</w:t>
            </w:r>
          </w:p>
        </w:tc>
        <w:tc>
          <w:tcPr>
            <w:tcW w:w="1118" w:type="pct"/>
            <w:gridSpan w:val="2"/>
          </w:tcPr>
          <w:p w14:paraId="7C0F04AA" w14:textId="38DD53F1" w:rsidR="00F21F9E" w:rsidRDefault="00F21F9E" w:rsidP="009169DE">
            <w:pPr>
              <w:jc w:val="center"/>
            </w:pPr>
            <w:r>
              <w:t>4 (4,3%)</w:t>
            </w:r>
          </w:p>
        </w:tc>
      </w:tr>
      <w:tr w:rsidR="00F21F9E" w14:paraId="5E85A0AE" w14:textId="77777777" w:rsidTr="0029341E">
        <w:trPr>
          <w:trHeight w:val="70"/>
        </w:trPr>
        <w:tc>
          <w:tcPr>
            <w:tcW w:w="1552" w:type="pct"/>
          </w:tcPr>
          <w:p w14:paraId="24B52C96" w14:textId="77777777" w:rsidR="00F21F9E" w:rsidRDefault="00F21F9E" w:rsidP="009169DE">
            <w:r>
              <w:t>Nội trợ</w:t>
            </w:r>
          </w:p>
        </w:tc>
        <w:tc>
          <w:tcPr>
            <w:tcW w:w="1236" w:type="pct"/>
            <w:gridSpan w:val="2"/>
          </w:tcPr>
          <w:p w14:paraId="2D94970C" w14:textId="3EB06A97" w:rsidR="00F21F9E" w:rsidRDefault="005E6AFC" w:rsidP="009169DE">
            <w:pPr>
              <w:jc w:val="center"/>
            </w:pPr>
            <w:r>
              <w:t>4</w:t>
            </w:r>
            <w:r w:rsidR="008E0F73">
              <w:t xml:space="preserve"> (5,0%)</w:t>
            </w:r>
          </w:p>
        </w:tc>
        <w:tc>
          <w:tcPr>
            <w:tcW w:w="1094" w:type="pct"/>
            <w:gridSpan w:val="2"/>
          </w:tcPr>
          <w:p w14:paraId="557C3BBA" w14:textId="7C105428" w:rsidR="00F21F9E" w:rsidRDefault="005E6AFC" w:rsidP="009169DE">
            <w:pPr>
              <w:jc w:val="center"/>
            </w:pPr>
            <w:r>
              <w:t>1</w:t>
            </w:r>
            <w:r w:rsidR="000B49AE">
              <w:t xml:space="preserve"> (7,7%)</w:t>
            </w:r>
          </w:p>
        </w:tc>
        <w:tc>
          <w:tcPr>
            <w:tcW w:w="1118" w:type="pct"/>
            <w:gridSpan w:val="2"/>
          </w:tcPr>
          <w:p w14:paraId="1A0C221E" w14:textId="189B2D7B" w:rsidR="00F21F9E" w:rsidRDefault="00F21F9E" w:rsidP="009169DE">
            <w:pPr>
              <w:jc w:val="center"/>
            </w:pPr>
            <w:r>
              <w:t>5 (5,4%)</w:t>
            </w:r>
          </w:p>
        </w:tc>
      </w:tr>
    </w:tbl>
    <w:p w14:paraId="087FD2E7" w14:textId="44B2CB54" w:rsidR="009079D8" w:rsidRPr="00C22401" w:rsidRDefault="00A25E85" w:rsidP="009079D8">
      <w:pPr>
        <w:spacing w:before="160"/>
      </w:pPr>
      <w:r>
        <w:t xml:space="preserve">Nhận xét: </w:t>
      </w:r>
      <w:r w:rsidR="009079D8">
        <w:t>theo BMI, lao động tự do có tỷ lệ SDD nhiều nhất</w:t>
      </w:r>
      <w:r w:rsidR="00ED3C32">
        <w:t xml:space="preserve"> trong số bệnh nhân mắc SDD</w:t>
      </w:r>
      <w:r w:rsidR="009079D8">
        <w:t xml:space="preserve"> chiếm 57,0%; nội trợ và cán bộ công chức đều có </w:t>
      </w:r>
      <w:r w:rsidR="001C44AB">
        <w:t>tỷ</w:t>
      </w:r>
      <w:r w:rsidR="009079D8">
        <w:t xml:space="preserve"> lệ SDD thấp nhất là 3,5%. Kết quả đánh giá SDD theo SGA, lao động tự do có tỷ lệ SDD nhiều nhất chiếm 54,8%; học sinh – sinh viên và cán bộ công chức đều có </w:t>
      </w:r>
      <w:r w:rsidR="001C44AB">
        <w:t>tỷ</w:t>
      </w:r>
      <w:r w:rsidR="009079D8">
        <w:t xml:space="preserve"> lệ SDD thấp nhất là 4,3%.</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437647D0" w:rsidR="00B35AD6" w:rsidRPr="00175D73" w:rsidRDefault="00B35AD6" w:rsidP="00AA3D78">
      <w:pPr>
        <w:pStyle w:val="Caption"/>
        <w:jc w:val="both"/>
        <w:rPr>
          <w:b w:val="0"/>
          <w:bCs/>
        </w:rPr>
      </w:pPr>
      <w:r>
        <w:tab/>
      </w:r>
      <w:bookmarkStart w:id="82" w:name="_Toc13460641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6</w:t>
      </w:r>
      <w:r w:rsidR="00CF667C">
        <w:fldChar w:fldCharType="end"/>
      </w:r>
      <w:r w:rsidRPr="00707BC9">
        <w:rPr>
          <w:bCs/>
        </w:rPr>
        <w:t xml:space="preserve">. </w:t>
      </w:r>
      <w:r w:rsidR="00F572EB">
        <w:rPr>
          <w:bCs/>
        </w:rPr>
        <w:t>Đặc điểm</w:t>
      </w:r>
      <w:r w:rsidRPr="00707BC9">
        <w:rPr>
          <w:bCs/>
        </w:rPr>
        <w:t xml:space="preserve"> </w:t>
      </w:r>
      <w:r>
        <w:rPr>
          <w:bCs/>
        </w:rPr>
        <w:t>SDD</w:t>
      </w:r>
      <w:r w:rsidRPr="00707BC9">
        <w:rPr>
          <w:bCs/>
        </w:rPr>
        <w:t xml:space="preserve"> theo </w:t>
      </w:r>
      <w:r w:rsidR="0098608C">
        <w:rPr>
          <w:bCs/>
        </w:rPr>
        <w:t xml:space="preserve">khu vực </w:t>
      </w:r>
      <w:r w:rsidR="00165303">
        <w:rPr>
          <w:bCs/>
        </w:rPr>
        <w:t>địa lý</w:t>
      </w:r>
      <w:bookmarkEnd w:id="8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2A15EF" w:rsidRDefault="004528D4" w:rsidP="009169DE">
            <w:pPr>
              <w:jc w:val="center"/>
              <w:rPr>
                <w:b/>
                <w:bCs/>
              </w:rPr>
            </w:pPr>
            <w:r>
              <w:rPr>
                <w:b/>
                <w:bCs/>
                <w:szCs w:val="28"/>
              </w:rPr>
              <w:lastRenderedPageBreak/>
              <w:t>BMI</w:t>
            </w:r>
          </w:p>
        </w:tc>
      </w:tr>
      <w:tr w:rsidR="009D3753" w14:paraId="15C13BAB" w14:textId="77777777" w:rsidTr="009D3753">
        <w:trPr>
          <w:trHeight w:val="759"/>
        </w:trPr>
        <w:tc>
          <w:tcPr>
            <w:tcW w:w="1566" w:type="pct"/>
            <w:tcBorders>
              <w:tl2br w:val="single" w:sz="4" w:space="0" w:color="auto"/>
            </w:tcBorders>
          </w:tcPr>
          <w:p w14:paraId="3AB69601" w14:textId="77777777" w:rsidR="009D3753" w:rsidRPr="002A15EF" w:rsidRDefault="009D3753" w:rsidP="009D3753">
            <w:pPr>
              <w:jc w:val="right"/>
              <w:rPr>
                <w:b/>
                <w:bCs/>
                <w:szCs w:val="28"/>
              </w:rPr>
            </w:pPr>
            <w:r>
              <w:rPr>
                <w:b/>
                <w:bCs/>
                <w:szCs w:val="28"/>
              </w:rPr>
              <w:t>TTDD</w:t>
            </w:r>
          </w:p>
          <w:p w14:paraId="180D4BEF" w14:textId="77777777" w:rsidR="009D3753" w:rsidRDefault="009D3753" w:rsidP="009D3753">
            <w:pPr>
              <w:rPr>
                <w:b/>
                <w:bCs/>
                <w:szCs w:val="28"/>
              </w:rPr>
            </w:pPr>
            <w:r>
              <w:rPr>
                <w:b/>
                <w:bCs/>
                <w:szCs w:val="28"/>
              </w:rPr>
              <w:t>Khu vực</w:t>
            </w:r>
          </w:p>
          <w:p w14:paraId="09A58A7F" w14:textId="4EC16312" w:rsidR="009D3753" w:rsidRPr="002A15EF" w:rsidRDefault="009D3753" w:rsidP="009D3753">
            <w:pPr>
              <w:rPr>
                <w:b/>
                <w:bCs/>
                <w:szCs w:val="28"/>
              </w:rPr>
            </w:pPr>
            <w:r>
              <w:rPr>
                <w:b/>
                <w:bCs/>
                <w:szCs w:val="28"/>
              </w:rPr>
              <w:t>địa lý</w:t>
            </w:r>
          </w:p>
        </w:tc>
        <w:tc>
          <w:tcPr>
            <w:tcW w:w="858" w:type="pct"/>
          </w:tcPr>
          <w:p w14:paraId="63453CFB" w14:textId="37CFDEDD" w:rsidR="009D3753" w:rsidRPr="002A15EF" w:rsidRDefault="009D3753" w:rsidP="009D3753">
            <w:pPr>
              <w:jc w:val="center"/>
              <w:rPr>
                <w:b/>
                <w:bCs/>
              </w:rPr>
            </w:pPr>
            <w:r>
              <w:rPr>
                <w:b/>
                <w:bCs/>
                <w:szCs w:val="28"/>
              </w:rPr>
              <w:t>SDD độ I (n, %)</w:t>
            </w:r>
          </w:p>
        </w:tc>
        <w:tc>
          <w:tcPr>
            <w:tcW w:w="859" w:type="pct"/>
            <w:gridSpan w:val="2"/>
          </w:tcPr>
          <w:p w14:paraId="5CE70072" w14:textId="37F52BB4" w:rsidR="009D3753" w:rsidRDefault="009D3753" w:rsidP="009D3753">
            <w:pPr>
              <w:jc w:val="center"/>
            </w:pPr>
            <w:r>
              <w:rPr>
                <w:b/>
                <w:bCs/>
                <w:szCs w:val="28"/>
              </w:rPr>
              <w:t>SDD độ II (n, %)</w:t>
            </w:r>
          </w:p>
        </w:tc>
        <w:tc>
          <w:tcPr>
            <w:tcW w:w="858" w:type="pct"/>
            <w:gridSpan w:val="2"/>
          </w:tcPr>
          <w:p w14:paraId="68D8DDC5" w14:textId="66F1F50B" w:rsidR="009D3753" w:rsidRPr="002A15EF" w:rsidRDefault="009D3753" w:rsidP="009D3753">
            <w:pPr>
              <w:jc w:val="center"/>
              <w:rPr>
                <w:b/>
                <w:bCs/>
              </w:rPr>
            </w:pPr>
            <w:r>
              <w:rPr>
                <w:b/>
                <w:bCs/>
                <w:szCs w:val="28"/>
              </w:rPr>
              <w:t>SDD độ III (n, %)</w:t>
            </w:r>
          </w:p>
        </w:tc>
        <w:tc>
          <w:tcPr>
            <w:tcW w:w="859" w:type="pct"/>
          </w:tcPr>
          <w:p w14:paraId="62C0B3DE" w14:textId="7747414C" w:rsidR="009D3753" w:rsidRPr="002A15EF" w:rsidRDefault="00900F49" w:rsidP="009D3753">
            <w:pPr>
              <w:jc w:val="center"/>
              <w:rPr>
                <w:b/>
                <w:bCs/>
                <w:szCs w:val="28"/>
              </w:rPr>
            </w:pPr>
            <w:r>
              <w:rPr>
                <w:b/>
                <w:bCs/>
                <w:szCs w:val="28"/>
              </w:rPr>
              <w:t xml:space="preserve">SDD </w:t>
            </w:r>
            <w:r w:rsidR="009D3753">
              <w:rPr>
                <w:b/>
                <w:bCs/>
                <w:szCs w:val="28"/>
              </w:rPr>
              <w:t>(</w:t>
            </w:r>
            <w:r w:rsidR="009D3753" w:rsidRPr="002A15EF">
              <w:rPr>
                <w:b/>
                <w:bCs/>
                <w:szCs w:val="28"/>
              </w:rPr>
              <w:t>n</w:t>
            </w:r>
            <w:r w:rsidR="009D3753">
              <w:rPr>
                <w:b/>
                <w:bCs/>
                <w:szCs w:val="28"/>
              </w:rPr>
              <w:t xml:space="preserve">, </w:t>
            </w:r>
            <w:r w:rsidR="009D3753" w:rsidRPr="002A15EF">
              <w:rPr>
                <w:b/>
                <w:bCs/>
                <w:szCs w:val="28"/>
              </w:rPr>
              <w:t>%</w:t>
            </w:r>
            <w:r w:rsidR="009D3753">
              <w:rPr>
                <w:b/>
                <w:bCs/>
                <w:szCs w:val="28"/>
              </w:rPr>
              <w:t>)</w:t>
            </w:r>
          </w:p>
        </w:tc>
      </w:tr>
      <w:tr w:rsidR="009D3753" w14:paraId="693239F8" w14:textId="77777777" w:rsidTr="009D3753">
        <w:trPr>
          <w:trHeight w:val="354"/>
        </w:trPr>
        <w:tc>
          <w:tcPr>
            <w:tcW w:w="1566" w:type="pct"/>
          </w:tcPr>
          <w:p w14:paraId="311AD7CE" w14:textId="0F1D2616" w:rsidR="009D3753" w:rsidRPr="003C2462" w:rsidRDefault="009D3753" w:rsidP="009169DE">
            <w:pPr>
              <w:rPr>
                <w:szCs w:val="28"/>
              </w:rPr>
            </w:pPr>
            <w:r>
              <w:rPr>
                <w:szCs w:val="28"/>
              </w:rPr>
              <w:t>Thành thị</w:t>
            </w:r>
          </w:p>
        </w:tc>
        <w:tc>
          <w:tcPr>
            <w:tcW w:w="858" w:type="pct"/>
            <w:vAlign w:val="top"/>
          </w:tcPr>
          <w:p w14:paraId="5E536B7D" w14:textId="61B77509" w:rsidR="009D3753" w:rsidRPr="003C2462" w:rsidRDefault="0049152E" w:rsidP="009169DE">
            <w:pPr>
              <w:jc w:val="center"/>
            </w:pPr>
            <w:r>
              <w:t>14 (32,6%)</w:t>
            </w:r>
          </w:p>
        </w:tc>
        <w:tc>
          <w:tcPr>
            <w:tcW w:w="859" w:type="pct"/>
            <w:gridSpan w:val="2"/>
          </w:tcPr>
          <w:p w14:paraId="414F8688" w14:textId="3ED0D0C9" w:rsidR="009D3753" w:rsidRPr="003C2462" w:rsidRDefault="0049152E" w:rsidP="009169DE">
            <w:pPr>
              <w:jc w:val="center"/>
            </w:pPr>
            <w:r>
              <w:t>11 (50,0%)</w:t>
            </w:r>
          </w:p>
        </w:tc>
        <w:tc>
          <w:tcPr>
            <w:tcW w:w="858" w:type="pct"/>
            <w:gridSpan w:val="2"/>
          </w:tcPr>
          <w:p w14:paraId="6DD5B4A7" w14:textId="17BA6A52" w:rsidR="009D3753" w:rsidRPr="003C2462" w:rsidRDefault="0049152E" w:rsidP="009169DE">
            <w:pPr>
              <w:jc w:val="center"/>
              <w:rPr>
                <w:szCs w:val="28"/>
              </w:rPr>
            </w:pPr>
            <w:r>
              <w:rPr>
                <w:szCs w:val="28"/>
              </w:rPr>
              <w:t>9 (42,9%)</w:t>
            </w:r>
          </w:p>
        </w:tc>
        <w:tc>
          <w:tcPr>
            <w:tcW w:w="859" w:type="pct"/>
            <w:vAlign w:val="top"/>
          </w:tcPr>
          <w:p w14:paraId="3A805B10" w14:textId="67A38EED" w:rsidR="009D3753" w:rsidRPr="003C2462" w:rsidRDefault="009D3753" w:rsidP="009169DE">
            <w:pPr>
              <w:jc w:val="center"/>
              <w:rPr>
                <w:szCs w:val="28"/>
              </w:rPr>
            </w:pPr>
            <w:r>
              <w:rPr>
                <w:szCs w:val="28"/>
              </w:rPr>
              <w:t>34 (39,5%)</w:t>
            </w:r>
          </w:p>
        </w:tc>
      </w:tr>
      <w:tr w:rsidR="009D3753" w14:paraId="2E78562E" w14:textId="77777777" w:rsidTr="009D3753">
        <w:trPr>
          <w:trHeight w:val="354"/>
        </w:trPr>
        <w:tc>
          <w:tcPr>
            <w:tcW w:w="1566" w:type="pct"/>
          </w:tcPr>
          <w:p w14:paraId="76AD2AC2" w14:textId="1084FD77" w:rsidR="009D3753" w:rsidRDefault="009D3753" w:rsidP="009169DE">
            <w:r>
              <w:t>Nông thôn</w:t>
            </w:r>
          </w:p>
        </w:tc>
        <w:tc>
          <w:tcPr>
            <w:tcW w:w="858" w:type="pct"/>
            <w:vAlign w:val="top"/>
          </w:tcPr>
          <w:p w14:paraId="03CA81F2" w14:textId="0EE9B4A4" w:rsidR="009D3753" w:rsidRDefault="0049152E" w:rsidP="009169DE">
            <w:pPr>
              <w:jc w:val="center"/>
            </w:pPr>
            <w:r>
              <w:t>29 (67,4%)</w:t>
            </w:r>
          </w:p>
        </w:tc>
        <w:tc>
          <w:tcPr>
            <w:tcW w:w="859" w:type="pct"/>
            <w:gridSpan w:val="2"/>
          </w:tcPr>
          <w:p w14:paraId="0AE7E208" w14:textId="29D01E73" w:rsidR="009D3753" w:rsidRDefault="0049152E" w:rsidP="009169DE">
            <w:pPr>
              <w:jc w:val="center"/>
            </w:pPr>
            <w:r>
              <w:t>11 (50,0%)</w:t>
            </w:r>
          </w:p>
        </w:tc>
        <w:tc>
          <w:tcPr>
            <w:tcW w:w="858" w:type="pct"/>
            <w:gridSpan w:val="2"/>
          </w:tcPr>
          <w:p w14:paraId="6C4E4517" w14:textId="12C10CCB" w:rsidR="009D3753" w:rsidRDefault="0049152E" w:rsidP="009169DE">
            <w:pPr>
              <w:jc w:val="center"/>
            </w:pPr>
            <w:r>
              <w:t>12 (57,1%)</w:t>
            </w:r>
          </w:p>
        </w:tc>
        <w:tc>
          <w:tcPr>
            <w:tcW w:w="859" w:type="pct"/>
            <w:vAlign w:val="top"/>
          </w:tcPr>
          <w:p w14:paraId="11BD83DC" w14:textId="6D9D6F6F" w:rsidR="009D3753" w:rsidRDefault="009D3753" w:rsidP="009169DE">
            <w:pPr>
              <w:jc w:val="center"/>
            </w:pPr>
            <w:r>
              <w:t>52 (60,5%)</w:t>
            </w:r>
          </w:p>
        </w:tc>
      </w:tr>
      <w:tr w:rsidR="0049152E" w14:paraId="6B038431" w14:textId="77777777" w:rsidTr="00166614">
        <w:trPr>
          <w:trHeight w:val="70"/>
        </w:trPr>
        <w:tc>
          <w:tcPr>
            <w:tcW w:w="1566" w:type="pct"/>
          </w:tcPr>
          <w:p w14:paraId="46E6D209" w14:textId="2C5139E3" w:rsidR="0049152E" w:rsidRPr="003C2462" w:rsidRDefault="0049152E" w:rsidP="0049152E">
            <w:pPr>
              <w:rPr>
                <w:szCs w:val="28"/>
              </w:rPr>
            </w:pPr>
            <w:r>
              <w:rPr>
                <w:szCs w:val="28"/>
              </w:rPr>
              <w:t>Hải đảo</w:t>
            </w:r>
          </w:p>
        </w:tc>
        <w:tc>
          <w:tcPr>
            <w:tcW w:w="858" w:type="pct"/>
            <w:vAlign w:val="top"/>
          </w:tcPr>
          <w:p w14:paraId="6FE485F3" w14:textId="647DDC6A" w:rsidR="0049152E" w:rsidRPr="003C2462" w:rsidRDefault="0049152E" w:rsidP="0049152E">
            <w:pPr>
              <w:jc w:val="center"/>
            </w:pPr>
            <w:r w:rsidRPr="00030AE4">
              <w:rPr>
                <w:szCs w:val="28"/>
              </w:rPr>
              <w:t>0 (0%)</w:t>
            </w:r>
          </w:p>
        </w:tc>
        <w:tc>
          <w:tcPr>
            <w:tcW w:w="859" w:type="pct"/>
            <w:gridSpan w:val="2"/>
            <w:vAlign w:val="top"/>
          </w:tcPr>
          <w:p w14:paraId="2CF3B9AF" w14:textId="30AA193E" w:rsidR="0049152E" w:rsidRPr="003C2462" w:rsidRDefault="0049152E" w:rsidP="0049152E">
            <w:pPr>
              <w:jc w:val="center"/>
            </w:pPr>
            <w:r w:rsidRPr="00030AE4">
              <w:rPr>
                <w:szCs w:val="28"/>
              </w:rPr>
              <w:t>0 (0%)</w:t>
            </w:r>
          </w:p>
        </w:tc>
        <w:tc>
          <w:tcPr>
            <w:tcW w:w="858" w:type="pct"/>
            <w:gridSpan w:val="2"/>
            <w:vAlign w:val="top"/>
          </w:tcPr>
          <w:p w14:paraId="20146F2D" w14:textId="08973C83" w:rsidR="0049152E" w:rsidRPr="003C2462" w:rsidRDefault="0049152E" w:rsidP="0049152E">
            <w:pPr>
              <w:jc w:val="center"/>
              <w:rPr>
                <w:szCs w:val="28"/>
              </w:rPr>
            </w:pPr>
            <w:r w:rsidRPr="00030AE4">
              <w:rPr>
                <w:szCs w:val="28"/>
              </w:rPr>
              <w:t>0 (0%)</w:t>
            </w:r>
          </w:p>
        </w:tc>
        <w:tc>
          <w:tcPr>
            <w:tcW w:w="859" w:type="pct"/>
            <w:vAlign w:val="top"/>
          </w:tcPr>
          <w:p w14:paraId="4AF9C4E6" w14:textId="21D82B60" w:rsidR="0049152E" w:rsidRPr="003C2462" w:rsidRDefault="0049152E" w:rsidP="0049152E">
            <w:pPr>
              <w:jc w:val="center"/>
              <w:rPr>
                <w:szCs w:val="28"/>
              </w:rPr>
            </w:pPr>
            <w:r>
              <w:rPr>
                <w:szCs w:val="28"/>
              </w:rPr>
              <w:t>0 (0%)</w:t>
            </w:r>
          </w:p>
        </w:tc>
      </w:tr>
      <w:tr w:rsidR="004528D4" w14:paraId="10083C14" w14:textId="77777777" w:rsidTr="009169DE">
        <w:tc>
          <w:tcPr>
            <w:tcW w:w="5000" w:type="pct"/>
            <w:gridSpan w:val="7"/>
            <w:tcBorders>
              <w:tl2br w:val="nil"/>
            </w:tcBorders>
          </w:tcPr>
          <w:p w14:paraId="00F34770" w14:textId="77777777" w:rsidR="004528D4" w:rsidRPr="002A15EF" w:rsidRDefault="004528D4" w:rsidP="009169DE">
            <w:pPr>
              <w:jc w:val="center"/>
              <w:rPr>
                <w:b/>
                <w:bCs/>
              </w:rPr>
            </w:pPr>
            <w:r>
              <w:rPr>
                <w:b/>
                <w:bCs/>
                <w:szCs w:val="28"/>
              </w:rPr>
              <w:t>SGA</w:t>
            </w:r>
          </w:p>
        </w:tc>
      </w:tr>
      <w:tr w:rsidR="00E60CC3" w14:paraId="38B99790" w14:textId="77777777" w:rsidTr="009D3753">
        <w:trPr>
          <w:trHeight w:val="759"/>
        </w:trPr>
        <w:tc>
          <w:tcPr>
            <w:tcW w:w="1566" w:type="pct"/>
            <w:tcBorders>
              <w:tl2br w:val="single" w:sz="4" w:space="0" w:color="auto"/>
            </w:tcBorders>
          </w:tcPr>
          <w:p w14:paraId="26F57B13" w14:textId="77777777" w:rsidR="00E60CC3" w:rsidRPr="002A15EF" w:rsidRDefault="00E60CC3" w:rsidP="00E60CC3">
            <w:pPr>
              <w:jc w:val="right"/>
              <w:rPr>
                <w:b/>
                <w:bCs/>
                <w:szCs w:val="28"/>
              </w:rPr>
            </w:pPr>
            <w:r>
              <w:rPr>
                <w:b/>
                <w:bCs/>
                <w:szCs w:val="28"/>
              </w:rPr>
              <w:t>TTDD</w:t>
            </w:r>
          </w:p>
          <w:p w14:paraId="1A6A7102" w14:textId="77777777" w:rsidR="00E60CC3" w:rsidRDefault="00E60CC3" w:rsidP="00E60CC3">
            <w:pPr>
              <w:rPr>
                <w:b/>
                <w:bCs/>
                <w:szCs w:val="28"/>
              </w:rPr>
            </w:pPr>
            <w:r>
              <w:rPr>
                <w:b/>
                <w:bCs/>
                <w:szCs w:val="28"/>
              </w:rPr>
              <w:t>Khu vực</w:t>
            </w:r>
          </w:p>
          <w:p w14:paraId="327F4289" w14:textId="007E06EA" w:rsidR="00E60CC3" w:rsidRPr="002A15EF" w:rsidRDefault="00E60CC3" w:rsidP="00E60CC3">
            <w:pPr>
              <w:rPr>
                <w:b/>
                <w:bCs/>
                <w:szCs w:val="28"/>
              </w:rPr>
            </w:pPr>
            <w:r>
              <w:rPr>
                <w:b/>
                <w:bCs/>
                <w:szCs w:val="28"/>
              </w:rPr>
              <w:t>địa lý</w:t>
            </w:r>
          </w:p>
        </w:tc>
        <w:tc>
          <w:tcPr>
            <w:tcW w:w="1181" w:type="pct"/>
            <w:gridSpan w:val="2"/>
          </w:tcPr>
          <w:p w14:paraId="2754478C" w14:textId="77940FAE" w:rsidR="00E60CC3" w:rsidRPr="002A15EF" w:rsidRDefault="0009118B" w:rsidP="00E60CC3">
            <w:pPr>
              <w:jc w:val="center"/>
              <w:rPr>
                <w:b/>
                <w:bCs/>
              </w:rPr>
            </w:pPr>
            <w:r>
              <w:rPr>
                <w:b/>
                <w:bCs/>
                <w:szCs w:val="28"/>
              </w:rPr>
              <w:t>SGA B</w:t>
            </w:r>
          </w:p>
        </w:tc>
        <w:tc>
          <w:tcPr>
            <w:tcW w:w="1120" w:type="pct"/>
            <w:gridSpan w:val="2"/>
          </w:tcPr>
          <w:p w14:paraId="40344998" w14:textId="3BE8428A" w:rsidR="00E60CC3" w:rsidRPr="002A15EF" w:rsidRDefault="0064535B" w:rsidP="00E60CC3">
            <w:pPr>
              <w:jc w:val="center"/>
              <w:rPr>
                <w:b/>
                <w:bCs/>
              </w:rPr>
            </w:pPr>
            <w:r w:rsidRPr="006C6D0F">
              <w:rPr>
                <w:b/>
                <w:bCs/>
              </w:rPr>
              <w:t>S</w:t>
            </w:r>
            <w:r>
              <w:rPr>
                <w:b/>
                <w:bCs/>
              </w:rPr>
              <w:t>GA C</w:t>
            </w:r>
          </w:p>
        </w:tc>
        <w:tc>
          <w:tcPr>
            <w:tcW w:w="1133" w:type="pct"/>
            <w:gridSpan w:val="2"/>
          </w:tcPr>
          <w:p w14:paraId="30F817E6" w14:textId="37D42495" w:rsidR="00E60CC3" w:rsidRPr="002A15EF" w:rsidRDefault="00D46600" w:rsidP="00E60CC3">
            <w:pPr>
              <w:jc w:val="center"/>
              <w:rPr>
                <w:b/>
                <w:bCs/>
                <w:szCs w:val="28"/>
              </w:rPr>
            </w:pPr>
            <w:r>
              <w:rPr>
                <w:b/>
                <w:bCs/>
                <w:szCs w:val="28"/>
              </w:rPr>
              <w:t>SDD</w:t>
            </w:r>
            <w:r w:rsidR="00E60CC3">
              <w:rPr>
                <w:b/>
                <w:bCs/>
                <w:szCs w:val="28"/>
              </w:rPr>
              <w:t xml:space="preserve"> (</w:t>
            </w:r>
            <w:r w:rsidR="00E60CC3" w:rsidRPr="002A15EF">
              <w:rPr>
                <w:b/>
                <w:bCs/>
                <w:szCs w:val="28"/>
              </w:rPr>
              <w:t>n</w:t>
            </w:r>
            <w:r w:rsidR="00E60CC3">
              <w:rPr>
                <w:b/>
                <w:bCs/>
                <w:szCs w:val="28"/>
              </w:rPr>
              <w:t xml:space="preserve">, </w:t>
            </w:r>
            <w:r w:rsidR="00E60CC3" w:rsidRPr="002A15EF">
              <w:rPr>
                <w:b/>
                <w:bCs/>
                <w:szCs w:val="28"/>
              </w:rPr>
              <w:t>%</w:t>
            </w:r>
            <w:r w:rsidR="00E60CC3">
              <w:rPr>
                <w:b/>
                <w:bCs/>
                <w:szCs w:val="28"/>
              </w:rPr>
              <w:t>)</w:t>
            </w:r>
          </w:p>
        </w:tc>
      </w:tr>
      <w:tr w:rsidR="00E60CC3" w14:paraId="28BCCF93" w14:textId="77777777" w:rsidTr="009D3753">
        <w:trPr>
          <w:trHeight w:val="354"/>
        </w:trPr>
        <w:tc>
          <w:tcPr>
            <w:tcW w:w="1566" w:type="pct"/>
          </w:tcPr>
          <w:p w14:paraId="42F85451" w14:textId="69210803" w:rsidR="00E60CC3" w:rsidRPr="003C2462" w:rsidRDefault="00E60CC3" w:rsidP="004D47D1">
            <w:pPr>
              <w:rPr>
                <w:szCs w:val="28"/>
              </w:rPr>
            </w:pPr>
            <w:r>
              <w:rPr>
                <w:szCs w:val="28"/>
              </w:rPr>
              <w:t>Thành thị</w:t>
            </w:r>
          </w:p>
        </w:tc>
        <w:tc>
          <w:tcPr>
            <w:tcW w:w="1181" w:type="pct"/>
            <w:gridSpan w:val="2"/>
            <w:vAlign w:val="top"/>
          </w:tcPr>
          <w:p w14:paraId="1F0A7B6D" w14:textId="68632D62" w:rsidR="00E60CC3" w:rsidRPr="003C2462" w:rsidRDefault="00670C27" w:rsidP="004D47D1">
            <w:pPr>
              <w:jc w:val="center"/>
            </w:pPr>
            <w:r>
              <w:t>32 (40,0%)</w:t>
            </w:r>
          </w:p>
        </w:tc>
        <w:tc>
          <w:tcPr>
            <w:tcW w:w="1120" w:type="pct"/>
            <w:gridSpan w:val="2"/>
          </w:tcPr>
          <w:p w14:paraId="4BC77B92" w14:textId="1781ABE1" w:rsidR="00E60CC3" w:rsidRPr="003C2462" w:rsidRDefault="00670C27" w:rsidP="004D47D1">
            <w:pPr>
              <w:jc w:val="center"/>
              <w:rPr>
                <w:szCs w:val="28"/>
              </w:rPr>
            </w:pPr>
            <w:r>
              <w:rPr>
                <w:szCs w:val="28"/>
              </w:rPr>
              <w:t>4</w:t>
            </w:r>
            <w:r w:rsidR="00602516">
              <w:rPr>
                <w:szCs w:val="28"/>
              </w:rPr>
              <w:t xml:space="preserve"> (30,8%)</w:t>
            </w:r>
          </w:p>
        </w:tc>
        <w:tc>
          <w:tcPr>
            <w:tcW w:w="1133" w:type="pct"/>
            <w:gridSpan w:val="2"/>
            <w:vAlign w:val="top"/>
          </w:tcPr>
          <w:p w14:paraId="3EDC6934" w14:textId="7F77E8A5" w:rsidR="00E60CC3" w:rsidRPr="003C2462" w:rsidRDefault="00E60CC3" w:rsidP="004D47D1">
            <w:pPr>
              <w:jc w:val="center"/>
              <w:rPr>
                <w:szCs w:val="28"/>
              </w:rPr>
            </w:pPr>
            <w:r>
              <w:rPr>
                <w:szCs w:val="28"/>
              </w:rPr>
              <w:t>36 (38,7%)</w:t>
            </w:r>
          </w:p>
        </w:tc>
      </w:tr>
      <w:tr w:rsidR="00E60CC3" w14:paraId="7983BC17" w14:textId="77777777" w:rsidTr="009D3753">
        <w:trPr>
          <w:trHeight w:val="70"/>
        </w:trPr>
        <w:tc>
          <w:tcPr>
            <w:tcW w:w="1566" w:type="pct"/>
          </w:tcPr>
          <w:p w14:paraId="6E741284" w14:textId="63F26340" w:rsidR="00E60CC3" w:rsidRPr="003C2462" w:rsidRDefault="00E60CC3" w:rsidP="004D47D1">
            <w:pPr>
              <w:rPr>
                <w:szCs w:val="28"/>
              </w:rPr>
            </w:pPr>
            <w:r>
              <w:t>Nông thôn</w:t>
            </w:r>
          </w:p>
        </w:tc>
        <w:tc>
          <w:tcPr>
            <w:tcW w:w="1181" w:type="pct"/>
            <w:gridSpan w:val="2"/>
            <w:vAlign w:val="top"/>
          </w:tcPr>
          <w:p w14:paraId="6B02035A" w14:textId="319BA7B6" w:rsidR="00E60CC3" w:rsidRPr="003C2462" w:rsidRDefault="00670C27" w:rsidP="004D47D1">
            <w:pPr>
              <w:jc w:val="center"/>
            </w:pPr>
            <w:r>
              <w:t>47 (58,8%)</w:t>
            </w:r>
          </w:p>
        </w:tc>
        <w:tc>
          <w:tcPr>
            <w:tcW w:w="1120" w:type="pct"/>
            <w:gridSpan w:val="2"/>
          </w:tcPr>
          <w:p w14:paraId="75F7432B" w14:textId="2360BC94" w:rsidR="00E60CC3" w:rsidRPr="003C2462" w:rsidRDefault="00670C27" w:rsidP="004D47D1">
            <w:pPr>
              <w:jc w:val="center"/>
              <w:rPr>
                <w:szCs w:val="28"/>
              </w:rPr>
            </w:pPr>
            <w:r>
              <w:rPr>
                <w:szCs w:val="28"/>
              </w:rPr>
              <w:t>9</w:t>
            </w:r>
            <w:r w:rsidR="00602516">
              <w:rPr>
                <w:szCs w:val="28"/>
              </w:rPr>
              <w:t xml:space="preserve"> (69,2%)</w:t>
            </w:r>
          </w:p>
        </w:tc>
        <w:tc>
          <w:tcPr>
            <w:tcW w:w="1133" w:type="pct"/>
            <w:gridSpan w:val="2"/>
            <w:vAlign w:val="top"/>
          </w:tcPr>
          <w:p w14:paraId="29D8B425" w14:textId="4A484335" w:rsidR="00E60CC3" w:rsidRPr="003C2462" w:rsidRDefault="00E60CC3" w:rsidP="004D47D1">
            <w:pPr>
              <w:jc w:val="center"/>
              <w:rPr>
                <w:szCs w:val="28"/>
              </w:rPr>
            </w:pPr>
            <w:r>
              <w:rPr>
                <w:szCs w:val="28"/>
              </w:rPr>
              <w:t>56 (60,2%)</w:t>
            </w:r>
          </w:p>
        </w:tc>
      </w:tr>
      <w:tr w:rsidR="00E60CC3" w14:paraId="6CD2099B" w14:textId="77777777" w:rsidTr="009D3753">
        <w:trPr>
          <w:trHeight w:val="70"/>
        </w:trPr>
        <w:tc>
          <w:tcPr>
            <w:tcW w:w="1566" w:type="pct"/>
          </w:tcPr>
          <w:p w14:paraId="3CBB2E88" w14:textId="23741EEB" w:rsidR="00E60CC3" w:rsidRDefault="00E60CC3" w:rsidP="004D47D1">
            <w:r>
              <w:rPr>
                <w:szCs w:val="28"/>
              </w:rPr>
              <w:t>Hải đảo</w:t>
            </w:r>
          </w:p>
        </w:tc>
        <w:tc>
          <w:tcPr>
            <w:tcW w:w="1181" w:type="pct"/>
            <w:gridSpan w:val="2"/>
            <w:vAlign w:val="top"/>
          </w:tcPr>
          <w:p w14:paraId="0BA5F78C" w14:textId="3583DB58" w:rsidR="00E60CC3" w:rsidRDefault="00670C27" w:rsidP="004D47D1">
            <w:pPr>
              <w:jc w:val="center"/>
            </w:pPr>
            <w:r>
              <w:t>1 (1,3%)</w:t>
            </w:r>
          </w:p>
        </w:tc>
        <w:tc>
          <w:tcPr>
            <w:tcW w:w="1120" w:type="pct"/>
            <w:gridSpan w:val="2"/>
          </w:tcPr>
          <w:p w14:paraId="73F4DD3D" w14:textId="27279BBC" w:rsidR="00E60CC3" w:rsidRDefault="00670C27" w:rsidP="004D47D1">
            <w:pPr>
              <w:jc w:val="center"/>
            </w:pPr>
            <w:r>
              <w:t>0</w:t>
            </w:r>
            <w:r w:rsidR="00602516">
              <w:t xml:space="preserve"> (0%)</w:t>
            </w:r>
          </w:p>
        </w:tc>
        <w:tc>
          <w:tcPr>
            <w:tcW w:w="1133" w:type="pct"/>
            <w:gridSpan w:val="2"/>
            <w:vAlign w:val="top"/>
          </w:tcPr>
          <w:p w14:paraId="13D85217" w14:textId="6A3DEDB9" w:rsidR="00E60CC3" w:rsidRDefault="00E60CC3" w:rsidP="004D47D1">
            <w:pPr>
              <w:jc w:val="center"/>
            </w:pPr>
            <w:r>
              <w:t>1 (1,1%)</w:t>
            </w:r>
          </w:p>
        </w:tc>
      </w:tr>
    </w:tbl>
    <w:p w14:paraId="141907F7" w14:textId="6A3988D7" w:rsidR="00F91D2D" w:rsidRDefault="00075D1A" w:rsidP="007542AB">
      <w:pPr>
        <w:spacing w:before="160"/>
      </w:pPr>
      <w:r>
        <w:t xml:space="preserve">Nhận xét: </w:t>
      </w:r>
      <w:r w:rsidR="006F14A4">
        <w:t>t</w:t>
      </w:r>
      <w:r>
        <w:t xml:space="preserve">heo BMI, </w:t>
      </w:r>
      <w:r w:rsidR="003416BB">
        <w:t xml:space="preserve">trong số bệnh nhân mắc SDD </w:t>
      </w:r>
      <w:r w:rsidR="00134032">
        <w:t>nông thôn</w:t>
      </w:r>
      <w:r>
        <w:t xml:space="preserve"> có tỷ lệ SDD </w:t>
      </w:r>
      <w:r w:rsidR="00134032">
        <w:t>cao</w:t>
      </w:r>
      <w:r>
        <w:t xml:space="preserve"> nhất chiếm </w:t>
      </w:r>
      <w:r w:rsidR="005F770C">
        <w:t>60</w:t>
      </w:r>
      <w:r>
        <w:t>,</w:t>
      </w:r>
      <w:r w:rsidR="005F770C">
        <w:t>5</w:t>
      </w:r>
      <w:r>
        <w:t>%</w:t>
      </w:r>
      <w:r w:rsidR="005F770C">
        <w:t>,</w:t>
      </w:r>
      <w:r>
        <w:t xml:space="preserve"> tiếp theo là </w:t>
      </w:r>
      <w:r w:rsidR="005F770C">
        <w:t>thành thị</w:t>
      </w:r>
      <w:r>
        <w:t xml:space="preserve"> chiếm tỷ </w:t>
      </w:r>
      <w:r w:rsidR="005F770C">
        <w:t>3</w:t>
      </w:r>
      <w:r>
        <w:t>8</w:t>
      </w:r>
      <w:r w:rsidR="005F770C">
        <w:t>,7</w:t>
      </w:r>
      <w:r>
        <w:t>%</w:t>
      </w:r>
      <w:r w:rsidR="005F770C">
        <w:t>, hải đảo không có bệnh nhân SDD.</w:t>
      </w:r>
      <w:r w:rsidR="007542AB">
        <w:t xml:space="preserve"> </w:t>
      </w:r>
      <w:r w:rsidR="00F91D2D">
        <w:t>Theo SGA, nông thôn có tỷ lệ SDD cao nhất chiếm 60,</w:t>
      </w:r>
      <w:r w:rsidR="00F911EA">
        <w:t>2</w:t>
      </w:r>
      <w:r w:rsidR="00F91D2D">
        <w:t xml:space="preserve">%, tiếp theo là thành thị chiếm tỷ 38,7%, hải đảo </w:t>
      </w:r>
      <w:r w:rsidR="00F911EA">
        <w:t>chiếm 1,1%</w:t>
      </w:r>
      <w:r w:rsidR="00F91D2D">
        <w:t>.</w:t>
      </w:r>
    </w:p>
    <w:p w14:paraId="2D2DADB2" w14:textId="2B779DBC" w:rsidR="00E30892" w:rsidRDefault="00E30892" w:rsidP="00E30892">
      <w:pPr>
        <w:pStyle w:val="Heading3"/>
      </w:pPr>
      <w:r>
        <w:t>3.1.</w:t>
      </w:r>
      <w:r w:rsidR="00E73F9F">
        <w:t>7</w:t>
      </w:r>
      <w:r>
        <w:t xml:space="preserve">. </w:t>
      </w:r>
      <w:r w:rsidR="003944E3">
        <w:t xml:space="preserve">Đặc điểm </w:t>
      </w:r>
      <w:r w:rsidR="00C172AF">
        <w:t>suy dinh dưỡng</w:t>
      </w:r>
      <w:r>
        <w:t xml:space="preserve"> theo tiền sử bệnh lý</w:t>
      </w:r>
      <w:r w:rsidR="00917052">
        <w:t xml:space="preserve"> mạn tính</w:t>
      </w:r>
    </w:p>
    <w:p w14:paraId="4C6D4C9F" w14:textId="00E17C81" w:rsidR="00E30892" w:rsidRDefault="00E30892" w:rsidP="00890E5E">
      <w:pPr>
        <w:pStyle w:val="Caption"/>
        <w:jc w:val="both"/>
        <w:rPr>
          <w:bCs/>
        </w:rPr>
      </w:pPr>
      <w:r>
        <w:tab/>
      </w:r>
      <w:bookmarkStart w:id="83" w:name="_Toc13460641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7</w:t>
      </w:r>
      <w:r w:rsidR="00CF667C">
        <w:fldChar w:fldCharType="end"/>
      </w:r>
      <w:r w:rsidRPr="00707BC9">
        <w:rPr>
          <w:bCs/>
        </w:rPr>
        <w:t xml:space="preserve">. </w:t>
      </w:r>
      <w:r w:rsidR="00D119F4">
        <w:rPr>
          <w:bCs/>
        </w:rPr>
        <w:t>Đặc điểm</w:t>
      </w:r>
      <w:r w:rsidRPr="00707BC9">
        <w:rPr>
          <w:bCs/>
        </w:rPr>
        <w:t xml:space="preserve"> </w:t>
      </w:r>
      <w:r>
        <w:rPr>
          <w:bCs/>
        </w:rPr>
        <w:t>SDD</w:t>
      </w:r>
      <w:r w:rsidRPr="00707BC9">
        <w:rPr>
          <w:bCs/>
        </w:rPr>
        <w:t xml:space="preserve"> theo </w:t>
      </w:r>
      <w:r w:rsidR="008B7CFA">
        <w:rPr>
          <w:bCs/>
        </w:rPr>
        <w:t>tiền sử bệnh lý</w:t>
      </w:r>
      <w:r w:rsidR="00917052">
        <w:rPr>
          <w:bCs/>
        </w:rPr>
        <w:t xml:space="preserve"> mạn tính</w:t>
      </w:r>
      <w:bookmarkEnd w:id="83"/>
    </w:p>
    <w:tbl>
      <w:tblPr>
        <w:tblStyle w:val="TableGrid"/>
        <w:tblW w:w="5000" w:type="pct"/>
        <w:tblInd w:w="0" w:type="dxa"/>
        <w:tblLook w:val="04A0" w:firstRow="1" w:lastRow="0" w:firstColumn="1" w:lastColumn="0" w:noHBand="0" w:noVBand="1"/>
      </w:tblPr>
      <w:tblGrid>
        <w:gridCol w:w="2782"/>
        <w:gridCol w:w="1582"/>
        <w:gridCol w:w="671"/>
        <w:gridCol w:w="911"/>
        <w:gridCol w:w="1168"/>
        <w:gridCol w:w="414"/>
        <w:gridCol w:w="1583"/>
      </w:tblGrid>
      <w:tr w:rsidR="004528D4" w14:paraId="35E05D51" w14:textId="77777777" w:rsidTr="009169DE">
        <w:tc>
          <w:tcPr>
            <w:tcW w:w="5000" w:type="pct"/>
            <w:gridSpan w:val="7"/>
            <w:tcBorders>
              <w:tl2br w:val="nil"/>
            </w:tcBorders>
          </w:tcPr>
          <w:p w14:paraId="2CE70610" w14:textId="77777777" w:rsidR="004528D4" w:rsidRPr="002A15EF" w:rsidRDefault="004528D4" w:rsidP="009169DE">
            <w:pPr>
              <w:jc w:val="center"/>
              <w:rPr>
                <w:b/>
                <w:bCs/>
              </w:rPr>
            </w:pPr>
            <w:r>
              <w:rPr>
                <w:b/>
                <w:bCs/>
                <w:szCs w:val="28"/>
              </w:rPr>
              <w:t>BMI</w:t>
            </w:r>
          </w:p>
        </w:tc>
      </w:tr>
      <w:tr w:rsidR="00035888" w14:paraId="757F861F" w14:textId="77777777" w:rsidTr="005D2D47">
        <w:trPr>
          <w:trHeight w:val="759"/>
        </w:trPr>
        <w:tc>
          <w:tcPr>
            <w:tcW w:w="1527" w:type="pct"/>
            <w:tcBorders>
              <w:tl2br w:val="single" w:sz="4" w:space="0" w:color="auto"/>
            </w:tcBorders>
          </w:tcPr>
          <w:p w14:paraId="7B68CD88" w14:textId="77777777" w:rsidR="00035888" w:rsidRPr="002A15EF" w:rsidRDefault="00035888" w:rsidP="00035888">
            <w:pPr>
              <w:jc w:val="right"/>
              <w:rPr>
                <w:b/>
                <w:bCs/>
                <w:szCs w:val="28"/>
              </w:rPr>
            </w:pPr>
            <w:r>
              <w:rPr>
                <w:b/>
                <w:bCs/>
                <w:szCs w:val="28"/>
              </w:rPr>
              <w:t>TTDD</w:t>
            </w:r>
          </w:p>
          <w:p w14:paraId="01D62E8D" w14:textId="77777777" w:rsidR="00035888" w:rsidRDefault="00035888" w:rsidP="00035888">
            <w:pPr>
              <w:rPr>
                <w:b/>
                <w:bCs/>
                <w:szCs w:val="28"/>
              </w:rPr>
            </w:pPr>
            <w:r>
              <w:rPr>
                <w:b/>
                <w:bCs/>
                <w:szCs w:val="28"/>
              </w:rPr>
              <w:t>Tiền sử</w:t>
            </w:r>
          </w:p>
          <w:p w14:paraId="7EA1C3D4" w14:textId="7A938A83" w:rsidR="00035888" w:rsidRPr="002A15EF" w:rsidRDefault="00035888" w:rsidP="00035888">
            <w:pPr>
              <w:rPr>
                <w:b/>
                <w:bCs/>
                <w:szCs w:val="28"/>
              </w:rPr>
            </w:pPr>
            <w:r>
              <w:rPr>
                <w:b/>
                <w:bCs/>
                <w:szCs w:val="28"/>
              </w:rPr>
              <w:t>bệnh lý mạn tính</w:t>
            </w:r>
          </w:p>
        </w:tc>
        <w:tc>
          <w:tcPr>
            <w:tcW w:w="868" w:type="pct"/>
          </w:tcPr>
          <w:p w14:paraId="1DF860A2" w14:textId="61D6EE9A" w:rsidR="00035888" w:rsidRPr="003C2462" w:rsidRDefault="00035888" w:rsidP="00035888">
            <w:pPr>
              <w:jc w:val="center"/>
            </w:pPr>
            <w:r>
              <w:rPr>
                <w:b/>
                <w:bCs/>
                <w:szCs w:val="28"/>
              </w:rPr>
              <w:t>SDD độ I (n, %)</w:t>
            </w:r>
          </w:p>
        </w:tc>
        <w:tc>
          <w:tcPr>
            <w:tcW w:w="868" w:type="pct"/>
            <w:gridSpan w:val="2"/>
          </w:tcPr>
          <w:p w14:paraId="0593D0FA" w14:textId="5F6995D8" w:rsidR="00035888" w:rsidRDefault="00035888" w:rsidP="00035888">
            <w:pPr>
              <w:jc w:val="center"/>
            </w:pPr>
            <w:r>
              <w:rPr>
                <w:b/>
                <w:bCs/>
                <w:szCs w:val="28"/>
              </w:rPr>
              <w:t>SDD độ II (n, %)</w:t>
            </w:r>
          </w:p>
        </w:tc>
        <w:tc>
          <w:tcPr>
            <w:tcW w:w="868" w:type="pct"/>
            <w:gridSpan w:val="2"/>
          </w:tcPr>
          <w:p w14:paraId="74177E8A" w14:textId="39AE7282" w:rsidR="00035888" w:rsidRPr="002A15EF" w:rsidRDefault="00035888" w:rsidP="00035888">
            <w:pPr>
              <w:jc w:val="center"/>
              <w:rPr>
                <w:b/>
                <w:bCs/>
              </w:rPr>
            </w:pPr>
            <w:r>
              <w:rPr>
                <w:b/>
                <w:bCs/>
                <w:szCs w:val="28"/>
              </w:rPr>
              <w:t>SDD độ III (n, %)</w:t>
            </w:r>
          </w:p>
        </w:tc>
        <w:tc>
          <w:tcPr>
            <w:tcW w:w="869" w:type="pct"/>
          </w:tcPr>
          <w:p w14:paraId="445E6CC4" w14:textId="77535F42" w:rsidR="00035888" w:rsidRPr="002A15EF" w:rsidRDefault="00AC0297"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4826EDBE" w14:textId="77777777" w:rsidTr="005D2D47">
        <w:trPr>
          <w:trHeight w:val="354"/>
        </w:trPr>
        <w:tc>
          <w:tcPr>
            <w:tcW w:w="1527" w:type="pct"/>
          </w:tcPr>
          <w:p w14:paraId="38495B2F" w14:textId="5D12AC3C" w:rsidR="00035888" w:rsidRPr="003C2462" w:rsidRDefault="00035888" w:rsidP="009169DE">
            <w:pPr>
              <w:rPr>
                <w:szCs w:val="28"/>
              </w:rPr>
            </w:pPr>
            <w:r>
              <w:rPr>
                <w:szCs w:val="28"/>
              </w:rPr>
              <w:t>Đái tháo đường</w:t>
            </w:r>
          </w:p>
        </w:tc>
        <w:tc>
          <w:tcPr>
            <w:tcW w:w="868" w:type="pct"/>
            <w:vAlign w:val="top"/>
          </w:tcPr>
          <w:p w14:paraId="21305200" w14:textId="405DEF3D" w:rsidR="00035888" w:rsidRPr="003C2462" w:rsidRDefault="009D738B" w:rsidP="00393A05">
            <w:pPr>
              <w:jc w:val="center"/>
            </w:pPr>
            <w:r>
              <w:t>6 (1</w:t>
            </w:r>
            <w:r w:rsidR="00D13A97">
              <w:t>9</w:t>
            </w:r>
            <w:r>
              <w:t>,0%)</w:t>
            </w:r>
          </w:p>
        </w:tc>
        <w:tc>
          <w:tcPr>
            <w:tcW w:w="868" w:type="pct"/>
            <w:gridSpan w:val="2"/>
          </w:tcPr>
          <w:p w14:paraId="55C693E1" w14:textId="643D4A32" w:rsidR="00035888" w:rsidRPr="003C2462" w:rsidRDefault="009D738B" w:rsidP="00393A05">
            <w:pPr>
              <w:jc w:val="center"/>
            </w:pPr>
            <w:r>
              <w:t>1 (4,5%)</w:t>
            </w:r>
          </w:p>
        </w:tc>
        <w:tc>
          <w:tcPr>
            <w:tcW w:w="868" w:type="pct"/>
            <w:gridSpan w:val="2"/>
          </w:tcPr>
          <w:p w14:paraId="713BE0BB" w14:textId="3F47962B" w:rsidR="00035888" w:rsidRPr="003C2462" w:rsidRDefault="009D738B" w:rsidP="00393A05">
            <w:pPr>
              <w:jc w:val="center"/>
              <w:rPr>
                <w:szCs w:val="28"/>
              </w:rPr>
            </w:pPr>
            <w:r>
              <w:rPr>
                <w:szCs w:val="28"/>
              </w:rPr>
              <w:t>4 (1</w:t>
            </w:r>
            <w:r w:rsidR="00D13A97">
              <w:rPr>
                <w:szCs w:val="28"/>
              </w:rPr>
              <w:t>4</w:t>
            </w:r>
            <w:r>
              <w:rPr>
                <w:szCs w:val="28"/>
              </w:rPr>
              <w:t>,0%)</w:t>
            </w:r>
          </w:p>
        </w:tc>
        <w:tc>
          <w:tcPr>
            <w:tcW w:w="869" w:type="pct"/>
            <w:vAlign w:val="top"/>
          </w:tcPr>
          <w:p w14:paraId="21294ACA" w14:textId="38D28625" w:rsidR="00035888" w:rsidRPr="003C2462" w:rsidRDefault="00C85522" w:rsidP="009169DE">
            <w:pPr>
              <w:jc w:val="center"/>
              <w:rPr>
                <w:szCs w:val="28"/>
              </w:rPr>
            </w:pPr>
            <w:r>
              <w:rPr>
                <w:szCs w:val="28"/>
              </w:rPr>
              <w:t>11</w:t>
            </w:r>
            <w:r w:rsidR="00035888">
              <w:rPr>
                <w:szCs w:val="28"/>
              </w:rPr>
              <w:t xml:space="preserve"> (</w:t>
            </w:r>
            <w:r>
              <w:rPr>
                <w:szCs w:val="28"/>
              </w:rPr>
              <w:t>12</w:t>
            </w:r>
            <w:r w:rsidR="00035888">
              <w:rPr>
                <w:szCs w:val="28"/>
              </w:rPr>
              <w:t>,</w:t>
            </w:r>
            <w:r>
              <w:rPr>
                <w:szCs w:val="28"/>
              </w:rPr>
              <w:t>8</w:t>
            </w:r>
            <w:r w:rsidR="00035888">
              <w:rPr>
                <w:szCs w:val="28"/>
              </w:rPr>
              <w:t>%)</w:t>
            </w:r>
          </w:p>
        </w:tc>
      </w:tr>
      <w:tr w:rsidR="00035888" w14:paraId="19EF814C" w14:textId="77777777" w:rsidTr="005D2D47">
        <w:trPr>
          <w:trHeight w:val="70"/>
        </w:trPr>
        <w:tc>
          <w:tcPr>
            <w:tcW w:w="1527" w:type="pct"/>
          </w:tcPr>
          <w:p w14:paraId="187B5B02" w14:textId="4438F2C1" w:rsidR="00035888" w:rsidRPr="003C2462" w:rsidRDefault="00035888" w:rsidP="009169DE">
            <w:pPr>
              <w:rPr>
                <w:szCs w:val="28"/>
              </w:rPr>
            </w:pPr>
            <w:r>
              <w:rPr>
                <w:szCs w:val="28"/>
              </w:rPr>
              <w:t>Tăng huyết áp</w:t>
            </w:r>
          </w:p>
        </w:tc>
        <w:tc>
          <w:tcPr>
            <w:tcW w:w="868" w:type="pct"/>
            <w:vAlign w:val="top"/>
          </w:tcPr>
          <w:p w14:paraId="61E0441B" w14:textId="7762998A" w:rsidR="00035888" w:rsidRPr="003C2462" w:rsidRDefault="00D13A97" w:rsidP="00393A05">
            <w:pPr>
              <w:jc w:val="center"/>
            </w:pPr>
            <w:r>
              <w:t>3 (</w:t>
            </w:r>
            <w:r w:rsidR="00374AE6">
              <w:t>7,0%)</w:t>
            </w:r>
          </w:p>
        </w:tc>
        <w:tc>
          <w:tcPr>
            <w:tcW w:w="868" w:type="pct"/>
            <w:gridSpan w:val="2"/>
          </w:tcPr>
          <w:p w14:paraId="73A1AE66" w14:textId="5EED41F2" w:rsidR="00035888" w:rsidRPr="003C2462" w:rsidRDefault="00D13A97" w:rsidP="00393A05">
            <w:pPr>
              <w:jc w:val="center"/>
            </w:pPr>
            <w:r>
              <w:t>2</w:t>
            </w:r>
            <w:r w:rsidR="00374AE6">
              <w:t xml:space="preserve"> (9,1%)</w:t>
            </w:r>
          </w:p>
        </w:tc>
        <w:tc>
          <w:tcPr>
            <w:tcW w:w="868" w:type="pct"/>
            <w:gridSpan w:val="2"/>
          </w:tcPr>
          <w:p w14:paraId="4F5F0C0E" w14:textId="029AA58E" w:rsidR="00035888" w:rsidRPr="003C2462" w:rsidRDefault="00D13A97" w:rsidP="00393A05">
            <w:pPr>
              <w:jc w:val="center"/>
              <w:rPr>
                <w:szCs w:val="28"/>
              </w:rPr>
            </w:pPr>
            <w:r>
              <w:rPr>
                <w:szCs w:val="28"/>
              </w:rPr>
              <w:t>1</w:t>
            </w:r>
            <w:r w:rsidR="00374AE6">
              <w:rPr>
                <w:szCs w:val="28"/>
              </w:rPr>
              <w:t xml:space="preserve"> (4,8%)</w:t>
            </w:r>
          </w:p>
        </w:tc>
        <w:tc>
          <w:tcPr>
            <w:tcW w:w="869" w:type="pct"/>
            <w:vAlign w:val="top"/>
          </w:tcPr>
          <w:p w14:paraId="0C5E54FF" w14:textId="73873EE6" w:rsidR="00035888" w:rsidRPr="003C2462" w:rsidRDefault="00035888" w:rsidP="009169DE">
            <w:pPr>
              <w:jc w:val="center"/>
              <w:rPr>
                <w:szCs w:val="28"/>
              </w:rPr>
            </w:pPr>
            <w:r>
              <w:rPr>
                <w:szCs w:val="28"/>
              </w:rPr>
              <w:t>6 (</w:t>
            </w:r>
            <w:r w:rsidR="002F4591">
              <w:rPr>
                <w:szCs w:val="28"/>
              </w:rPr>
              <w:t>7,0</w:t>
            </w:r>
            <w:r>
              <w:rPr>
                <w:szCs w:val="28"/>
              </w:rPr>
              <w:t>%)</w:t>
            </w:r>
          </w:p>
        </w:tc>
      </w:tr>
      <w:tr w:rsidR="00035888" w14:paraId="2DFF7B66" w14:textId="77777777" w:rsidTr="005D2D47">
        <w:trPr>
          <w:trHeight w:val="70"/>
        </w:trPr>
        <w:tc>
          <w:tcPr>
            <w:tcW w:w="1527" w:type="pct"/>
          </w:tcPr>
          <w:p w14:paraId="7EF63B37" w14:textId="7A8AAD87" w:rsidR="00035888" w:rsidRDefault="00035888" w:rsidP="009169DE">
            <w:r>
              <w:t>Viêm dạ dày</w:t>
            </w:r>
          </w:p>
        </w:tc>
        <w:tc>
          <w:tcPr>
            <w:tcW w:w="868" w:type="pct"/>
            <w:vAlign w:val="top"/>
          </w:tcPr>
          <w:p w14:paraId="332B4E89" w14:textId="320F04D1" w:rsidR="00035888" w:rsidRDefault="00F36728" w:rsidP="00393A05">
            <w:pPr>
              <w:jc w:val="center"/>
            </w:pPr>
            <w:r>
              <w:t>1 (2,3%)</w:t>
            </w:r>
          </w:p>
        </w:tc>
        <w:tc>
          <w:tcPr>
            <w:tcW w:w="868" w:type="pct"/>
            <w:gridSpan w:val="2"/>
          </w:tcPr>
          <w:p w14:paraId="1F70B669" w14:textId="4F89190D" w:rsidR="00035888" w:rsidRDefault="00102C16" w:rsidP="00393A05">
            <w:pPr>
              <w:jc w:val="center"/>
            </w:pPr>
            <w:r>
              <w:t>0 (0%)</w:t>
            </w:r>
          </w:p>
        </w:tc>
        <w:tc>
          <w:tcPr>
            <w:tcW w:w="868" w:type="pct"/>
            <w:gridSpan w:val="2"/>
          </w:tcPr>
          <w:p w14:paraId="474AABFC" w14:textId="0F2AD514" w:rsidR="00035888" w:rsidRDefault="00F52D04" w:rsidP="00393A05">
            <w:pPr>
              <w:jc w:val="center"/>
            </w:pPr>
            <w:r>
              <w:t>0 (0%)</w:t>
            </w:r>
          </w:p>
        </w:tc>
        <w:tc>
          <w:tcPr>
            <w:tcW w:w="869" w:type="pct"/>
            <w:vAlign w:val="top"/>
          </w:tcPr>
          <w:p w14:paraId="16B4B7E5" w14:textId="569B0369" w:rsidR="00035888" w:rsidRDefault="00035888" w:rsidP="009169DE">
            <w:pPr>
              <w:jc w:val="center"/>
            </w:pPr>
            <w:r>
              <w:t>1 (</w:t>
            </w:r>
            <w:r w:rsidR="00F52D04">
              <w:t>1,2</w:t>
            </w:r>
            <w:r>
              <w:t>%)</w:t>
            </w:r>
          </w:p>
        </w:tc>
      </w:tr>
      <w:tr w:rsidR="00035888" w14:paraId="0671C414" w14:textId="77777777" w:rsidTr="005D2D47">
        <w:trPr>
          <w:trHeight w:val="70"/>
        </w:trPr>
        <w:tc>
          <w:tcPr>
            <w:tcW w:w="1527" w:type="pct"/>
          </w:tcPr>
          <w:p w14:paraId="7163CF6A" w14:textId="29A85729" w:rsidR="00035888" w:rsidRDefault="00035888" w:rsidP="009169DE">
            <w:r>
              <w:lastRenderedPageBreak/>
              <w:t>Gút</w:t>
            </w:r>
          </w:p>
        </w:tc>
        <w:tc>
          <w:tcPr>
            <w:tcW w:w="868" w:type="pct"/>
            <w:vAlign w:val="top"/>
          </w:tcPr>
          <w:p w14:paraId="20977973" w14:textId="31E84AF5" w:rsidR="00035888" w:rsidRDefault="00900A7C" w:rsidP="00393A05">
            <w:pPr>
              <w:jc w:val="center"/>
            </w:pPr>
            <w:r>
              <w:t>1 (</w:t>
            </w:r>
            <w:r w:rsidR="00061007">
              <w:t>2,3%)</w:t>
            </w:r>
          </w:p>
        </w:tc>
        <w:tc>
          <w:tcPr>
            <w:tcW w:w="868" w:type="pct"/>
            <w:gridSpan w:val="2"/>
          </w:tcPr>
          <w:p w14:paraId="6E1AE287" w14:textId="3756EAE6" w:rsidR="00035888" w:rsidRDefault="00061007" w:rsidP="00393A05">
            <w:pPr>
              <w:jc w:val="center"/>
            </w:pPr>
            <w:r>
              <w:t>0 (0%)</w:t>
            </w:r>
          </w:p>
        </w:tc>
        <w:tc>
          <w:tcPr>
            <w:tcW w:w="868" w:type="pct"/>
            <w:gridSpan w:val="2"/>
          </w:tcPr>
          <w:p w14:paraId="1D190707" w14:textId="325E1D61" w:rsidR="00035888" w:rsidRDefault="00061007" w:rsidP="00393A05">
            <w:pPr>
              <w:jc w:val="center"/>
            </w:pPr>
            <w:r>
              <w:t>0 (0%)</w:t>
            </w:r>
          </w:p>
        </w:tc>
        <w:tc>
          <w:tcPr>
            <w:tcW w:w="869" w:type="pct"/>
            <w:vAlign w:val="top"/>
          </w:tcPr>
          <w:p w14:paraId="642F5236" w14:textId="7FAF3D07" w:rsidR="00035888" w:rsidRDefault="00035888" w:rsidP="009169DE">
            <w:pPr>
              <w:jc w:val="center"/>
            </w:pPr>
            <w:r>
              <w:t>1 (1,</w:t>
            </w:r>
            <w:r w:rsidR="00574EFE">
              <w:t>2</w:t>
            </w:r>
            <w:r>
              <w:t>%)</w:t>
            </w:r>
          </w:p>
        </w:tc>
      </w:tr>
      <w:tr w:rsidR="00035888" w14:paraId="43A067F1" w14:textId="77777777" w:rsidTr="005D2D47">
        <w:trPr>
          <w:trHeight w:val="70"/>
        </w:trPr>
        <w:tc>
          <w:tcPr>
            <w:tcW w:w="1527" w:type="pct"/>
          </w:tcPr>
          <w:p w14:paraId="6FFF91BE" w14:textId="62E39196" w:rsidR="00035888" w:rsidRDefault="00035888" w:rsidP="009169DE">
            <w:r>
              <w:t>Viêm phế quản mạn tính</w:t>
            </w:r>
          </w:p>
        </w:tc>
        <w:tc>
          <w:tcPr>
            <w:tcW w:w="868" w:type="pct"/>
          </w:tcPr>
          <w:p w14:paraId="545C8A6D" w14:textId="09DF6590" w:rsidR="00035888" w:rsidRDefault="00574EFE" w:rsidP="00393A05">
            <w:pPr>
              <w:jc w:val="center"/>
            </w:pPr>
            <w:r>
              <w:t>2</w:t>
            </w:r>
            <w:r w:rsidR="00BF739E">
              <w:t xml:space="preserve"> (4,7%)</w:t>
            </w:r>
          </w:p>
        </w:tc>
        <w:tc>
          <w:tcPr>
            <w:tcW w:w="868" w:type="pct"/>
            <w:gridSpan w:val="2"/>
          </w:tcPr>
          <w:p w14:paraId="7D376909" w14:textId="604DFE4B" w:rsidR="00035888" w:rsidRDefault="00574EFE" w:rsidP="00393A05">
            <w:pPr>
              <w:jc w:val="center"/>
            </w:pPr>
            <w:r>
              <w:t>0 (0%)</w:t>
            </w:r>
          </w:p>
        </w:tc>
        <w:tc>
          <w:tcPr>
            <w:tcW w:w="868" w:type="pct"/>
            <w:gridSpan w:val="2"/>
          </w:tcPr>
          <w:p w14:paraId="3A872C26" w14:textId="2B215D16" w:rsidR="00035888" w:rsidRDefault="00574EFE" w:rsidP="00393A05">
            <w:pPr>
              <w:jc w:val="center"/>
            </w:pPr>
            <w:r>
              <w:t>0 (0%)</w:t>
            </w:r>
          </w:p>
        </w:tc>
        <w:tc>
          <w:tcPr>
            <w:tcW w:w="869" w:type="pct"/>
          </w:tcPr>
          <w:p w14:paraId="6EB57D9A" w14:textId="716EB1AA" w:rsidR="00035888" w:rsidRDefault="00035888" w:rsidP="00393A05">
            <w:pPr>
              <w:jc w:val="center"/>
            </w:pPr>
            <w:r>
              <w:t>2 (</w:t>
            </w:r>
            <w:r w:rsidR="00BF739E">
              <w:t>2</w:t>
            </w:r>
            <w:r>
              <w:t>,3%)</w:t>
            </w:r>
          </w:p>
        </w:tc>
      </w:tr>
      <w:tr w:rsidR="004528D4" w14:paraId="762A4EA6" w14:textId="77777777" w:rsidTr="009169DE">
        <w:tc>
          <w:tcPr>
            <w:tcW w:w="5000" w:type="pct"/>
            <w:gridSpan w:val="7"/>
            <w:tcBorders>
              <w:tl2br w:val="nil"/>
            </w:tcBorders>
          </w:tcPr>
          <w:p w14:paraId="143FFF1A" w14:textId="77777777" w:rsidR="004528D4" w:rsidRPr="002A15EF" w:rsidRDefault="004528D4" w:rsidP="009169DE">
            <w:pPr>
              <w:jc w:val="center"/>
              <w:rPr>
                <w:b/>
                <w:bCs/>
              </w:rPr>
            </w:pPr>
            <w:r>
              <w:rPr>
                <w:b/>
                <w:bCs/>
                <w:szCs w:val="28"/>
              </w:rPr>
              <w:t>SGA</w:t>
            </w:r>
          </w:p>
        </w:tc>
      </w:tr>
      <w:tr w:rsidR="00A378DC" w14:paraId="6A8248E8" w14:textId="77777777" w:rsidTr="005D2D47">
        <w:trPr>
          <w:trHeight w:val="759"/>
        </w:trPr>
        <w:tc>
          <w:tcPr>
            <w:tcW w:w="1527" w:type="pct"/>
            <w:tcBorders>
              <w:tl2br w:val="single" w:sz="4" w:space="0" w:color="auto"/>
            </w:tcBorders>
          </w:tcPr>
          <w:p w14:paraId="50183E13" w14:textId="77777777" w:rsidR="00A378DC" w:rsidRPr="002A15EF" w:rsidRDefault="00A378DC" w:rsidP="00A378DC">
            <w:pPr>
              <w:jc w:val="right"/>
              <w:rPr>
                <w:b/>
                <w:bCs/>
                <w:szCs w:val="28"/>
              </w:rPr>
            </w:pPr>
            <w:r>
              <w:rPr>
                <w:b/>
                <w:bCs/>
                <w:szCs w:val="28"/>
              </w:rPr>
              <w:t>TTDD</w:t>
            </w:r>
          </w:p>
          <w:p w14:paraId="13238A17" w14:textId="77777777" w:rsidR="00A378DC" w:rsidRDefault="00A378DC" w:rsidP="00A378DC">
            <w:pPr>
              <w:rPr>
                <w:b/>
                <w:bCs/>
                <w:szCs w:val="28"/>
              </w:rPr>
            </w:pPr>
            <w:r>
              <w:rPr>
                <w:b/>
                <w:bCs/>
                <w:szCs w:val="28"/>
              </w:rPr>
              <w:t>Tiền sử</w:t>
            </w:r>
          </w:p>
          <w:p w14:paraId="4D123DD6" w14:textId="55754B47" w:rsidR="00A378DC" w:rsidRPr="002A15EF" w:rsidRDefault="00A378DC" w:rsidP="00A378DC">
            <w:pPr>
              <w:rPr>
                <w:b/>
                <w:bCs/>
                <w:szCs w:val="28"/>
              </w:rPr>
            </w:pPr>
            <w:r>
              <w:rPr>
                <w:b/>
                <w:bCs/>
                <w:szCs w:val="28"/>
              </w:rPr>
              <w:t>bệnh lý mạn tính</w:t>
            </w:r>
          </w:p>
        </w:tc>
        <w:tc>
          <w:tcPr>
            <w:tcW w:w="1236" w:type="pct"/>
            <w:gridSpan w:val="2"/>
          </w:tcPr>
          <w:p w14:paraId="46B18357" w14:textId="2A0B8FE4" w:rsidR="00A378DC" w:rsidRPr="003C2462" w:rsidRDefault="0009118B" w:rsidP="00A378DC">
            <w:pPr>
              <w:jc w:val="center"/>
            </w:pPr>
            <w:r>
              <w:rPr>
                <w:b/>
                <w:bCs/>
                <w:szCs w:val="28"/>
              </w:rPr>
              <w:t>SGA B</w:t>
            </w:r>
          </w:p>
        </w:tc>
        <w:tc>
          <w:tcPr>
            <w:tcW w:w="1141" w:type="pct"/>
            <w:gridSpan w:val="2"/>
          </w:tcPr>
          <w:p w14:paraId="237D809F" w14:textId="3126B7A1" w:rsidR="00A378DC" w:rsidRPr="002A15EF" w:rsidRDefault="0064535B" w:rsidP="00A378DC">
            <w:pPr>
              <w:jc w:val="center"/>
              <w:rPr>
                <w:b/>
                <w:bCs/>
              </w:rPr>
            </w:pPr>
            <w:r w:rsidRPr="006C6D0F">
              <w:rPr>
                <w:b/>
                <w:bCs/>
              </w:rPr>
              <w:t>S</w:t>
            </w:r>
            <w:r>
              <w:rPr>
                <w:b/>
                <w:bCs/>
              </w:rPr>
              <w:t>GA C</w:t>
            </w:r>
          </w:p>
        </w:tc>
        <w:tc>
          <w:tcPr>
            <w:tcW w:w="1096" w:type="pct"/>
            <w:gridSpan w:val="2"/>
          </w:tcPr>
          <w:p w14:paraId="20BC151A" w14:textId="28CE7A3F" w:rsidR="00A378DC" w:rsidRPr="002A15EF" w:rsidRDefault="00A35526"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B1BCE2A" w14:textId="77777777" w:rsidTr="005D2D47">
        <w:trPr>
          <w:trHeight w:val="354"/>
        </w:trPr>
        <w:tc>
          <w:tcPr>
            <w:tcW w:w="1527" w:type="pct"/>
          </w:tcPr>
          <w:p w14:paraId="2333CA8B" w14:textId="375A68F8" w:rsidR="00A378DC" w:rsidRPr="003C2462" w:rsidRDefault="00A378DC" w:rsidP="003A17D8">
            <w:pPr>
              <w:rPr>
                <w:szCs w:val="28"/>
              </w:rPr>
            </w:pPr>
            <w:r>
              <w:rPr>
                <w:szCs w:val="28"/>
              </w:rPr>
              <w:t>Đái tháo đường</w:t>
            </w:r>
          </w:p>
        </w:tc>
        <w:tc>
          <w:tcPr>
            <w:tcW w:w="1236" w:type="pct"/>
            <w:gridSpan w:val="2"/>
            <w:vAlign w:val="top"/>
          </w:tcPr>
          <w:p w14:paraId="462DB7F7" w14:textId="0C279C03" w:rsidR="00A378DC" w:rsidRPr="003C2462" w:rsidRDefault="00226C38" w:rsidP="00A8081B">
            <w:pPr>
              <w:jc w:val="center"/>
            </w:pPr>
            <w:r>
              <w:t>12 (15%)</w:t>
            </w:r>
          </w:p>
        </w:tc>
        <w:tc>
          <w:tcPr>
            <w:tcW w:w="1141" w:type="pct"/>
            <w:gridSpan w:val="2"/>
          </w:tcPr>
          <w:p w14:paraId="14EDFD4E" w14:textId="46DCCCA4" w:rsidR="00A378DC" w:rsidRPr="003C2462" w:rsidRDefault="00226C38" w:rsidP="00A8081B">
            <w:pPr>
              <w:jc w:val="center"/>
              <w:rPr>
                <w:szCs w:val="28"/>
              </w:rPr>
            </w:pPr>
            <w:r>
              <w:rPr>
                <w:szCs w:val="28"/>
              </w:rPr>
              <w:t>4 (30,4%)</w:t>
            </w:r>
          </w:p>
        </w:tc>
        <w:tc>
          <w:tcPr>
            <w:tcW w:w="1096" w:type="pct"/>
            <w:gridSpan w:val="2"/>
            <w:vAlign w:val="top"/>
          </w:tcPr>
          <w:p w14:paraId="091B65C4" w14:textId="7C9A3FBB" w:rsidR="00A378DC" w:rsidRPr="003C2462" w:rsidRDefault="00A378DC" w:rsidP="003A17D8">
            <w:pPr>
              <w:jc w:val="center"/>
              <w:rPr>
                <w:szCs w:val="28"/>
              </w:rPr>
            </w:pPr>
            <w:r>
              <w:rPr>
                <w:szCs w:val="28"/>
              </w:rPr>
              <w:t>16 (</w:t>
            </w:r>
            <w:r w:rsidR="00A40CFA">
              <w:rPr>
                <w:szCs w:val="28"/>
              </w:rPr>
              <w:t>17</w:t>
            </w:r>
            <w:r>
              <w:rPr>
                <w:szCs w:val="28"/>
              </w:rPr>
              <w:t>,</w:t>
            </w:r>
            <w:r w:rsidR="00A40CFA">
              <w:rPr>
                <w:szCs w:val="28"/>
              </w:rPr>
              <w:t>2</w:t>
            </w:r>
            <w:r>
              <w:rPr>
                <w:szCs w:val="28"/>
              </w:rPr>
              <w:t>%)</w:t>
            </w:r>
          </w:p>
        </w:tc>
      </w:tr>
      <w:tr w:rsidR="00A378DC" w14:paraId="05C6B1C0" w14:textId="77777777" w:rsidTr="005D2D47">
        <w:trPr>
          <w:trHeight w:val="354"/>
        </w:trPr>
        <w:tc>
          <w:tcPr>
            <w:tcW w:w="1527" w:type="pct"/>
          </w:tcPr>
          <w:p w14:paraId="08DAE17B" w14:textId="2279BB60" w:rsidR="00A378DC" w:rsidRPr="003C2462" w:rsidRDefault="00A378DC" w:rsidP="003A17D8">
            <w:r>
              <w:rPr>
                <w:szCs w:val="28"/>
              </w:rPr>
              <w:t>Tăng huyết áp</w:t>
            </w:r>
          </w:p>
        </w:tc>
        <w:tc>
          <w:tcPr>
            <w:tcW w:w="1236" w:type="pct"/>
            <w:gridSpan w:val="2"/>
            <w:vAlign w:val="top"/>
          </w:tcPr>
          <w:p w14:paraId="3D94B8F5" w14:textId="008C25AB" w:rsidR="00A378DC" w:rsidRPr="003C2462" w:rsidRDefault="00CB7A17" w:rsidP="00A8081B">
            <w:pPr>
              <w:jc w:val="center"/>
            </w:pPr>
            <w:r>
              <w:t>6 (7,5%)</w:t>
            </w:r>
          </w:p>
        </w:tc>
        <w:tc>
          <w:tcPr>
            <w:tcW w:w="1141" w:type="pct"/>
            <w:gridSpan w:val="2"/>
          </w:tcPr>
          <w:p w14:paraId="5008EDC5" w14:textId="53EDE9A1" w:rsidR="00A378DC" w:rsidRPr="003C2462" w:rsidRDefault="00CB7A17" w:rsidP="00A8081B">
            <w:pPr>
              <w:jc w:val="center"/>
            </w:pPr>
            <w:r>
              <w:t>0 (0%)</w:t>
            </w:r>
          </w:p>
        </w:tc>
        <w:tc>
          <w:tcPr>
            <w:tcW w:w="1096" w:type="pct"/>
            <w:gridSpan w:val="2"/>
            <w:vAlign w:val="top"/>
          </w:tcPr>
          <w:p w14:paraId="0196805A" w14:textId="5BD85314" w:rsidR="00A378DC" w:rsidRPr="003C2462" w:rsidRDefault="00A378DC" w:rsidP="003A17D8">
            <w:pPr>
              <w:jc w:val="center"/>
            </w:pPr>
            <w:r>
              <w:t>6 (</w:t>
            </w:r>
            <w:r w:rsidR="00A40CFA">
              <w:t>6</w:t>
            </w:r>
            <w:r>
              <w:t>,</w:t>
            </w:r>
            <w:r w:rsidR="00A40CFA">
              <w:t>5</w:t>
            </w:r>
            <w:r>
              <w:t>%)</w:t>
            </w:r>
          </w:p>
        </w:tc>
      </w:tr>
      <w:tr w:rsidR="00A378DC" w14:paraId="265A6477" w14:textId="77777777" w:rsidTr="005D2D47">
        <w:trPr>
          <w:trHeight w:val="354"/>
        </w:trPr>
        <w:tc>
          <w:tcPr>
            <w:tcW w:w="1527" w:type="pct"/>
          </w:tcPr>
          <w:p w14:paraId="154DC2EC" w14:textId="33161E14" w:rsidR="00A378DC" w:rsidRPr="003C2462" w:rsidRDefault="00A378DC" w:rsidP="00A8081B">
            <w:r>
              <w:t>Viêm dạ dày</w:t>
            </w:r>
          </w:p>
        </w:tc>
        <w:tc>
          <w:tcPr>
            <w:tcW w:w="1236" w:type="pct"/>
            <w:gridSpan w:val="2"/>
            <w:vAlign w:val="top"/>
          </w:tcPr>
          <w:p w14:paraId="56E09414" w14:textId="1B7230A8" w:rsidR="00A378DC" w:rsidRPr="003C2462" w:rsidRDefault="00F275A0" w:rsidP="00A8081B">
            <w:pPr>
              <w:jc w:val="center"/>
            </w:pPr>
            <w:r>
              <w:t>0 (0%)</w:t>
            </w:r>
          </w:p>
        </w:tc>
        <w:tc>
          <w:tcPr>
            <w:tcW w:w="1141" w:type="pct"/>
            <w:gridSpan w:val="2"/>
          </w:tcPr>
          <w:p w14:paraId="633B934D" w14:textId="58F196DE" w:rsidR="00A378DC" w:rsidRPr="003C2462" w:rsidRDefault="00F275A0" w:rsidP="00A8081B">
            <w:pPr>
              <w:jc w:val="center"/>
            </w:pPr>
            <w:r>
              <w:t>1 (7,7%)</w:t>
            </w:r>
          </w:p>
        </w:tc>
        <w:tc>
          <w:tcPr>
            <w:tcW w:w="1096" w:type="pct"/>
            <w:gridSpan w:val="2"/>
            <w:vAlign w:val="top"/>
          </w:tcPr>
          <w:p w14:paraId="7F8EDA51" w14:textId="066EEB37" w:rsidR="00A378DC" w:rsidRPr="003C2462" w:rsidRDefault="00A378DC" w:rsidP="00A8081B">
            <w:pPr>
              <w:jc w:val="center"/>
            </w:pPr>
            <w:r>
              <w:t>1 (</w:t>
            </w:r>
            <w:r w:rsidR="00C80AFC">
              <w:t>1,1</w:t>
            </w:r>
            <w:r>
              <w:t>%)</w:t>
            </w:r>
          </w:p>
        </w:tc>
      </w:tr>
      <w:tr w:rsidR="00A378DC" w14:paraId="66FF8D10" w14:textId="77777777" w:rsidTr="005D2D47">
        <w:trPr>
          <w:trHeight w:val="70"/>
        </w:trPr>
        <w:tc>
          <w:tcPr>
            <w:tcW w:w="1527" w:type="pct"/>
          </w:tcPr>
          <w:p w14:paraId="74C129C6" w14:textId="6B570958" w:rsidR="00A378DC" w:rsidRPr="003C2462" w:rsidRDefault="00A378DC" w:rsidP="00A8081B">
            <w:pPr>
              <w:rPr>
                <w:szCs w:val="28"/>
              </w:rPr>
            </w:pPr>
            <w:r>
              <w:t>Gút</w:t>
            </w:r>
          </w:p>
        </w:tc>
        <w:tc>
          <w:tcPr>
            <w:tcW w:w="1236" w:type="pct"/>
            <w:gridSpan w:val="2"/>
            <w:vAlign w:val="top"/>
          </w:tcPr>
          <w:p w14:paraId="1D7FF339" w14:textId="6722B56E" w:rsidR="00A378DC" w:rsidRPr="003C2462" w:rsidRDefault="00393A05" w:rsidP="00A8081B">
            <w:pPr>
              <w:jc w:val="center"/>
            </w:pPr>
            <w:r>
              <w:t>4 (5,0%)</w:t>
            </w:r>
          </w:p>
        </w:tc>
        <w:tc>
          <w:tcPr>
            <w:tcW w:w="1141" w:type="pct"/>
            <w:gridSpan w:val="2"/>
          </w:tcPr>
          <w:p w14:paraId="316C8F56" w14:textId="424BFA97" w:rsidR="00A378DC" w:rsidRPr="003C2462" w:rsidRDefault="00393A05" w:rsidP="00A8081B">
            <w:pPr>
              <w:jc w:val="center"/>
              <w:rPr>
                <w:szCs w:val="28"/>
              </w:rPr>
            </w:pPr>
            <w:r>
              <w:rPr>
                <w:szCs w:val="28"/>
              </w:rPr>
              <w:t>0 (0%)</w:t>
            </w:r>
          </w:p>
        </w:tc>
        <w:tc>
          <w:tcPr>
            <w:tcW w:w="1096" w:type="pct"/>
            <w:gridSpan w:val="2"/>
            <w:vAlign w:val="top"/>
          </w:tcPr>
          <w:p w14:paraId="2CC39A34" w14:textId="40A97F2A" w:rsidR="00A378DC" w:rsidRPr="003C2462" w:rsidRDefault="00A378DC" w:rsidP="00A8081B">
            <w:pPr>
              <w:jc w:val="center"/>
              <w:rPr>
                <w:szCs w:val="28"/>
              </w:rPr>
            </w:pPr>
            <w:r>
              <w:rPr>
                <w:szCs w:val="28"/>
              </w:rPr>
              <w:t>4 (4,</w:t>
            </w:r>
            <w:r w:rsidR="001219AB">
              <w:rPr>
                <w:szCs w:val="28"/>
              </w:rPr>
              <w:t>3</w:t>
            </w:r>
            <w:r>
              <w:rPr>
                <w:szCs w:val="28"/>
              </w:rPr>
              <w:t>%)</w:t>
            </w:r>
          </w:p>
        </w:tc>
      </w:tr>
      <w:tr w:rsidR="00A378DC" w14:paraId="1F3CD984" w14:textId="77777777" w:rsidTr="005D2D47">
        <w:trPr>
          <w:trHeight w:val="70"/>
        </w:trPr>
        <w:tc>
          <w:tcPr>
            <w:tcW w:w="1527" w:type="pct"/>
          </w:tcPr>
          <w:p w14:paraId="12C7F791" w14:textId="7C716029" w:rsidR="00A378DC" w:rsidRDefault="00A378DC" w:rsidP="00A8081B">
            <w:r>
              <w:t>Viêm phế quản mạn tính</w:t>
            </w:r>
          </w:p>
        </w:tc>
        <w:tc>
          <w:tcPr>
            <w:tcW w:w="1236" w:type="pct"/>
            <w:gridSpan w:val="2"/>
          </w:tcPr>
          <w:p w14:paraId="6A2057FC" w14:textId="793ECDE0" w:rsidR="00A378DC" w:rsidRPr="003C2462" w:rsidRDefault="00393A05" w:rsidP="00393A05">
            <w:pPr>
              <w:jc w:val="center"/>
            </w:pPr>
            <w:r>
              <w:t>1</w:t>
            </w:r>
            <w:r w:rsidR="00EE503A">
              <w:t xml:space="preserve"> (1,3%)</w:t>
            </w:r>
          </w:p>
        </w:tc>
        <w:tc>
          <w:tcPr>
            <w:tcW w:w="1141" w:type="pct"/>
            <w:gridSpan w:val="2"/>
          </w:tcPr>
          <w:p w14:paraId="1C712EA0" w14:textId="042AF6FF" w:rsidR="00A378DC" w:rsidRPr="003C2462" w:rsidRDefault="00393A05" w:rsidP="00393A05">
            <w:pPr>
              <w:jc w:val="center"/>
            </w:pPr>
            <w:r>
              <w:t>0</w:t>
            </w:r>
            <w:r w:rsidR="00EE503A">
              <w:t xml:space="preserve"> (0%)</w:t>
            </w:r>
          </w:p>
        </w:tc>
        <w:tc>
          <w:tcPr>
            <w:tcW w:w="1096" w:type="pct"/>
            <w:gridSpan w:val="2"/>
          </w:tcPr>
          <w:p w14:paraId="3D166566" w14:textId="402F3685" w:rsidR="00A378DC" w:rsidRPr="003C2462" w:rsidRDefault="00A378DC" w:rsidP="00393A05">
            <w:pPr>
              <w:jc w:val="center"/>
            </w:pPr>
            <w:r>
              <w:t>1 (1,</w:t>
            </w:r>
            <w:r w:rsidR="004A364A">
              <w:t>1</w:t>
            </w:r>
            <w:r>
              <w:t>%)</w:t>
            </w:r>
          </w:p>
        </w:tc>
      </w:tr>
    </w:tbl>
    <w:p w14:paraId="7CC6167A" w14:textId="293E7BF7" w:rsidR="00B30A29" w:rsidRDefault="002E357B" w:rsidP="009F49DA">
      <w:pPr>
        <w:spacing w:before="160"/>
      </w:pPr>
      <w:r>
        <w:t xml:space="preserve">Nhận xét: Theo BMI, </w:t>
      </w:r>
      <w:r w:rsidR="009F6190">
        <w:t xml:space="preserve">trong số </w:t>
      </w:r>
      <w:r>
        <w:t>bệnh</w:t>
      </w:r>
      <w:r w:rsidR="00951494">
        <w:t xml:space="preserve"> </w:t>
      </w:r>
      <w:r>
        <w:t>nhân</w:t>
      </w:r>
      <w:r w:rsidR="00951494">
        <w:t xml:space="preserve"> bị SDD,</w:t>
      </w:r>
      <w:r>
        <w:t xml:space="preserve"> đái</w:t>
      </w:r>
      <w:r w:rsidR="00951494">
        <w:t xml:space="preserve"> tháo đường</w:t>
      </w:r>
      <w:r w:rsidR="009F6190">
        <w:t xml:space="preserve"> chiếm </w:t>
      </w:r>
      <w:r w:rsidR="0016318E">
        <w:t>12</w:t>
      </w:r>
      <w:r w:rsidR="009F6190">
        <w:t>,</w:t>
      </w:r>
      <w:r w:rsidR="0016318E">
        <w:t>8</w:t>
      </w:r>
      <w:r w:rsidR="009F6190">
        <w:t xml:space="preserve">%, tăng huyết áp là </w:t>
      </w:r>
      <w:r w:rsidR="0016318E">
        <w:t>7</w:t>
      </w:r>
      <w:r w:rsidR="009F6190">
        <w:t>,</w:t>
      </w:r>
      <w:r w:rsidR="0016318E">
        <w:t>0</w:t>
      </w:r>
      <w:r w:rsidR="009F6190">
        <w:t xml:space="preserve">%, viêm dạ dày là </w:t>
      </w:r>
      <w:r w:rsidR="00F14AFD">
        <w:t>1,2</w:t>
      </w:r>
      <w:r w:rsidR="009F6190">
        <w:t xml:space="preserve">%, </w:t>
      </w:r>
      <w:r w:rsidR="00731C7F">
        <w:t xml:space="preserve">gút chiếm </w:t>
      </w:r>
      <w:r w:rsidR="009F6190">
        <w:t>1,</w:t>
      </w:r>
      <w:r w:rsidR="00D158DB">
        <w:t>2</w:t>
      </w:r>
      <w:r w:rsidR="009F6190">
        <w:t>%</w:t>
      </w:r>
      <w:r w:rsidR="00731C7F">
        <w:t xml:space="preserve"> và viêm phế quản mạn tính chiếm </w:t>
      </w:r>
      <w:r w:rsidR="009D0958">
        <w:t>2</w:t>
      </w:r>
      <w:r w:rsidR="009F6190">
        <w:t>,3%</w:t>
      </w:r>
      <w:r w:rsidR="00731C7F">
        <w:t>.</w:t>
      </w:r>
      <w:r w:rsidR="009F49DA">
        <w:t xml:space="preserve"> </w:t>
      </w:r>
      <w:r w:rsidR="00B30A29">
        <w:t>Theo SGA, trong số bệnh nhân</w:t>
      </w:r>
      <w:r w:rsidR="009478E7">
        <w:t xml:space="preserve"> bị</w:t>
      </w:r>
      <w:r w:rsidR="00B30A29">
        <w:t xml:space="preserve"> SDD</w:t>
      </w:r>
      <w:r w:rsidR="009478E7">
        <w:t>, đái tháo đường</w:t>
      </w:r>
      <w:r w:rsidR="00B30A29">
        <w:t xml:space="preserve"> chiếm </w:t>
      </w:r>
      <w:r w:rsidR="00E86459">
        <w:t>17</w:t>
      </w:r>
      <w:r w:rsidR="00B30A29">
        <w:t>,</w:t>
      </w:r>
      <w:r w:rsidR="00E86459">
        <w:t>2</w:t>
      </w:r>
      <w:r w:rsidR="00B30A29">
        <w:t xml:space="preserve">%, tăng huyết áp là </w:t>
      </w:r>
      <w:r w:rsidR="00E86459">
        <w:t>6</w:t>
      </w:r>
      <w:r w:rsidR="00B30A29">
        <w:t>,</w:t>
      </w:r>
      <w:r w:rsidR="00E86459">
        <w:t>5</w:t>
      </w:r>
      <w:r w:rsidR="00B30A29">
        <w:t xml:space="preserve">%, viêm dạ dày là </w:t>
      </w:r>
      <w:r w:rsidR="00E86459">
        <w:t>1,1</w:t>
      </w:r>
      <w:r w:rsidR="00B30A29">
        <w:t xml:space="preserve">%, </w:t>
      </w:r>
      <w:r w:rsidR="00E86459">
        <w:t>g</w:t>
      </w:r>
      <w:r w:rsidR="00B30A29">
        <w:t xml:space="preserve">út chiếm </w:t>
      </w:r>
      <w:r w:rsidR="00B322F5">
        <w:t>4</w:t>
      </w:r>
      <w:r w:rsidR="00B30A29">
        <w:t>,</w:t>
      </w:r>
      <w:r w:rsidR="00EE5878">
        <w:t>3</w:t>
      </w:r>
      <w:r w:rsidR="00B30A29">
        <w:t xml:space="preserve">% và viêm phế quản mạn tính chiếm </w:t>
      </w:r>
      <w:r w:rsidR="00C30B7A">
        <w:t>1</w:t>
      </w:r>
      <w:r w:rsidR="00B30A29">
        <w:t>,</w:t>
      </w:r>
      <w:r w:rsidR="00D27D76">
        <w:t>1</w:t>
      </w:r>
      <w:r w:rsidR="00B30A29">
        <w:t>%.</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3BFBA4C8" w:rsidR="00253BB4" w:rsidRPr="00175D73" w:rsidRDefault="00253BB4" w:rsidP="00253BB4">
      <w:pPr>
        <w:pStyle w:val="Caption"/>
        <w:rPr>
          <w:b w:val="0"/>
          <w:bCs/>
        </w:rPr>
      </w:pPr>
      <w:r>
        <w:tab/>
      </w:r>
      <w:bookmarkStart w:id="84" w:name="_Toc13460641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8</w:t>
      </w:r>
      <w:r w:rsidR="00CF667C">
        <w:fldChar w:fldCharType="end"/>
      </w:r>
      <w:r w:rsidRPr="00707BC9">
        <w:rPr>
          <w:bCs/>
        </w:rPr>
        <w:t xml:space="preserve">. </w:t>
      </w:r>
      <w:r w:rsidR="00002E91">
        <w:rPr>
          <w:bCs/>
        </w:rPr>
        <w:t>Đặc điểm</w:t>
      </w:r>
      <w:r w:rsidRPr="00707BC9">
        <w:rPr>
          <w:bCs/>
        </w:rPr>
        <w:t xml:space="preserve"> </w:t>
      </w:r>
      <w:r>
        <w:rPr>
          <w:bCs/>
        </w:rPr>
        <w:t>SDD</w:t>
      </w:r>
      <w:r w:rsidRPr="00707BC9">
        <w:rPr>
          <w:bCs/>
        </w:rPr>
        <w:t xml:space="preserve"> theo </w:t>
      </w:r>
      <w:r>
        <w:rPr>
          <w:bCs/>
        </w:rPr>
        <w:t>thời gian chẩn đoán bệnh</w:t>
      </w:r>
      <w:bookmarkEnd w:id="8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2A15EF" w:rsidRDefault="004528D4" w:rsidP="009169DE">
            <w:pPr>
              <w:jc w:val="center"/>
              <w:rPr>
                <w:b/>
                <w:bCs/>
              </w:rPr>
            </w:pPr>
            <w:r>
              <w:rPr>
                <w:b/>
                <w:bCs/>
                <w:szCs w:val="28"/>
              </w:rPr>
              <w:t>BMI</w:t>
            </w:r>
          </w:p>
        </w:tc>
      </w:tr>
      <w:tr w:rsidR="00035888" w14:paraId="04573744" w14:textId="77777777" w:rsidTr="00035888">
        <w:trPr>
          <w:trHeight w:val="759"/>
        </w:trPr>
        <w:tc>
          <w:tcPr>
            <w:tcW w:w="1566" w:type="pct"/>
            <w:tcBorders>
              <w:tl2br w:val="single" w:sz="4" w:space="0" w:color="auto"/>
            </w:tcBorders>
          </w:tcPr>
          <w:p w14:paraId="5D99DB18" w14:textId="77777777" w:rsidR="00035888" w:rsidRPr="002A15EF" w:rsidRDefault="00035888" w:rsidP="00035888">
            <w:pPr>
              <w:jc w:val="right"/>
              <w:rPr>
                <w:b/>
                <w:bCs/>
                <w:szCs w:val="28"/>
              </w:rPr>
            </w:pPr>
            <w:r>
              <w:rPr>
                <w:b/>
                <w:bCs/>
                <w:szCs w:val="28"/>
              </w:rPr>
              <w:t>TTDD</w:t>
            </w:r>
          </w:p>
          <w:p w14:paraId="3D82D886" w14:textId="77777777" w:rsidR="00035888" w:rsidRDefault="00035888" w:rsidP="00035888">
            <w:pPr>
              <w:rPr>
                <w:b/>
                <w:bCs/>
                <w:szCs w:val="28"/>
              </w:rPr>
            </w:pPr>
            <w:r>
              <w:rPr>
                <w:b/>
                <w:bCs/>
                <w:szCs w:val="28"/>
              </w:rPr>
              <w:t>Thời gian</w:t>
            </w:r>
          </w:p>
          <w:p w14:paraId="727713D6" w14:textId="16C86085" w:rsidR="00035888" w:rsidRPr="002A15EF" w:rsidRDefault="00035888" w:rsidP="00035888">
            <w:pPr>
              <w:rPr>
                <w:b/>
                <w:bCs/>
                <w:szCs w:val="28"/>
              </w:rPr>
            </w:pPr>
            <w:r>
              <w:rPr>
                <w:b/>
                <w:bCs/>
                <w:szCs w:val="28"/>
              </w:rPr>
              <w:t>chẩn đoán</w:t>
            </w:r>
          </w:p>
        </w:tc>
        <w:tc>
          <w:tcPr>
            <w:tcW w:w="858" w:type="pct"/>
          </w:tcPr>
          <w:p w14:paraId="04E7D3A4" w14:textId="3B9CFFD2" w:rsidR="00035888" w:rsidRPr="002A15EF" w:rsidRDefault="00035888" w:rsidP="00035888">
            <w:pPr>
              <w:jc w:val="center"/>
              <w:rPr>
                <w:b/>
                <w:bCs/>
              </w:rPr>
            </w:pPr>
            <w:r>
              <w:rPr>
                <w:b/>
                <w:bCs/>
                <w:szCs w:val="28"/>
              </w:rPr>
              <w:t>SDD độ I (n, %)</w:t>
            </w:r>
          </w:p>
        </w:tc>
        <w:tc>
          <w:tcPr>
            <w:tcW w:w="859" w:type="pct"/>
            <w:gridSpan w:val="2"/>
          </w:tcPr>
          <w:p w14:paraId="4BD04128" w14:textId="051E2D54" w:rsidR="00035888" w:rsidRPr="003C2462" w:rsidRDefault="00035888" w:rsidP="00035888">
            <w:pPr>
              <w:jc w:val="center"/>
            </w:pPr>
            <w:r>
              <w:rPr>
                <w:b/>
                <w:bCs/>
                <w:szCs w:val="28"/>
              </w:rPr>
              <w:t>SDD độ II (n, %)</w:t>
            </w:r>
          </w:p>
        </w:tc>
        <w:tc>
          <w:tcPr>
            <w:tcW w:w="858" w:type="pct"/>
            <w:gridSpan w:val="2"/>
          </w:tcPr>
          <w:p w14:paraId="213946A0" w14:textId="1433CFAA" w:rsidR="00035888" w:rsidRPr="002A15EF" w:rsidRDefault="00035888" w:rsidP="00035888">
            <w:pPr>
              <w:jc w:val="center"/>
              <w:rPr>
                <w:b/>
                <w:bCs/>
              </w:rPr>
            </w:pPr>
            <w:r>
              <w:rPr>
                <w:b/>
                <w:bCs/>
                <w:szCs w:val="28"/>
              </w:rPr>
              <w:t>SDD độ III (n, %)</w:t>
            </w:r>
          </w:p>
        </w:tc>
        <w:tc>
          <w:tcPr>
            <w:tcW w:w="859" w:type="pct"/>
          </w:tcPr>
          <w:p w14:paraId="2D572C9C" w14:textId="6A3AACB5" w:rsidR="00035888" w:rsidRPr="002A15EF" w:rsidRDefault="00AB142D"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5E9EEE56" w14:textId="77777777" w:rsidTr="00035888">
        <w:trPr>
          <w:trHeight w:val="354"/>
        </w:trPr>
        <w:tc>
          <w:tcPr>
            <w:tcW w:w="1566" w:type="pct"/>
          </w:tcPr>
          <w:p w14:paraId="20EFCFF8" w14:textId="4A06CD23" w:rsidR="00035888" w:rsidRPr="003C2462" w:rsidRDefault="00035888" w:rsidP="009169DE">
            <w:pPr>
              <w:rPr>
                <w:szCs w:val="28"/>
              </w:rPr>
            </w:pPr>
            <w:r>
              <w:rPr>
                <w:szCs w:val="28"/>
              </w:rPr>
              <w:t>&lt;2 tháng</w:t>
            </w:r>
          </w:p>
        </w:tc>
        <w:tc>
          <w:tcPr>
            <w:tcW w:w="858" w:type="pct"/>
            <w:vAlign w:val="top"/>
          </w:tcPr>
          <w:p w14:paraId="36DBAD59" w14:textId="3D151D1E" w:rsidR="00035888" w:rsidRPr="003C2462" w:rsidRDefault="00342AF5" w:rsidP="009169DE">
            <w:pPr>
              <w:jc w:val="center"/>
            </w:pPr>
            <w:r>
              <w:t>31</w:t>
            </w:r>
            <w:r w:rsidR="003C69F1">
              <w:t xml:space="preserve"> (72,1%)</w:t>
            </w:r>
          </w:p>
        </w:tc>
        <w:tc>
          <w:tcPr>
            <w:tcW w:w="859" w:type="pct"/>
            <w:gridSpan w:val="2"/>
          </w:tcPr>
          <w:p w14:paraId="2495EFFF" w14:textId="74CC7D2D" w:rsidR="00035888" w:rsidRPr="003C2462" w:rsidRDefault="00342AF5" w:rsidP="009169DE">
            <w:pPr>
              <w:jc w:val="center"/>
            </w:pPr>
            <w:r>
              <w:t>18</w:t>
            </w:r>
            <w:r w:rsidR="00D624BC">
              <w:t xml:space="preserve"> (81,8%)</w:t>
            </w:r>
          </w:p>
        </w:tc>
        <w:tc>
          <w:tcPr>
            <w:tcW w:w="858" w:type="pct"/>
            <w:gridSpan w:val="2"/>
          </w:tcPr>
          <w:p w14:paraId="2B0A33A3" w14:textId="4B8DB4BC" w:rsidR="00035888" w:rsidRPr="003C2462" w:rsidRDefault="00342AF5" w:rsidP="009169DE">
            <w:pPr>
              <w:jc w:val="center"/>
              <w:rPr>
                <w:szCs w:val="28"/>
              </w:rPr>
            </w:pPr>
            <w:r>
              <w:rPr>
                <w:szCs w:val="28"/>
              </w:rPr>
              <w:t>14</w:t>
            </w:r>
            <w:r w:rsidR="00D624BC">
              <w:rPr>
                <w:szCs w:val="28"/>
              </w:rPr>
              <w:t xml:space="preserve"> (66,7%)</w:t>
            </w:r>
          </w:p>
        </w:tc>
        <w:tc>
          <w:tcPr>
            <w:tcW w:w="859" w:type="pct"/>
            <w:vAlign w:val="top"/>
          </w:tcPr>
          <w:p w14:paraId="416BC630" w14:textId="05833431" w:rsidR="00035888" w:rsidRPr="003C2462" w:rsidRDefault="00035888" w:rsidP="009169DE">
            <w:pPr>
              <w:jc w:val="center"/>
              <w:rPr>
                <w:szCs w:val="28"/>
              </w:rPr>
            </w:pPr>
            <w:r>
              <w:rPr>
                <w:szCs w:val="28"/>
              </w:rPr>
              <w:t>63 (73,3%)</w:t>
            </w:r>
          </w:p>
        </w:tc>
      </w:tr>
      <w:tr w:rsidR="00035888" w14:paraId="030E8EF1" w14:textId="77777777" w:rsidTr="00035888">
        <w:trPr>
          <w:trHeight w:val="70"/>
        </w:trPr>
        <w:tc>
          <w:tcPr>
            <w:tcW w:w="1566" w:type="pct"/>
          </w:tcPr>
          <w:p w14:paraId="122A3D59" w14:textId="08BBA63C" w:rsidR="00035888" w:rsidRPr="003C2462" w:rsidRDefault="00035888" w:rsidP="009169DE">
            <w:pPr>
              <w:rPr>
                <w:szCs w:val="28"/>
              </w:rPr>
            </w:pPr>
            <w:r>
              <w:rPr>
                <w:szCs w:val="28"/>
              </w:rPr>
              <w:t>2 đến 6 tháng</w:t>
            </w:r>
          </w:p>
        </w:tc>
        <w:tc>
          <w:tcPr>
            <w:tcW w:w="858" w:type="pct"/>
            <w:vAlign w:val="top"/>
          </w:tcPr>
          <w:p w14:paraId="329B4F10" w14:textId="7827B547" w:rsidR="00035888" w:rsidRPr="003C2462" w:rsidRDefault="00342AF5" w:rsidP="009169DE">
            <w:pPr>
              <w:jc w:val="center"/>
            </w:pPr>
            <w:r>
              <w:t>10</w:t>
            </w:r>
            <w:r w:rsidR="003C69F1">
              <w:t xml:space="preserve"> (23,3%)</w:t>
            </w:r>
          </w:p>
        </w:tc>
        <w:tc>
          <w:tcPr>
            <w:tcW w:w="859" w:type="pct"/>
            <w:gridSpan w:val="2"/>
          </w:tcPr>
          <w:p w14:paraId="0B34E099" w14:textId="65CF5DE5" w:rsidR="00035888" w:rsidRPr="003C2462" w:rsidRDefault="00342AF5" w:rsidP="009169DE">
            <w:pPr>
              <w:jc w:val="center"/>
            </w:pPr>
            <w:r>
              <w:t>4</w:t>
            </w:r>
            <w:r w:rsidR="00D624BC">
              <w:t xml:space="preserve"> (18,2%)</w:t>
            </w:r>
          </w:p>
        </w:tc>
        <w:tc>
          <w:tcPr>
            <w:tcW w:w="858" w:type="pct"/>
            <w:gridSpan w:val="2"/>
          </w:tcPr>
          <w:p w14:paraId="79804C94" w14:textId="3ED4AB9A" w:rsidR="00035888" w:rsidRPr="003C2462" w:rsidRDefault="00342AF5" w:rsidP="009169DE">
            <w:pPr>
              <w:jc w:val="center"/>
              <w:rPr>
                <w:szCs w:val="28"/>
              </w:rPr>
            </w:pPr>
            <w:r>
              <w:rPr>
                <w:szCs w:val="28"/>
              </w:rPr>
              <w:t>7</w:t>
            </w:r>
            <w:r w:rsidR="00D624BC">
              <w:rPr>
                <w:szCs w:val="28"/>
              </w:rPr>
              <w:t xml:space="preserve"> (33,3%)</w:t>
            </w:r>
          </w:p>
        </w:tc>
        <w:tc>
          <w:tcPr>
            <w:tcW w:w="859" w:type="pct"/>
            <w:vAlign w:val="top"/>
          </w:tcPr>
          <w:p w14:paraId="4A06D462" w14:textId="5BCD95B0" w:rsidR="00035888" w:rsidRPr="003C2462" w:rsidRDefault="00035888" w:rsidP="009169DE">
            <w:pPr>
              <w:jc w:val="center"/>
              <w:rPr>
                <w:szCs w:val="28"/>
              </w:rPr>
            </w:pPr>
            <w:r>
              <w:rPr>
                <w:szCs w:val="28"/>
              </w:rPr>
              <w:t>21 (24,4%)</w:t>
            </w:r>
          </w:p>
        </w:tc>
      </w:tr>
      <w:tr w:rsidR="00035888" w14:paraId="5420CAF6" w14:textId="77777777" w:rsidTr="00035888">
        <w:trPr>
          <w:trHeight w:val="70"/>
        </w:trPr>
        <w:tc>
          <w:tcPr>
            <w:tcW w:w="1566" w:type="pct"/>
          </w:tcPr>
          <w:p w14:paraId="2850595F" w14:textId="5DF000F0" w:rsidR="00035888" w:rsidRDefault="00035888" w:rsidP="009169DE">
            <w:r>
              <w:t>&gt;6 tháng</w:t>
            </w:r>
          </w:p>
        </w:tc>
        <w:tc>
          <w:tcPr>
            <w:tcW w:w="858" w:type="pct"/>
            <w:vAlign w:val="top"/>
          </w:tcPr>
          <w:p w14:paraId="11B51E9F" w14:textId="3D312073" w:rsidR="00035888" w:rsidRDefault="00342AF5" w:rsidP="009169DE">
            <w:pPr>
              <w:jc w:val="center"/>
            </w:pPr>
            <w:r>
              <w:t>2</w:t>
            </w:r>
            <w:r w:rsidR="003C69F1">
              <w:t xml:space="preserve"> (2,3%)</w:t>
            </w:r>
          </w:p>
        </w:tc>
        <w:tc>
          <w:tcPr>
            <w:tcW w:w="859" w:type="pct"/>
            <w:gridSpan w:val="2"/>
          </w:tcPr>
          <w:p w14:paraId="6C6482F7" w14:textId="2A3BB557" w:rsidR="00035888" w:rsidRDefault="00342AF5" w:rsidP="009169DE">
            <w:pPr>
              <w:jc w:val="center"/>
            </w:pPr>
            <w:r>
              <w:t>0</w:t>
            </w:r>
            <w:r w:rsidR="00D624BC">
              <w:t xml:space="preserve"> (0%)</w:t>
            </w:r>
          </w:p>
        </w:tc>
        <w:tc>
          <w:tcPr>
            <w:tcW w:w="858" w:type="pct"/>
            <w:gridSpan w:val="2"/>
          </w:tcPr>
          <w:p w14:paraId="2D814E48" w14:textId="7756DDF4" w:rsidR="00035888" w:rsidRDefault="00342AF5" w:rsidP="009169DE">
            <w:pPr>
              <w:jc w:val="center"/>
            </w:pPr>
            <w:r>
              <w:t>0</w:t>
            </w:r>
            <w:r w:rsidR="00D624BC">
              <w:t xml:space="preserve"> (0%)</w:t>
            </w:r>
          </w:p>
        </w:tc>
        <w:tc>
          <w:tcPr>
            <w:tcW w:w="859" w:type="pct"/>
            <w:vAlign w:val="top"/>
          </w:tcPr>
          <w:p w14:paraId="54A4DF8B" w14:textId="469250C6" w:rsidR="00035888" w:rsidRDefault="00035888" w:rsidP="009169DE">
            <w:pPr>
              <w:jc w:val="center"/>
            </w:pPr>
            <w:r>
              <w:t>2 (2,3%)</w:t>
            </w:r>
          </w:p>
        </w:tc>
      </w:tr>
      <w:tr w:rsidR="004528D4" w14:paraId="547D4D69" w14:textId="77777777" w:rsidTr="009169DE">
        <w:tc>
          <w:tcPr>
            <w:tcW w:w="5000" w:type="pct"/>
            <w:gridSpan w:val="7"/>
            <w:tcBorders>
              <w:tl2br w:val="nil"/>
            </w:tcBorders>
          </w:tcPr>
          <w:p w14:paraId="608E7722" w14:textId="77777777" w:rsidR="004528D4" w:rsidRPr="002A15EF" w:rsidRDefault="004528D4" w:rsidP="009169DE">
            <w:pPr>
              <w:jc w:val="center"/>
              <w:rPr>
                <w:b/>
                <w:bCs/>
              </w:rPr>
            </w:pPr>
            <w:r>
              <w:rPr>
                <w:b/>
                <w:bCs/>
                <w:szCs w:val="28"/>
              </w:rPr>
              <w:t>SGA</w:t>
            </w:r>
          </w:p>
        </w:tc>
      </w:tr>
      <w:tr w:rsidR="00A378DC" w14:paraId="386F7CE9" w14:textId="77777777" w:rsidTr="00035888">
        <w:trPr>
          <w:trHeight w:val="759"/>
        </w:trPr>
        <w:tc>
          <w:tcPr>
            <w:tcW w:w="1566" w:type="pct"/>
            <w:tcBorders>
              <w:tl2br w:val="single" w:sz="4" w:space="0" w:color="auto"/>
            </w:tcBorders>
          </w:tcPr>
          <w:p w14:paraId="660FA1DD" w14:textId="77777777" w:rsidR="00A378DC" w:rsidRPr="002A15EF" w:rsidRDefault="00A378DC" w:rsidP="00A378DC">
            <w:pPr>
              <w:jc w:val="right"/>
              <w:rPr>
                <w:b/>
                <w:bCs/>
                <w:szCs w:val="28"/>
              </w:rPr>
            </w:pPr>
            <w:r>
              <w:rPr>
                <w:b/>
                <w:bCs/>
                <w:szCs w:val="28"/>
              </w:rPr>
              <w:lastRenderedPageBreak/>
              <w:t>TTDD</w:t>
            </w:r>
          </w:p>
          <w:p w14:paraId="6D3389E1" w14:textId="77777777" w:rsidR="00A378DC" w:rsidRDefault="00A378DC" w:rsidP="00A378DC">
            <w:pPr>
              <w:rPr>
                <w:b/>
                <w:bCs/>
                <w:szCs w:val="28"/>
              </w:rPr>
            </w:pPr>
            <w:r>
              <w:rPr>
                <w:b/>
                <w:bCs/>
                <w:szCs w:val="28"/>
              </w:rPr>
              <w:t>Thời gian</w:t>
            </w:r>
          </w:p>
          <w:p w14:paraId="00C18AA2" w14:textId="6D3D72BF" w:rsidR="00A378DC" w:rsidRPr="002A15EF" w:rsidRDefault="00A378DC" w:rsidP="00A378DC">
            <w:pPr>
              <w:rPr>
                <w:b/>
                <w:bCs/>
                <w:szCs w:val="28"/>
              </w:rPr>
            </w:pPr>
            <w:r>
              <w:rPr>
                <w:b/>
                <w:bCs/>
                <w:szCs w:val="28"/>
              </w:rPr>
              <w:t>chẩn đoán</w:t>
            </w:r>
          </w:p>
        </w:tc>
        <w:tc>
          <w:tcPr>
            <w:tcW w:w="1181" w:type="pct"/>
            <w:gridSpan w:val="2"/>
          </w:tcPr>
          <w:p w14:paraId="73F7631F" w14:textId="31FD925B" w:rsidR="00A378DC" w:rsidRPr="003C2462" w:rsidRDefault="0009118B" w:rsidP="00A378DC">
            <w:pPr>
              <w:jc w:val="center"/>
            </w:pPr>
            <w:r>
              <w:rPr>
                <w:b/>
                <w:bCs/>
                <w:szCs w:val="28"/>
              </w:rPr>
              <w:t>SGA B</w:t>
            </w:r>
          </w:p>
        </w:tc>
        <w:tc>
          <w:tcPr>
            <w:tcW w:w="1120" w:type="pct"/>
            <w:gridSpan w:val="2"/>
          </w:tcPr>
          <w:p w14:paraId="6502D99E" w14:textId="28C0793A" w:rsidR="00A378DC" w:rsidRPr="002A15EF" w:rsidRDefault="0064535B" w:rsidP="00A378DC">
            <w:pPr>
              <w:jc w:val="center"/>
              <w:rPr>
                <w:b/>
                <w:bCs/>
              </w:rPr>
            </w:pPr>
            <w:r w:rsidRPr="006C6D0F">
              <w:rPr>
                <w:b/>
                <w:bCs/>
              </w:rPr>
              <w:t>S</w:t>
            </w:r>
            <w:r>
              <w:rPr>
                <w:b/>
                <w:bCs/>
              </w:rPr>
              <w:t>GA C</w:t>
            </w:r>
          </w:p>
        </w:tc>
        <w:tc>
          <w:tcPr>
            <w:tcW w:w="1133" w:type="pct"/>
            <w:gridSpan w:val="2"/>
          </w:tcPr>
          <w:p w14:paraId="39637AEC" w14:textId="0CEB4816" w:rsidR="00A378DC" w:rsidRPr="002A15EF" w:rsidRDefault="00B31D4B"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76F9759" w14:textId="77777777" w:rsidTr="00035888">
        <w:trPr>
          <w:trHeight w:val="354"/>
        </w:trPr>
        <w:tc>
          <w:tcPr>
            <w:tcW w:w="1566" w:type="pct"/>
          </w:tcPr>
          <w:p w14:paraId="2817D3EF" w14:textId="6318955C" w:rsidR="00A378DC" w:rsidRPr="003C2462" w:rsidRDefault="00A378DC" w:rsidP="001F0859">
            <w:pPr>
              <w:rPr>
                <w:szCs w:val="28"/>
              </w:rPr>
            </w:pPr>
            <w:r>
              <w:rPr>
                <w:szCs w:val="28"/>
              </w:rPr>
              <w:t>&lt;2 tháng</w:t>
            </w:r>
          </w:p>
        </w:tc>
        <w:tc>
          <w:tcPr>
            <w:tcW w:w="1181" w:type="pct"/>
            <w:gridSpan w:val="2"/>
            <w:vAlign w:val="top"/>
          </w:tcPr>
          <w:p w14:paraId="446CABCC" w14:textId="097A5C2C" w:rsidR="00A378DC" w:rsidRPr="003C2462" w:rsidRDefault="001F362B" w:rsidP="001F0859">
            <w:pPr>
              <w:jc w:val="center"/>
            </w:pPr>
            <w:r>
              <w:t>62 (77,5%)</w:t>
            </w:r>
          </w:p>
        </w:tc>
        <w:tc>
          <w:tcPr>
            <w:tcW w:w="1120" w:type="pct"/>
            <w:gridSpan w:val="2"/>
          </w:tcPr>
          <w:p w14:paraId="352A30C5" w14:textId="4BE44EBB" w:rsidR="00A378DC" w:rsidRPr="003C2462" w:rsidRDefault="001F362B" w:rsidP="001F0859">
            <w:pPr>
              <w:jc w:val="center"/>
              <w:rPr>
                <w:szCs w:val="28"/>
              </w:rPr>
            </w:pPr>
            <w:r>
              <w:rPr>
                <w:szCs w:val="28"/>
              </w:rPr>
              <w:t>6 (46,2%)</w:t>
            </w:r>
          </w:p>
        </w:tc>
        <w:tc>
          <w:tcPr>
            <w:tcW w:w="1133" w:type="pct"/>
            <w:gridSpan w:val="2"/>
            <w:vAlign w:val="top"/>
          </w:tcPr>
          <w:p w14:paraId="2E9DD135" w14:textId="131F7FF1" w:rsidR="00A378DC" w:rsidRPr="003C2462" w:rsidRDefault="00A378DC" w:rsidP="001F0859">
            <w:pPr>
              <w:jc w:val="center"/>
              <w:rPr>
                <w:szCs w:val="28"/>
              </w:rPr>
            </w:pPr>
            <w:r>
              <w:rPr>
                <w:szCs w:val="28"/>
              </w:rPr>
              <w:t>68 (73,1%)</w:t>
            </w:r>
          </w:p>
        </w:tc>
      </w:tr>
      <w:tr w:rsidR="00A378DC" w14:paraId="04C00BB1" w14:textId="77777777" w:rsidTr="00035888">
        <w:trPr>
          <w:trHeight w:val="354"/>
        </w:trPr>
        <w:tc>
          <w:tcPr>
            <w:tcW w:w="1566" w:type="pct"/>
          </w:tcPr>
          <w:p w14:paraId="3B1481E2" w14:textId="4126CEC0" w:rsidR="00A378DC" w:rsidRDefault="00A378DC" w:rsidP="001F0859">
            <w:r>
              <w:rPr>
                <w:szCs w:val="28"/>
              </w:rPr>
              <w:t>2 đến 6 tháng</w:t>
            </w:r>
          </w:p>
        </w:tc>
        <w:tc>
          <w:tcPr>
            <w:tcW w:w="1181" w:type="pct"/>
            <w:gridSpan w:val="2"/>
            <w:vAlign w:val="top"/>
          </w:tcPr>
          <w:p w14:paraId="0F18B9AA" w14:textId="38A63D50" w:rsidR="00A378DC" w:rsidRDefault="001F362B" w:rsidP="001F0859">
            <w:pPr>
              <w:jc w:val="center"/>
            </w:pPr>
            <w:r>
              <w:t>18 (22,5%)</w:t>
            </w:r>
          </w:p>
        </w:tc>
        <w:tc>
          <w:tcPr>
            <w:tcW w:w="1120" w:type="pct"/>
            <w:gridSpan w:val="2"/>
          </w:tcPr>
          <w:p w14:paraId="1CC791CC" w14:textId="7F30B592" w:rsidR="00A378DC" w:rsidRDefault="001F362B" w:rsidP="001F0859">
            <w:pPr>
              <w:jc w:val="center"/>
            </w:pPr>
            <w:r>
              <w:t>5 (38,5%)</w:t>
            </w:r>
          </w:p>
        </w:tc>
        <w:tc>
          <w:tcPr>
            <w:tcW w:w="1133" w:type="pct"/>
            <w:gridSpan w:val="2"/>
            <w:vAlign w:val="top"/>
          </w:tcPr>
          <w:p w14:paraId="2F30F8A8" w14:textId="68D24EB9" w:rsidR="00A378DC" w:rsidRDefault="00A378DC" w:rsidP="001F0859">
            <w:pPr>
              <w:jc w:val="center"/>
            </w:pPr>
            <w:r>
              <w:t>23 (24,7%)</w:t>
            </w:r>
          </w:p>
        </w:tc>
      </w:tr>
      <w:tr w:rsidR="00A378DC" w14:paraId="025207EF" w14:textId="77777777" w:rsidTr="00035888">
        <w:trPr>
          <w:trHeight w:val="70"/>
        </w:trPr>
        <w:tc>
          <w:tcPr>
            <w:tcW w:w="1566" w:type="pct"/>
          </w:tcPr>
          <w:p w14:paraId="0F0E1AE9" w14:textId="08D67DE9" w:rsidR="00A378DC" w:rsidRPr="003C2462" w:rsidRDefault="00A378DC" w:rsidP="001F0859">
            <w:pPr>
              <w:rPr>
                <w:szCs w:val="28"/>
              </w:rPr>
            </w:pPr>
            <w:r>
              <w:t>&gt;6 tháng</w:t>
            </w:r>
          </w:p>
        </w:tc>
        <w:tc>
          <w:tcPr>
            <w:tcW w:w="1181" w:type="pct"/>
            <w:gridSpan w:val="2"/>
            <w:vAlign w:val="top"/>
          </w:tcPr>
          <w:p w14:paraId="2ACF9DD1" w14:textId="1DBA3DD3" w:rsidR="00A378DC" w:rsidRPr="003C2462" w:rsidRDefault="001F362B" w:rsidP="001F0859">
            <w:pPr>
              <w:jc w:val="center"/>
            </w:pPr>
            <w:r>
              <w:t>0 (0%)</w:t>
            </w:r>
          </w:p>
        </w:tc>
        <w:tc>
          <w:tcPr>
            <w:tcW w:w="1120" w:type="pct"/>
            <w:gridSpan w:val="2"/>
          </w:tcPr>
          <w:p w14:paraId="2B2B0D93" w14:textId="2F57524D" w:rsidR="00A378DC" w:rsidRPr="003C2462" w:rsidRDefault="001F362B" w:rsidP="001F0859">
            <w:pPr>
              <w:jc w:val="center"/>
              <w:rPr>
                <w:szCs w:val="28"/>
              </w:rPr>
            </w:pPr>
            <w:r>
              <w:rPr>
                <w:szCs w:val="28"/>
              </w:rPr>
              <w:t>2 (15,4%)</w:t>
            </w:r>
          </w:p>
        </w:tc>
        <w:tc>
          <w:tcPr>
            <w:tcW w:w="1133" w:type="pct"/>
            <w:gridSpan w:val="2"/>
            <w:vAlign w:val="top"/>
          </w:tcPr>
          <w:p w14:paraId="2DB48B55" w14:textId="5F2B18DA" w:rsidR="00A378DC" w:rsidRPr="003C2462" w:rsidRDefault="00A378DC" w:rsidP="001F0859">
            <w:pPr>
              <w:jc w:val="center"/>
              <w:rPr>
                <w:szCs w:val="28"/>
              </w:rPr>
            </w:pPr>
            <w:r>
              <w:rPr>
                <w:szCs w:val="28"/>
              </w:rPr>
              <w:t>2 (2,2%)</w:t>
            </w:r>
          </w:p>
        </w:tc>
      </w:tr>
    </w:tbl>
    <w:p w14:paraId="2E9945D8" w14:textId="02BDDB67" w:rsidR="00AB4DFA" w:rsidRDefault="00AB4DFA" w:rsidP="00871614">
      <w:pPr>
        <w:spacing w:before="160"/>
      </w:pPr>
      <w:bookmarkStart w:id="85" w:name="_Toc126527763"/>
      <w:r>
        <w:t xml:space="preserve">Nhận xét: </w:t>
      </w:r>
      <w:r w:rsidR="006118C5">
        <w:t>t</w:t>
      </w:r>
      <w:r>
        <w:t xml:space="preserve">heo BMI, </w:t>
      </w:r>
      <w:r w:rsidR="00743C66">
        <w:t xml:space="preserve">bệnh nhân lao mắc SDD được chẩn đoán </w:t>
      </w:r>
      <w:r>
        <w:t>dưới 2 tháng có tỷ lệ</w:t>
      </w:r>
      <w:r w:rsidR="00743C66">
        <w:t xml:space="preserve"> </w:t>
      </w:r>
      <w:r>
        <w:t xml:space="preserve">cao nhất chiếm </w:t>
      </w:r>
      <w:r w:rsidR="00180854">
        <w:t>73</w:t>
      </w:r>
      <w:r>
        <w:t>,</w:t>
      </w:r>
      <w:r w:rsidR="00180854">
        <w:t>3</w:t>
      </w:r>
      <w:r>
        <w:t xml:space="preserve">%, tiếp theo là </w:t>
      </w:r>
      <w:r w:rsidR="00180854">
        <w:t>từ 2 đến 6 tháng</w:t>
      </w:r>
      <w:r>
        <w:t xml:space="preserve"> chiếm tỷ </w:t>
      </w:r>
      <w:r w:rsidR="00180854">
        <w:t>24</w:t>
      </w:r>
      <w:r>
        <w:t>,</w:t>
      </w:r>
      <w:r w:rsidR="00180854">
        <w:t>4</w:t>
      </w:r>
      <w:r>
        <w:t xml:space="preserve">%, </w:t>
      </w:r>
      <w:r w:rsidR="00180854">
        <w:t>trên 6 tháng là 2,3%</w:t>
      </w:r>
      <w:r w:rsidR="00896176">
        <w:t>; không có bệnh nhân lao chẩn đoán trên 6 tháng nào mắc SDD nặng</w:t>
      </w:r>
      <w:r>
        <w:t>.</w:t>
      </w:r>
      <w:r w:rsidR="00871614">
        <w:t xml:space="preserve"> </w:t>
      </w:r>
      <w:r>
        <w:t xml:space="preserve">Theo SGA, </w:t>
      </w:r>
      <w:r w:rsidR="00E1325B">
        <w:t xml:space="preserve">bệnh nhân lao mắc SDD được chẩn đoán </w:t>
      </w:r>
      <w:r w:rsidR="00C7181F">
        <w:t>dưới 2 tháng có tỷ lệ SDD cao nhất chiếm 73,1%, tiếp theo là từ 2 đến 6 tháng chiếm tỷ 24,7%, trên 6 tháng là 2,2%</w:t>
      </w:r>
      <w:r w:rsidR="00D17CF2">
        <w:t>, bệnh nhân mắc lao chẩn đoán trên 6 tháng thuộc SGA C là 15,4%</w:t>
      </w:r>
      <w:r w:rsidR="00C7181F">
        <w:t>.</w:t>
      </w:r>
    </w:p>
    <w:p w14:paraId="01123E96" w14:textId="6AB7AEBD" w:rsidR="00304CA8" w:rsidRDefault="00304CA8" w:rsidP="00304CA8">
      <w:pPr>
        <w:pStyle w:val="Heading2"/>
      </w:pPr>
      <w:bookmarkStart w:id="86" w:name="_Toc134606393"/>
      <w:r>
        <w:t>3.</w:t>
      </w:r>
      <w:r w:rsidR="00913CE7">
        <w:t>2</w:t>
      </w:r>
      <w:r>
        <w:t>. Tình trạng dinh dưỡng và các yếu tố liên quan của đối tượng</w:t>
      </w:r>
      <w:r w:rsidR="0023727E">
        <w:t xml:space="preserve"> </w:t>
      </w:r>
      <w:r>
        <w:t>nghiên cứu</w:t>
      </w:r>
      <w:bookmarkEnd w:id="86"/>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D7C8AE7" w:rsidR="00243553" w:rsidRPr="00707BC9" w:rsidRDefault="00243553" w:rsidP="00243553">
      <w:pPr>
        <w:pStyle w:val="Caption"/>
        <w:rPr>
          <w:b w:val="0"/>
          <w:bCs/>
        </w:rPr>
      </w:pPr>
      <w:bookmarkStart w:id="87" w:name="_Toc13460641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AC28FE">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943" w:type="pct"/>
          </w:tcPr>
          <w:p w14:paraId="5FAB51EA" w14:textId="77777777" w:rsidR="00AC28FE" w:rsidRDefault="00AC28FE" w:rsidP="001D102B">
            <w:pPr>
              <w:jc w:val="center"/>
              <w:rPr>
                <w:b/>
                <w:bCs/>
                <w:szCs w:val="28"/>
              </w:rPr>
            </w:pPr>
            <w:r>
              <w:rPr>
                <w:b/>
                <w:bCs/>
                <w:szCs w:val="28"/>
              </w:rPr>
              <w:t>Không SDD</w:t>
            </w:r>
          </w:p>
          <w:p w14:paraId="58BA77AC" w14:textId="4A72608A" w:rsidR="00AC28FE" w:rsidRPr="002A15EF" w:rsidRDefault="00AC28FE" w:rsidP="001D102B">
            <w:pPr>
              <w:jc w:val="center"/>
              <w:rPr>
                <w:b/>
                <w:bCs/>
              </w:rPr>
            </w:pPr>
            <w:r>
              <w:rPr>
                <w:b/>
                <w:bCs/>
                <w:szCs w:val="28"/>
              </w:rPr>
              <w:t xml:space="preserve">(n, </w:t>
            </w:r>
            <w:r w:rsidRPr="002A15EF">
              <w:rPr>
                <w:b/>
                <w:bCs/>
                <w:szCs w:val="28"/>
              </w:rPr>
              <w:t>%</w:t>
            </w:r>
            <w:r>
              <w:rPr>
                <w:b/>
                <w:bCs/>
                <w:szCs w:val="28"/>
              </w:rPr>
              <w:t>)</w:t>
            </w:r>
          </w:p>
        </w:tc>
        <w:tc>
          <w:tcPr>
            <w:tcW w:w="840" w:type="pct"/>
          </w:tcPr>
          <w:p w14:paraId="1FB2034F" w14:textId="159C3C73" w:rsidR="00AC28FE" w:rsidRPr="002A15EF" w:rsidRDefault="00AC28F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5E3826" w14:paraId="2836C65C" w14:textId="77777777" w:rsidTr="00AC28FE">
        <w:trPr>
          <w:trHeight w:val="354"/>
        </w:trPr>
        <w:tc>
          <w:tcPr>
            <w:tcW w:w="1572" w:type="pct"/>
          </w:tcPr>
          <w:p w14:paraId="4931CADE" w14:textId="5361FFF2" w:rsidR="005E3826" w:rsidRPr="003C2462" w:rsidRDefault="005E3826" w:rsidP="001D102B">
            <w:pPr>
              <w:rPr>
                <w:szCs w:val="28"/>
              </w:rPr>
            </w:pPr>
            <w:r>
              <w:rPr>
                <w:szCs w:val="28"/>
              </w:rPr>
              <w:t>&lt;6</w:t>
            </w:r>
            <w:r w:rsidR="004A3B27">
              <w:rPr>
                <w:szCs w:val="28"/>
              </w:rPr>
              <w:t>0</w:t>
            </w:r>
            <w:r>
              <w:rPr>
                <w:szCs w:val="28"/>
              </w:rPr>
              <w:t xml:space="preserve"> tuổi</w:t>
            </w:r>
          </w:p>
        </w:tc>
        <w:tc>
          <w:tcPr>
            <w:tcW w:w="943" w:type="pct"/>
            <w:vAlign w:val="top"/>
          </w:tcPr>
          <w:p w14:paraId="16407DA5" w14:textId="0C6A9759" w:rsidR="005E3826" w:rsidRPr="003C2462" w:rsidRDefault="001450CF" w:rsidP="001D102B">
            <w:pPr>
              <w:jc w:val="center"/>
              <w:rPr>
                <w:szCs w:val="28"/>
              </w:rPr>
            </w:pPr>
            <w:r>
              <w:t>108</w:t>
            </w:r>
            <w:r w:rsidR="005E3826">
              <w:t xml:space="preserve"> (</w:t>
            </w:r>
            <w:r>
              <w:t>64</w:t>
            </w:r>
            <w:r w:rsidR="008E6F7A">
              <w:t>,</w:t>
            </w:r>
            <w:r>
              <w:t>3</w:t>
            </w:r>
            <w:r w:rsidR="005E3826">
              <w:t>%)</w:t>
            </w:r>
          </w:p>
        </w:tc>
        <w:tc>
          <w:tcPr>
            <w:tcW w:w="840" w:type="pct"/>
            <w:vAlign w:val="top"/>
          </w:tcPr>
          <w:p w14:paraId="4320D1FF" w14:textId="23C940F8" w:rsidR="005E3826" w:rsidRPr="003C2462" w:rsidRDefault="009D1FB9" w:rsidP="001D102B">
            <w:pPr>
              <w:jc w:val="center"/>
              <w:rPr>
                <w:szCs w:val="28"/>
              </w:rPr>
            </w:pPr>
            <w:r>
              <w:t>6</w:t>
            </w:r>
            <w:r w:rsidR="001450CF">
              <w:t>0</w:t>
            </w:r>
            <w:r w:rsidR="005E3826">
              <w:t xml:space="preserve"> (</w:t>
            </w:r>
            <w:r w:rsidR="001450CF">
              <w:t>35</w:t>
            </w:r>
            <w:r w:rsidR="008E6F7A">
              <w:t>,</w:t>
            </w:r>
            <w:r w:rsidR="001450CF">
              <w:t>7</w:t>
            </w:r>
            <w:r w:rsidR="005E3826">
              <w:t>%)</w:t>
            </w:r>
          </w:p>
        </w:tc>
        <w:tc>
          <w:tcPr>
            <w:tcW w:w="1037" w:type="pct"/>
            <w:vMerge w:val="restart"/>
          </w:tcPr>
          <w:p w14:paraId="5D25002C" w14:textId="37D2B7B6" w:rsidR="005E3826" w:rsidRDefault="005E3826" w:rsidP="001D102B">
            <w:pPr>
              <w:jc w:val="center"/>
            </w:pPr>
            <w:r>
              <w:t>0</w:t>
            </w:r>
            <w:r w:rsidR="008E6F7A">
              <w:t>,</w:t>
            </w:r>
            <w:r w:rsidR="00C86126">
              <w:t>8</w:t>
            </w:r>
            <w:r w:rsidR="009D1FB9">
              <w:t>36</w:t>
            </w:r>
          </w:p>
          <w:p w14:paraId="6F847E55" w14:textId="3BB02E73" w:rsidR="005E3826" w:rsidRPr="003C2462" w:rsidRDefault="005E3826" w:rsidP="001D102B">
            <w:pPr>
              <w:jc w:val="center"/>
            </w:pPr>
            <w:r>
              <w:t>(0</w:t>
            </w:r>
            <w:r w:rsidR="008E6F7A">
              <w:t>,</w:t>
            </w:r>
            <w:r w:rsidR="00C86126">
              <w:t>4</w:t>
            </w:r>
            <w:r w:rsidR="009D1FB9">
              <w:t>76</w:t>
            </w:r>
            <w:r>
              <w:t>-</w:t>
            </w:r>
            <w:r w:rsidRPr="00647E9E">
              <w:t>1</w:t>
            </w:r>
            <w:r w:rsidR="008E6F7A">
              <w:t>,</w:t>
            </w:r>
            <w:r w:rsidR="009D1FB9">
              <w:t>466</w:t>
            </w:r>
            <w:r>
              <w:t>)</w:t>
            </w:r>
          </w:p>
        </w:tc>
        <w:tc>
          <w:tcPr>
            <w:tcW w:w="608" w:type="pct"/>
            <w:vMerge w:val="restart"/>
          </w:tcPr>
          <w:p w14:paraId="48EF87BA" w14:textId="74C6864F" w:rsidR="005E3826" w:rsidRPr="003C2462" w:rsidRDefault="00B50CE3" w:rsidP="001D102B">
            <w:pPr>
              <w:jc w:val="center"/>
              <w:rPr>
                <w:szCs w:val="28"/>
              </w:rPr>
            </w:pPr>
            <w:r>
              <w:rPr>
                <w:szCs w:val="28"/>
              </w:rPr>
              <w:t>0</w:t>
            </w:r>
            <w:r w:rsidR="008E6F7A">
              <w:rPr>
                <w:szCs w:val="28"/>
              </w:rPr>
              <w:t>,</w:t>
            </w:r>
            <w:r w:rsidR="009D1FB9">
              <w:rPr>
                <w:szCs w:val="28"/>
              </w:rPr>
              <w:t>628</w:t>
            </w:r>
          </w:p>
        </w:tc>
      </w:tr>
      <w:tr w:rsidR="005E3826" w14:paraId="4F6A0A84" w14:textId="77777777" w:rsidTr="00AC28FE">
        <w:trPr>
          <w:trHeight w:val="70"/>
        </w:trPr>
        <w:tc>
          <w:tcPr>
            <w:tcW w:w="1572" w:type="pct"/>
          </w:tcPr>
          <w:p w14:paraId="58647E74" w14:textId="56FC8F5F" w:rsidR="005E3826" w:rsidRPr="003C2462" w:rsidRDefault="005E3826" w:rsidP="001D102B">
            <w:pPr>
              <w:rPr>
                <w:szCs w:val="28"/>
              </w:rPr>
            </w:pPr>
            <w:r>
              <w:rPr>
                <w:szCs w:val="28"/>
              </w:rPr>
              <w:t>≥6</w:t>
            </w:r>
            <w:r w:rsidR="004A3B27">
              <w:rPr>
                <w:szCs w:val="28"/>
              </w:rPr>
              <w:t>0</w:t>
            </w:r>
            <w:r>
              <w:rPr>
                <w:szCs w:val="28"/>
              </w:rPr>
              <w:t xml:space="preserve"> tuổi</w:t>
            </w:r>
          </w:p>
        </w:tc>
        <w:tc>
          <w:tcPr>
            <w:tcW w:w="943" w:type="pct"/>
            <w:vAlign w:val="top"/>
          </w:tcPr>
          <w:p w14:paraId="2254097A" w14:textId="20A55DB8" w:rsidR="005E3826" w:rsidRPr="003C2462" w:rsidRDefault="001C2FE0" w:rsidP="001D102B">
            <w:pPr>
              <w:jc w:val="center"/>
              <w:rPr>
                <w:szCs w:val="28"/>
              </w:rPr>
            </w:pPr>
            <w:r>
              <w:t>56</w:t>
            </w:r>
            <w:r w:rsidR="005E3826">
              <w:t xml:space="preserve"> (</w:t>
            </w:r>
            <w:r w:rsidR="009D1FB9">
              <w:t>70</w:t>
            </w:r>
            <w:r w:rsidR="008E6F7A">
              <w:t>,</w:t>
            </w:r>
            <w:r w:rsidR="009D1FB9">
              <w:t>7</w:t>
            </w:r>
            <w:r w:rsidR="005E3826">
              <w:t>%)</w:t>
            </w:r>
          </w:p>
        </w:tc>
        <w:tc>
          <w:tcPr>
            <w:tcW w:w="840" w:type="pct"/>
            <w:vAlign w:val="top"/>
          </w:tcPr>
          <w:p w14:paraId="0CFC3EED" w14:textId="72B2D4ED" w:rsidR="005E3826" w:rsidRPr="003C2462" w:rsidRDefault="009D1FB9" w:rsidP="001D102B">
            <w:pPr>
              <w:jc w:val="center"/>
              <w:rPr>
                <w:szCs w:val="28"/>
              </w:rPr>
            </w:pPr>
            <w:r>
              <w:t>2</w:t>
            </w:r>
            <w:r w:rsidR="00FF276A">
              <w:t>6</w:t>
            </w:r>
            <w:r w:rsidR="005E3826">
              <w:t xml:space="preserve"> (</w:t>
            </w:r>
            <w:r w:rsidR="00BA1133">
              <w:t>31</w:t>
            </w:r>
            <w:r w:rsidR="008E6F7A">
              <w:t>,</w:t>
            </w:r>
            <w:r w:rsidR="00BA1133">
              <w:t>7</w:t>
            </w:r>
            <w:r w:rsidR="005E3826">
              <w:t>%)</w:t>
            </w:r>
          </w:p>
        </w:tc>
        <w:tc>
          <w:tcPr>
            <w:tcW w:w="1037" w:type="pct"/>
            <w:vMerge/>
          </w:tcPr>
          <w:p w14:paraId="4406C704" w14:textId="77777777" w:rsidR="005E3826" w:rsidRPr="003C2462" w:rsidRDefault="005E3826" w:rsidP="001D102B">
            <w:pPr>
              <w:jc w:val="center"/>
            </w:pPr>
          </w:p>
        </w:tc>
        <w:tc>
          <w:tcPr>
            <w:tcW w:w="608" w:type="pct"/>
            <w:vMerge/>
          </w:tcPr>
          <w:p w14:paraId="530DB1C7" w14:textId="77777777" w:rsidR="005E3826" w:rsidRPr="003C2462" w:rsidRDefault="005E3826" w:rsidP="001D102B">
            <w:pPr>
              <w:jc w:val="center"/>
              <w:rPr>
                <w:szCs w:val="28"/>
              </w:rPr>
            </w:pPr>
          </w:p>
        </w:tc>
      </w:tr>
      <w:tr w:rsidR="00173F31" w14:paraId="7CECF338" w14:textId="77777777" w:rsidTr="001D102B">
        <w:tc>
          <w:tcPr>
            <w:tcW w:w="5000" w:type="pct"/>
            <w:gridSpan w:val="5"/>
            <w:tcBorders>
              <w:tl2br w:val="nil"/>
            </w:tcBorders>
          </w:tcPr>
          <w:p w14:paraId="108C9997" w14:textId="15BA37BD" w:rsidR="00173F31" w:rsidRPr="002A15EF" w:rsidRDefault="00173F31" w:rsidP="001D102B">
            <w:pPr>
              <w:jc w:val="center"/>
              <w:rPr>
                <w:b/>
                <w:bCs/>
              </w:rPr>
            </w:pPr>
            <w:r>
              <w:rPr>
                <w:b/>
                <w:bCs/>
                <w:szCs w:val="28"/>
              </w:rPr>
              <w:t>SGA</w:t>
            </w:r>
          </w:p>
        </w:tc>
      </w:tr>
      <w:tr w:rsidR="00173F31" w14:paraId="6FFF0997" w14:textId="77777777" w:rsidTr="001D102B">
        <w:trPr>
          <w:trHeight w:val="759"/>
        </w:trPr>
        <w:tc>
          <w:tcPr>
            <w:tcW w:w="1572" w:type="pct"/>
            <w:tcBorders>
              <w:tl2br w:val="single" w:sz="4" w:space="0" w:color="auto"/>
            </w:tcBorders>
          </w:tcPr>
          <w:p w14:paraId="293BA27B" w14:textId="77777777" w:rsidR="00173F31" w:rsidRPr="002A15EF" w:rsidRDefault="00173F31" w:rsidP="001D102B">
            <w:pPr>
              <w:jc w:val="right"/>
              <w:rPr>
                <w:b/>
                <w:bCs/>
                <w:szCs w:val="28"/>
              </w:rPr>
            </w:pPr>
            <w:r>
              <w:rPr>
                <w:b/>
                <w:bCs/>
                <w:szCs w:val="28"/>
              </w:rPr>
              <w:t>TTDD</w:t>
            </w:r>
          </w:p>
          <w:p w14:paraId="6FD51B54" w14:textId="77777777" w:rsidR="00173F31" w:rsidRPr="002A15EF" w:rsidRDefault="00173F31" w:rsidP="001D102B">
            <w:pPr>
              <w:rPr>
                <w:b/>
                <w:bCs/>
                <w:szCs w:val="28"/>
              </w:rPr>
            </w:pPr>
            <w:r>
              <w:rPr>
                <w:b/>
                <w:bCs/>
                <w:szCs w:val="28"/>
              </w:rPr>
              <w:t>Tuổi</w:t>
            </w:r>
          </w:p>
        </w:tc>
        <w:tc>
          <w:tcPr>
            <w:tcW w:w="943" w:type="pct"/>
          </w:tcPr>
          <w:p w14:paraId="5D864CC4" w14:textId="77777777" w:rsidR="00173F31" w:rsidRDefault="00173F31" w:rsidP="001D102B">
            <w:pPr>
              <w:jc w:val="center"/>
              <w:rPr>
                <w:b/>
                <w:bCs/>
                <w:szCs w:val="28"/>
              </w:rPr>
            </w:pPr>
            <w:r>
              <w:rPr>
                <w:b/>
                <w:bCs/>
                <w:szCs w:val="28"/>
              </w:rPr>
              <w:t>Không SDD</w:t>
            </w:r>
          </w:p>
          <w:p w14:paraId="043BE0BC" w14:textId="77777777" w:rsidR="00173F31" w:rsidRPr="002A15EF" w:rsidRDefault="00173F31" w:rsidP="001D102B">
            <w:pPr>
              <w:jc w:val="center"/>
              <w:rPr>
                <w:b/>
                <w:bCs/>
              </w:rPr>
            </w:pPr>
            <w:r>
              <w:rPr>
                <w:b/>
                <w:bCs/>
                <w:szCs w:val="28"/>
              </w:rPr>
              <w:t xml:space="preserve">(n, </w:t>
            </w:r>
            <w:r w:rsidRPr="002A15EF">
              <w:rPr>
                <w:b/>
                <w:bCs/>
                <w:szCs w:val="28"/>
              </w:rPr>
              <w:t>%</w:t>
            </w:r>
            <w:r>
              <w:rPr>
                <w:b/>
                <w:bCs/>
                <w:szCs w:val="28"/>
              </w:rPr>
              <w:t>)</w:t>
            </w:r>
          </w:p>
        </w:tc>
        <w:tc>
          <w:tcPr>
            <w:tcW w:w="840" w:type="pct"/>
          </w:tcPr>
          <w:p w14:paraId="0829447F" w14:textId="77777777" w:rsidR="00173F31" w:rsidRPr="002A15EF" w:rsidRDefault="00173F31"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2357875" w14:textId="77777777" w:rsidR="00173F31" w:rsidRDefault="00173F31" w:rsidP="001D102B">
            <w:pPr>
              <w:jc w:val="center"/>
              <w:rPr>
                <w:b/>
                <w:bCs/>
              </w:rPr>
            </w:pPr>
            <w:r>
              <w:rPr>
                <w:b/>
                <w:bCs/>
              </w:rPr>
              <w:t>OR</w:t>
            </w:r>
          </w:p>
          <w:p w14:paraId="485ADC72" w14:textId="77777777" w:rsidR="00173F31" w:rsidRPr="002A15EF" w:rsidRDefault="00173F31" w:rsidP="001D102B">
            <w:pPr>
              <w:jc w:val="center"/>
              <w:rPr>
                <w:b/>
                <w:bCs/>
              </w:rPr>
            </w:pPr>
            <w:r>
              <w:rPr>
                <w:b/>
                <w:bCs/>
              </w:rPr>
              <w:t>(95% CI)</w:t>
            </w:r>
          </w:p>
        </w:tc>
        <w:tc>
          <w:tcPr>
            <w:tcW w:w="608" w:type="pct"/>
          </w:tcPr>
          <w:p w14:paraId="60C7E73D" w14:textId="77777777" w:rsidR="00173F31" w:rsidRPr="002A15EF" w:rsidRDefault="00173F31" w:rsidP="001D102B">
            <w:pPr>
              <w:jc w:val="center"/>
              <w:rPr>
                <w:b/>
                <w:bCs/>
                <w:szCs w:val="28"/>
              </w:rPr>
            </w:pPr>
            <w:r w:rsidRPr="002A15EF">
              <w:rPr>
                <w:b/>
                <w:bCs/>
                <w:szCs w:val="28"/>
              </w:rPr>
              <w:t>p</w:t>
            </w:r>
          </w:p>
        </w:tc>
      </w:tr>
      <w:tr w:rsidR="00DA22EE" w14:paraId="07CF229B" w14:textId="77777777" w:rsidTr="001D102B">
        <w:trPr>
          <w:trHeight w:val="354"/>
        </w:trPr>
        <w:tc>
          <w:tcPr>
            <w:tcW w:w="1572" w:type="pct"/>
          </w:tcPr>
          <w:p w14:paraId="261FDE6B" w14:textId="6F89EB88" w:rsidR="00DA22EE" w:rsidRPr="003C2462" w:rsidRDefault="00DA22EE" w:rsidP="00DA22EE">
            <w:pPr>
              <w:rPr>
                <w:szCs w:val="28"/>
              </w:rPr>
            </w:pPr>
            <w:r>
              <w:rPr>
                <w:szCs w:val="28"/>
              </w:rPr>
              <w:t>&lt;60 tuổi</w:t>
            </w:r>
          </w:p>
        </w:tc>
        <w:tc>
          <w:tcPr>
            <w:tcW w:w="943" w:type="pct"/>
            <w:vAlign w:val="top"/>
          </w:tcPr>
          <w:p w14:paraId="2FA46C63" w14:textId="0D5D8578" w:rsidR="00DA22EE" w:rsidRPr="003C2462" w:rsidRDefault="00DA22EE" w:rsidP="00DA22EE">
            <w:pPr>
              <w:jc w:val="center"/>
              <w:rPr>
                <w:szCs w:val="28"/>
              </w:rPr>
            </w:pPr>
            <w:r>
              <w:t>99 (58,9%)</w:t>
            </w:r>
          </w:p>
        </w:tc>
        <w:tc>
          <w:tcPr>
            <w:tcW w:w="840" w:type="pct"/>
            <w:vAlign w:val="top"/>
          </w:tcPr>
          <w:p w14:paraId="51DEF0AC" w14:textId="48B099FE" w:rsidR="00DA22EE" w:rsidRPr="003C2462" w:rsidRDefault="00DA22EE" w:rsidP="00DA22EE">
            <w:pPr>
              <w:jc w:val="center"/>
              <w:rPr>
                <w:szCs w:val="28"/>
              </w:rPr>
            </w:pPr>
            <w:r>
              <w:t>69 (41,1%)</w:t>
            </w:r>
          </w:p>
        </w:tc>
        <w:tc>
          <w:tcPr>
            <w:tcW w:w="1037" w:type="pct"/>
            <w:vMerge w:val="restart"/>
          </w:tcPr>
          <w:p w14:paraId="7867AB10" w14:textId="132E7418" w:rsidR="00DA22EE" w:rsidRDefault="00E61BAA" w:rsidP="00DA22EE">
            <w:pPr>
              <w:jc w:val="center"/>
            </w:pPr>
            <w:r>
              <w:t>0</w:t>
            </w:r>
            <w:r w:rsidR="007F039F">
              <w:t>,</w:t>
            </w:r>
            <w:r>
              <w:t>594</w:t>
            </w:r>
          </w:p>
          <w:p w14:paraId="2685AA83" w14:textId="12F8A4AF" w:rsidR="00E61BAA" w:rsidRPr="003C2462" w:rsidRDefault="00E61BAA" w:rsidP="00DA22EE">
            <w:pPr>
              <w:jc w:val="center"/>
            </w:pPr>
            <w:r>
              <w:t>(0</w:t>
            </w:r>
            <w:r w:rsidR="007F039F">
              <w:t>,</w:t>
            </w:r>
            <w:r>
              <w:t>337-1</w:t>
            </w:r>
            <w:r w:rsidR="007F039F">
              <w:t>,</w:t>
            </w:r>
            <w:r>
              <w:t>046)</w:t>
            </w:r>
          </w:p>
        </w:tc>
        <w:tc>
          <w:tcPr>
            <w:tcW w:w="608" w:type="pct"/>
            <w:vMerge w:val="restart"/>
          </w:tcPr>
          <w:p w14:paraId="70EB23F3" w14:textId="42C406E5" w:rsidR="00DA22EE" w:rsidRPr="003C2462" w:rsidRDefault="00DA22EE" w:rsidP="00DA22EE">
            <w:pPr>
              <w:jc w:val="center"/>
              <w:rPr>
                <w:szCs w:val="28"/>
              </w:rPr>
            </w:pPr>
            <w:r>
              <w:rPr>
                <w:szCs w:val="28"/>
              </w:rPr>
              <w:t>0,094</w:t>
            </w:r>
          </w:p>
        </w:tc>
      </w:tr>
      <w:tr w:rsidR="00DA22EE" w14:paraId="6A2C0563" w14:textId="77777777" w:rsidTr="001D102B">
        <w:trPr>
          <w:trHeight w:val="70"/>
        </w:trPr>
        <w:tc>
          <w:tcPr>
            <w:tcW w:w="1572" w:type="pct"/>
          </w:tcPr>
          <w:p w14:paraId="306F5B91" w14:textId="24E338E3" w:rsidR="00DA22EE" w:rsidRPr="003C2462" w:rsidRDefault="00DA22EE" w:rsidP="00DA22EE">
            <w:pPr>
              <w:rPr>
                <w:szCs w:val="28"/>
              </w:rPr>
            </w:pPr>
            <w:r>
              <w:rPr>
                <w:szCs w:val="28"/>
              </w:rPr>
              <w:t>≥60 tuổi</w:t>
            </w:r>
          </w:p>
        </w:tc>
        <w:tc>
          <w:tcPr>
            <w:tcW w:w="943" w:type="pct"/>
            <w:vAlign w:val="top"/>
          </w:tcPr>
          <w:p w14:paraId="3B18998D" w14:textId="28CC0BF9" w:rsidR="00DA22EE" w:rsidRPr="003C2462" w:rsidRDefault="00DA22EE" w:rsidP="00DA22EE">
            <w:pPr>
              <w:jc w:val="center"/>
              <w:rPr>
                <w:szCs w:val="28"/>
              </w:rPr>
            </w:pPr>
            <w:r>
              <w:t>58 (70,7%)</w:t>
            </w:r>
          </w:p>
        </w:tc>
        <w:tc>
          <w:tcPr>
            <w:tcW w:w="840" w:type="pct"/>
            <w:vAlign w:val="top"/>
          </w:tcPr>
          <w:p w14:paraId="39C781D3" w14:textId="4C51E347" w:rsidR="00DA22EE" w:rsidRPr="003C2462" w:rsidRDefault="00DA22EE" w:rsidP="00DA22EE">
            <w:pPr>
              <w:jc w:val="center"/>
              <w:rPr>
                <w:szCs w:val="28"/>
              </w:rPr>
            </w:pPr>
            <w:r>
              <w:t>24 (29,3%)</w:t>
            </w:r>
          </w:p>
        </w:tc>
        <w:tc>
          <w:tcPr>
            <w:tcW w:w="1037" w:type="pct"/>
            <w:vMerge/>
          </w:tcPr>
          <w:p w14:paraId="35CC600F" w14:textId="77777777" w:rsidR="00DA22EE" w:rsidRPr="003C2462" w:rsidRDefault="00DA22EE" w:rsidP="00DA22EE">
            <w:pPr>
              <w:jc w:val="center"/>
            </w:pPr>
          </w:p>
        </w:tc>
        <w:tc>
          <w:tcPr>
            <w:tcW w:w="608" w:type="pct"/>
            <w:vMerge/>
          </w:tcPr>
          <w:p w14:paraId="7C8DE235" w14:textId="77777777" w:rsidR="00DA22EE" w:rsidRPr="003C2462" w:rsidRDefault="00DA22EE" w:rsidP="00DA22EE">
            <w:pPr>
              <w:jc w:val="center"/>
              <w:rPr>
                <w:szCs w:val="28"/>
              </w:rPr>
            </w:pPr>
          </w:p>
        </w:tc>
      </w:tr>
    </w:tbl>
    <w:p w14:paraId="7D3A2FD8" w14:textId="08A0126D" w:rsidR="00987BE7" w:rsidRDefault="00243553" w:rsidP="00FB4D47">
      <w:pPr>
        <w:tabs>
          <w:tab w:val="left" w:pos="2400"/>
        </w:tabs>
        <w:spacing w:before="160"/>
      </w:pPr>
      <w:r>
        <w:lastRenderedPageBreak/>
        <w:t xml:space="preserve">Nhận xét: </w:t>
      </w:r>
      <w:r w:rsidR="005E4195">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cao hơn</w:t>
      </w:r>
      <w:r w:rsidR="00805783">
        <w:t xml:space="preserve"> 1,</w:t>
      </w:r>
      <w:r w:rsidR="004E4A6B">
        <w:t>1</w:t>
      </w:r>
      <w:r w:rsidR="00C63B44">
        <w:t>2</w:t>
      </w:r>
      <w:r w:rsidR="00805783">
        <w:t xml:space="preserve"> lần</w:t>
      </w:r>
      <w:r w:rsidR="009F021F">
        <w:t xml:space="preserve"> so với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5</w:t>
      </w:r>
      <w:r>
        <w:t>.</w:t>
      </w:r>
      <w:r w:rsidR="00FB4D47">
        <w:t xml:space="preserve"> </w:t>
      </w:r>
      <w:r w:rsidR="00987BE7">
        <w:t>Đánh giá mối liên quan giữa nhóm tuổi với TTDD theo SGA, nhóm &lt;6</w:t>
      </w:r>
      <w:r w:rsidR="002F3F4B">
        <w:t>0</w:t>
      </w:r>
      <w:r w:rsidR="00987BE7">
        <w:t xml:space="preserve"> tuổi có tỷ lệ bệnh nhân SDD là 41</w:t>
      </w:r>
      <w:r w:rsidR="00D14FFB">
        <w:t>,</w:t>
      </w:r>
      <w:r w:rsidR="00987BE7">
        <w:t xml:space="preserve">1% </w:t>
      </w:r>
      <w:r w:rsidR="00DF0B7B">
        <w:t>cao</w:t>
      </w:r>
      <w:r w:rsidR="00987BE7">
        <w:t xml:space="preserve"> hơn</w:t>
      </w:r>
      <w:r w:rsidR="000F0D7E">
        <w:t xml:space="preserve"> 1,4 lần</w:t>
      </w:r>
      <w:r w:rsidR="00987BE7">
        <w:t xml:space="preserve"> so với nhóm ≥6</w:t>
      </w:r>
      <w:r w:rsidR="002F3F4B">
        <w:t>0</w:t>
      </w:r>
      <w:r w:rsidR="00987BE7">
        <w:t xml:space="preserve"> tuổi là </w:t>
      </w:r>
      <w:r w:rsidR="00DF0B7B">
        <w:t>2</w:t>
      </w:r>
      <w:r w:rsidR="002F3F4B">
        <w:t>9</w:t>
      </w:r>
      <w:r w:rsidR="00D14FFB">
        <w:t>,</w:t>
      </w:r>
      <w:r w:rsidR="002F3F4B">
        <w:t>3</w:t>
      </w:r>
      <w:r w:rsidR="00987BE7">
        <w:t xml:space="preserve">%. </w:t>
      </w:r>
      <w:r w:rsidR="00144FFD">
        <w:t xml:space="preserve">sự khác biệt 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t>3.</w:t>
      </w:r>
      <w:r w:rsidR="00913CE7">
        <w:t>2</w:t>
      </w:r>
      <w:r>
        <w:t>.</w:t>
      </w:r>
      <w:r w:rsidR="00243553">
        <w:t>2</w:t>
      </w:r>
      <w:r>
        <w:t>. Mối liên quan giữa giới và tình trạng dinh dưỡng</w:t>
      </w:r>
    </w:p>
    <w:p w14:paraId="19046A83" w14:textId="057257E0" w:rsidR="00334897" w:rsidRDefault="00334897" w:rsidP="007448F9">
      <w:pPr>
        <w:pStyle w:val="Caption"/>
      </w:pPr>
      <w:bookmarkStart w:id="88" w:name="_Toc13460641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8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t>BMI</w:t>
            </w:r>
          </w:p>
        </w:tc>
      </w:tr>
      <w:tr w:rsidR="00961E24" w14:paraId="4D03FDEF" w14:textId="77777777" w:rsidTr="001D102B">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943" w:type="pct"/>
          </w:tcPr>
          <w:p w14:paraId="58AD33B5" w14:textId="77777777" w:rsidR="00961E24" w:rsidRDefault="00961E24" w:rsidP="001D102B">
            <w:pPr>
              <w:jc w:val="center"/>
              <w:rPr>
                <w:b/>
                <w:bCs/>
                <w:szCs w:val="28"/>
              </w:rPr>
            </w:pPr>
            <w:r>
              <w:rPr>
                <w:b/>
                <w:bCs/>
                <w:szCs w:val="28"/>
              </w:rPr>
              <w:t>Không SDD</w:t>
            </w:r>
          </w:p>
          <w:p w14:paraId="07A58910"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7487EA46"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961E24" w14:paraId="117D3A73" w14:textId="77777777" w:rsidTr="001D102B">
        <w:trPr>
          <w:trHeight w:val="354"/>
        </w:trPr>
        <w:tc>
          <w:tcPr>
            <w:tcW w:w="1572" w:type="pct"/>
          </w:tcPr>
          <w:p w14:paraId="2D3188F3" w14:textId="067D1037" w:rsidR="00961E24" w:rsidRPr="003C2462" w:rsidRDefault="00961E24" w:rsidP="00961E24">
            <w:pPr>
              <w:rPr>
                <w:szCs w:val="28"/>
              </w:rPr>
            </w:pPr>
            <w:r>
              <w:rPr>
                <w:szCs w:val="28"/>
              </w:rPr>
              <w:t>Nam</w:t>
            </w:r>
          </w:p>
        </w:tc>
        <w:tc>
          <w:tcPr>
            <w:tcW w:w="943" w:type="pct"/>
            <w:vAlign w:val="top"/>
          </w:tcPr>
          <w:p w14:paraId="605FB063" w14:textId="6753D24D" w:rsidR="00961E24" w:rsidRPr="003C2462" w:rsidRDefault="00961E24" w:rsidP="00961E24">
            <w:pPr>
              <w:jc w:val="center"/>
              <w:rPr>
                <w:szCs w:val="28"/>
              </w:rPr>
            </w:pPr>
            <w:r w:rsidRPr="00AC7149">
              <w:t>120</w:t>
            </w:r>
            <w:r>
              <w:t xml:space="preserve"> (65</w:t>
            </w:r>
            <w:r w:rsidR="00030EC7">
              <w:t>,</w:t>
            </w:r>
            <w:r>
              <w:t>6%)</w:t>
            </w:r>
          </w:p>
        </w:tc>
        <w:tc>
          <w:tcPr>
            <w:tcW w:w="840" w:type="pct"/>
            <w:vAlign w:val="top"/>
          </w:tcPr>
          <w:p w14:paraId="51FEA533" w14:textId="6AE93E03" w:rsidR="00961E24" w:rsidRPr="003C2462" w:rsidRDefault="00961E24" w:rsidP="00961E24">
            <w:pPr>
              <w:jc w:val="center"/>
              <w:rPr>
                <w:szCs w:val="28"/>
              </w:rPr>
            </w:pPr>
            <w:r w:rsidRPr="00AC7149">
              <w:t>63</w:t>
            </w:r>
            <w:r>
              <w:t xml:space="preserve"> (34</w:t>
            </w:r>
            <w:r w:rsidR="00030EC7">
              <w:t>,</w:t>
            </w:r>
            <w:r>
              <w:t>4%)</w:t>
            </w:r>
          </w:p>
        </w:tc>
        <w:tc>
          <w:tcPr>
            <w:tcW w:w="1037" w:type="pct"/>
            <w:vMerge w:val="restart"/>
          </w:tcPr>
          <w:p w14:paraId="72E4294A" w14:textId="5070CC8C" w:rsidR="00961E24" w:rsidRDefault="00961E24" w:rsidP="00961E24">
            <w:pPr>
              <w:jc w:val="center"/>
            </w:pPr>
            <w:r>
              <w:t>0</w:t>
            </w:r>
            <w:r w:rsidR="00030EC7">
              <w:t>,</w:t>
            </w:r>
            <w:r>
              <w:t>996</w:t>
            </w:r>
          </w:p>
          <w:p w14:paraId="773AE3BE" w14:textId="62D5B475" w:rsidR="00961E24" w:rsidRPr="003C2462" w:rsidRDefault="00961E24" w:rsidP="00961E24">
            <w:pPr>
              <w:jc w:val="center"/>
            </w:pPr>
            <w:r>
              <w:t>(0</w:t>
            </w:r>
            <w:r w:rsidR="00030EC7">
              <w:t>,</w:t>
            </w:r>
            <w:r w:rsidRPr="00647E9E">
              <w:t>552</w:t>
            </w:r>
            <w:r>
              <w:t>-</w:t>
            </w:r>
            <w:r w:rsidRPr="00647E9E">
              <w:t>1</w:t>
            </w:r>
            <w:r w:rsidR="00030EC7">
              <w:t>,</w:t>
            </w:r>
            <w:r w:rsidRPr="00647E9E">
              <w:t>795</w:t>
            </w:r>
            <w:r>
              <w:t>)</w:t>
            </w:r>
          </w:p>
        </w:tc>
        <w:tc>
          <w:tcPr>
            <w:tcW w:w="608" w:type="pct"/>
            <w:vMerge w:val="restart"/>
          </w:tcPr>
          <w:p w14:paraId="293FD939" w14:textId="2122673A" w:rsidR="00961E24" w:rsidRPr="003C2462" w:rsidRDefault="00961E24" w:rsidP="00961E24">
            <w:pPr>
              <w:jc w:val="center"/>
              <w:rPr>
                <w:szCs w:val="28"/>
              </w:rPr>
            </w:pPr>
            <w:r>
              <w:rPr>
                <w:szCs w:val="28"/>
              </w:rPr>
              <w:t>1</w:t>
            </w:r>
          </w:p>
        </w:tc>
      </w:tr>
      <w:tr w:rsidR="00961E24" w14:paraId="5A8468C5" w14:textId="77777777" w:rsidTr="001D102B">
        <w:trPr>
          <w:trHeight w:val="70"/>
        </w:trPr>
        <w:tc>
          <w:tcPr>
            <w:tcW w:w="1572" w:type="pct"/>
          </w:tcPr>
          <w:p w14:paraId="0C37FFFC" w14:textId="645C620B" w:rsidR="00961E24" w:rsidRPr="003C2462" w:rsidRDefault="00961E24" w:rsidP="00961E24">
            <w:pPr>
              <w:rPr>
                <w:szCs w:val="28"/>
              </w:rPr>
            </w:pPr>
            <w:r>
              <w:rPr>
                <w:szCs w:val="28"/>
              </w:rPr>
              <w:t>Nữ</w:t>
            </w:r>
          </w:p>
        </w:tc>
        <w:tc>
          <w:tcPr>
            <w:tcW w:w="943" w:type="pct"/>
            <w:vAlign w:val="top"/>
          </w:tcPr>
          <w:p w14:paraId="5B640E7B" w14:textId="44EC9B35" w:rsidR="00961E24" w:rsidRPr="003C2462" w:rsidRDefault="00961E24" w:rsidP="00961E24">
            <w:pPr>
              <w:jc w:val="center"/>
              <w:rPr>
                <w:szCs w:val="28"/>
              </w:rPr>
            </w:pPr>
            <w:r w:rsidRPr="00645927">
              <w:t>44</w:t>
            </w:r>
            <w:r>
              <w:t xml:space="preserve"> (65</w:t>
            </w:r>
            <w:r w:rsidR="00030EC7">
              <w:t>,</w:t>
            </w:r>
            <w:r>
              <w:t>7%)</w:t>
            </w:r>
          </w:p>
        </w:tc>
        <w:tc>
          <w:tcPr>
            <w:tcW w:w="840" w:type="pct"/>
            <w:vAlign w:val="top"/>
          </w:tcPr>
          <w:p w14:paraId="288C7DC5" w14:textId="764B9B0A" w:rsidR="00961E24" w:rsidRPr="003C2462" w:rsidRDefault="00961E24" w:rsidP="00961E24">
            <w:pPr>
              <w:jc w:val="center"/>
              <w:rPr>
                <w:szCs w:val="28"/>
              </w:rPr>
            </w:pPr>
            <w:r w:rsidRPr="00645927">
              <w:t>23</w:t>
            </w:r>
            <w:r>
              <w:t xml:space="preserve"> (34</w:t>
            </w:r>
            <w:r w:rsidR="00030EC7">
              <w:t>,</w:t>
            </w:r>
            <w:r>
              <w:t>3%)</w:t>
            </w:r>
          </w:p>
        </w:tc>
        <w:tc>
          <w:tcPr>
            <w:tcW w:w="1037" w:type="pct"/>
            <w:vMerge/>
          </w:tcPr>
          <w:p w14:paraId="30C1B66D" w14:textId="77777777" w:rsidR="00961E24" w:rsidRPr="003C2462" w:rsidRDefault="00961E24" w:rsidP="00961E24">
            <w:pPr>
              <w:jc w:val="center"/>
            </w:pPr>
          </w:p>
        </w:tc>
        <w:tc>
          <w:tcPr>
            <w:tcW w:w="608" w:type="pct"/>
            <w:vMerge/>
          </w:tcPr>
          <w:p w14:paraId="12802E7F" w14:textId="77777777" w:rsidR="00961E24" w:rsidRPr="003C2462" w:rsidRDefault="00961E24" w:rsidP="00961E24">
            <w:pPr>
              <w:jc w:val="center"/>
              <w:rPr>
                <w:szCs w:val="28"/>
              </w:rPr>
            </w:pPr>
          </w:p>
        </w:tc>
      </w:tr>
      <w:tr w:rsidR="00961E24" w14:paraId="3060DB0C" w14:textId="77777777" w:rsidTr="001D102B">
        <w:tc>
          <w:tcPr>
            <w:tcW w:w="5000" w:type="pct"/>
            <w:gridSpan w:val="5"/>
            <w:tcBorders>
              <w:tl2br w:val="nil"/>
            </w:tcBorders>
          </w:tcPr>
          <w:p w14:paraId="24B434F8" w14:textId="77777777" w:rsidR="00961E24" w:rsidRPr="002A15EF" w:rsidRDefault="00961E24" w:rsidP="001D102B">
            <w:pPr>
              <w:jc w:val="center"/>
              <w:rPr>
                <w:b/>
                <w:bCs/>
              </w:rPr>
            </w:pPr>
            <w:r>
              <w:rPr>
                <w:b/>
                <w:bCs/>
                <w:szCs w:val="28"/>
              </w:rPr>
              <w:t>SGA</w:t>
            </w:r>
          </w:p>
        </w:tc>
      </w:tr>
      <w:tr w:rsidR="00961E24" w14:paraId="632501C6" w14:textId="77777777" w:rsidTr="001D102B">
        <w:trPr>
          <w:trHeight w:val="759"/>
        </w:trPr>
        <w:tc>
          <w:tcPr>
            <w:tcW w:w="1572" w:type="pct"/>
            <w:tcBorders>
              <w:tl2br w:val="single" w:sz="4" w:space="0" w:color="auto"/>
            </w:tcBorders>
          </w:tcPr>
          <w:p w14:paraId="0EC023BE" w14:textId="77777777" w:rsidR="00961E24" w:rsidRPr="002A15EF" w:rsidRDefault="00961E24" w:rsidP="001D102B">
            <w:pPr>
              <w:jc w:val="right"/>
              <w:rPr>
                <w:b/>
                <w:bCs/>
                <w:szCs w:val="28"/>
              </w:rPr>
            </w:pPr>
            <w:r>
              <w:rPr>
                <w:b/>
                <w:bCs/>
                <w:szCs w:val="28"/>
              </w:rPr>
              <w:t>TTDD</w:t>
            </w:r>
          </w:p>
          <w:p w14:paraId="7C27F554" w14:textId="236CAEB5" w:rsidR="00961E24" w:rsidRPr="002A15EF" w:rsidRDefault="00961E24" w:rsidP="001D102B">
            <w:pPr>
              <w:rPr>
                <w:b/>
                <w:bCs/>
                <w:szCs w:val="28"/>
              </w:rPr>
            </w:pPr>
            <w:r>
              <w:rPr>
                <w:b/>
                <w:bCs/>
                <w:szCs w:val="28"/>
              </w:rPr>
              <w:t>Giới</w:t>
            </w:r>
          </w:p>
        </w:tc>
        <w:tc>
          <w:tcPr>
            <w:tcW w:w="943" w:type="pct"/>
          </w:tcPr>
          <w:p w14:paraId="23FB9865" w14:textId="77777777" w:rsidR="00961E24" w:rsidRDefault="00961E24" w:rsidP="001D102B">
            <w:pPr>
              <w:jc w:val="center"/>
              <w:rPr>
                <w:b/>
                <w:bCs/>
                <w:szCs w:val="28"/>
              </w:rPr>
            </w:pPr>
            <w:r>
              <w:rPr>
                <w:b/>
                <w:bCs/>
                <w:szCs w:val="28"/>
              </w:rPr>
              <w:t>Không SDD</w:t>
            </w:r>
          </w:p>
          <w:p w14:paraId="06121E5B"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00233D5D"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F5C404" w14:textId="77777777" w:rsidR="00961E24" w:rsidRDefault="00961E24" w:rsidP="001D102B">
            <w:pPr>
              <w:jc w:val="center"/>
              <w:rPr>
                <w:b/>
                <w:bCs/>
              </w:rPr>
            </w:pPr>
            <w:r>
              <w:rPr>
                <w:b/>
                <w:bCs/>
              </w:rPr>
              <w:t>OR</w:t>
            </w:r>
          </w:p>
          <w:p w14:paraId="096DC63E" w14:textId="77777777" w:rsidR="00961E24" w:rsidRPr="002A15EF" w:rsidRDefault="00961E24" w:rsidP="001D102B">
            <w:pPr>
              <w:jc w:val="center"/>
              <w:rPr>
                <w:b/>
                <w:bCs/>
              </w:rPr>
            </w:pPr>
            <w:r>
              <w:rPr>
                <w:b/>
                <w:bCs/>
              </w:rPr>
              <w:t>(95% CI)</w:t>
            </w:r>
          </w:p>
        </w:tc>
        <w:tc>
          <w:tcPr>
            <w:tcW w:w="608" w:type="pct"/>
          </w:tcPr>
          <w:p w14:paraId="535AF2E4" w14:textId="77777777" w:rsidR="00961E24" w:rsidRPr="002A15EF" w:rsidRDefault="00961E24" w:rsidP="001D102B">
            <w:pPr>
              <w:jc w:val="center"/>
              <w:rPr>
                <w:b/>
                <w:bCs/>
                <w:szCs w:val="28"/>
              </w:rPr>
            </w:pPr>
            <w:r w:rsidRPr="002A15EF">
              <w:rPr>
                <w:b/>
                <w:bCs/>
                <w:szCs w:val="28"/>
              </w:rPr>
              <w:t>p</w:t>
            </w:r>
          </w:p>
        </w:tc>
      </w:tr>
      <w:tr w:rsidR="00961E24" w14:paraId="5EBBC5D3" w14:textId="77777777" w:rsidTr="001D102B">
        <w:trPr>
          <w:trHeight w:val="354"/>
        </w:trPr>
        <w:tc>
          <w:tcPr>
            <w:tcW w:w="1572" w:type="pct"/>
          </w:tcPr>
          <w:p w14:paraId="1DC1E6D1" w14:textId="36CEA6B9" w:rsidR="00961E24" w:rsidRPr="003C2462" w:rsidRDefault="00961E24" w:rsidP="00961E24">
            <w:pPr>
              <w:rPr>
                <w:szCs w:val="28"/>
              </w:rPr>
            </w:pPr>
            <w:r>
              <w:rPr>
                <w:szCs w:val="28"/>
              </w:rPr>
              <w:t>Nam</w:t>
            </w:r>
          </w:p>
        </w:tc>
        <w:tc>
          <w:tcPr>
            <w:tcW w:w="943" w:type="pct"/>
            <w:vAlign w:val="top"/>
          </w:tcPr>
          <w:p w14:paraId="32C0AA41" w14:textId="1497AA8C" w:rsidR="00961E24" w:rsidRPr="003C2462" w:rsidRDefault="00961E24" w:rsidP="00961E24">
            <w:pPr>
              <w:jc w:val="center"/>
              <w:rPr>
                <w:szCs w:val="28"/>
              </w:rPr>
            </w:pPr>
            <w:r w:rsidRPr="008E10A8">
              <w:t>112</w:t>
            </w:r>
            <w:r>
              <w:t xml:space="preserve"> (61</w:t>
            </w:r>
            <w:r w:rsidR="00E31F70">
              <w:t>,</w:t>
            </w:r>
            <w:r>
              <w:t>2%)</w:t>
            </w:r>
          </w:p>
        </w:tc>
        <w:tc>
          <w:tcPr>
            <w:tcW w:w="840" w:type="pct"/>
            <w:vAlign w:val="top"/>
          </w:tcPr>
          <w:p w14:paraId="245060A6" w14:textId="7ECEB5A5" w:rsidR="00961E24" w:rsidRPr="003C2462" w:rsidRDefault="00961E24" w:rsidP="00961E24">
            <w:pPr>
              <w:jc w:val="center"/>
              <w:rPr>
                <w:szCs w:val="28"/>
              </w:rPr>
            </w:pPr>
            <w:r w:rsidRPr="008E10A8">
              <w:t>71</w:t>
            </w:r>
            <w:r>
              <w:t xml:space="preserve"> (38</w:t>
            </w:r>
            <w:r w:rsidR="00E31F70">
              <w:t>,</w:t>
            </w:r>
            <w:r>
              <w:t>8%)</w:t>
            </w:r>
          </w:p>
        </w:tc>
        <w:tc>
          <w:tcPr>
            <w:tcW w:w="1037" w:type="pct"/>
            <w:vMerge w:val="restart"/>
          </w:tcPr>
          <w:p w14:paraId="4AEDEF67" w14:textId="2D2BEE89" w:rsidR="00961E24" w:rsidRDefault="00961E24" w:rsidP="00961E24">
            <w:pPr>
              <w:jc w:val="center"/>
            </w:pPr>
            <w:r>
              <w:t>0</w:t>
            </w:r>
            <w:r w:rsidR="00E31F70">
              <w:t>,</w:t>
            </w:r>
            <w:r>
              <w:t>771</w:t>
            </w:r>
          </w:p>
          <w:p w14:paraId="06E92276" w14:textId="3658E5D5" w:rsidR="00961E24" w:rsidRPr="003C2462" w:rsidRDefault="00961E24" w:rsidP="00961E24">
            <w:pPr>
              <w:jc w:val="center"/>
            </w:pPr>
            <w:r>
              <w:t>(0</w:t>
            </w:r>
            <w:r w:rsidR="00E31F70">
              <w:t>,</w:t>
            </w:r>
            <w:r>
              <w:t>427-</w:t>
            </w:r>
            <w:r w:rsidRPr="00647E9E">
              <w:t>1</w:t>
            </w:r>
            <w:r w:rsidR="00E31F70">
              <w:t>,</w:t>
            </w:r>
            <w:r>
              <w:t>392)</w:t>
            </w:r>
          </w:p>
        </w:tc>
        <w:tc>
          <w:tcPr>
            <w:tcW w:w="608" w:type="pct"/>
            <w:vMerge w:val="restart"/>
          </w:tcPr>
          <w:p w14:paraId="38DBAE55" w14:textId="45CFE6E6" w:rsidR="00961E24" w:rsidRPr="003C2462" w:rsidRDefault="00961E24" w:rsidP="00961E24">
            <w:pPr>
              <w:jc w:val="center"/>
              <w:rPr>
                <w:szCs w:val="28"/>
              </w:rPr>
            </w:pPr>
            <w:r>
              <w:rPr>
                <w:szCs w:val="28"/>
              </w:rPr>
              <w:t>0</w:t>
            </w:r>
            <w:r w:rsidR="00E31F70">
              <w:rPr>
                <w:szCs w:val="28"/>
              </w:rPr>
              <w:t>,</w:t>
            </w:r>
            <w:r>
              <w:rPr>
                <w:szCs w:val="28"/>
              </w:rPr>
              <w:t>474</w:t>
            </w:r>
          </w:p>
        </w:tc>
      </w:tr>
      <w:tr w:rsidR="00961E24" w14:paraId="42A27801" w14:textId="77777777" w:rsidTr="001D102B">
        <w:trPr>
          <w:trHeight w:val="70"/>
        </w:trPr>
        <w:tc>
          <w:tcPr>
            <w:tcW w:w="1572" w:type="pct"/>
          </w:tcPr>
          <w:p w14:paraId="64A10C69" w14:textId="72BAC684" w:rsidR="00961E24" w:rsidRPr="003C2462" w:rsidRDefault="00961E24" w:rsidP="00961E24">
            <w:pPr>
              <w:rPr>
                <w:szCs w:val="28"/>
              </w:rPr>
            </w:pPr>
            <w:r>
              <w:rPr>
                <w:szCs w:val="28"/>
              </w:rPr>
              <w:t>Nữ</w:t>
            </w:r>
          </w:p>
        </w:tc>
        <w:tc>
          <w:tcPr>
            <w:tcW w:w="943" w:type="pct"/>
            <w:vAlign w:val="top"/>
          </w:tcPr>
          <w:p w14:paraId="11661368" w14:textId="6F5329D3" w:rsidR="00961E24" w:rsidRPr="003C2462" w:rsidRDefault="00961E24" w:rsidP="00961E24">
            <w:pPr>
              <w:jc w:val="center"/>
              <w:rPr>
                <w:szCs w:val="28"/>
              </w:rPr>
            </w:pPr>
            <w:r>
              <w:t xml:space="preserve"> 45 (</w:t>
            </w:r>
            <w:r w:rsidRPr="00164EEC">
              <w:t>67</w:t>
            </w:r>
            <w:r w:rsidR="00E31F70">
              <w:t>,</w:t>
            </w:r>
            <w:r w:rsidRPr="00164EEC">
              <w:t>2%</w:t>
            </w:r>
            <w:r>
              <w:t>)</w:t>
            </w:r>
          </w:p>
        </w:tc>
        <w:tc>
          <w:tcPr>
            <w:tcW w:w="840" w:type="pct"/>
            <w:vAlign w:val="top"/>
          </w:tcPr>
          <w:p w14:paraId="1403288B" w14:textId="4A0D9838" w:rsidR="00961E24" w:rsidRPr="003C2462" w:rsidRDefault="00961E24" w:rsidP="00961E24">
            <w:pPr>
              <w:jc w:val="center"/>
              <w:rPr>
                <w:szCs w:val="28"/>
              </w:rPr>
            </w:pPr>
            <w:r>
              <w:t>22 (</w:t>
            </w:r>
            <w:r w:rsidRPr="00164EEC">
              <w:t>32</w:t>
            </w:r>
            <w:r w:rsidR="00E31F70">
              <w:t>,</w:t>
            </w:r>
            <w:r w:rsidRPr="00164EEC">
              <w:t>8%</w:t>
            </w:r>
            <w:r>
              <w:t>)</w:t>
            </w:r>
          </w:p>
        </w:tc>
        <w:tc>
          <w:tcPr>
            <w:tcW w:w="1037" w:type="pct"/>
            <w:vMerge/>
          </w:tcPr>
          <w:p w14:paraId="583712F8" w14:textId="77777777" w:rsidR="00961E24" w:rsidRPr="003C2462" w:rsidRDefault="00961E24" w:rsidP="00961E24">
            <w:pPr>
              <w:jc w:val="center"/>
            </w:pPr>
          </w:p>
        </w:tc>
        <w:tc>
          <w:tcPr>
            <w:tcW w:w="608" w:type="pct"/>
            <w:vMerge/>
          </w:tcPr>
          <w:p w14:paraId="53DF8FF4" w14:textId="77777777" w:rsidR="00961E24" w:rsidRPr="003C2462" w:rsidRDefault="00961E24" w:rsidP="00961E24">
            <w:pPr>
              <w:jc w:val="center"/>
              <w:rPr>
                <w:szCs w:val="28"/>
              </w:rPr>
            </w:pPr>
          </w:p>
        </w:tc>
      </w:tr>
    </w:tbl>
    <w:p w14:paraId="5E9D10B0" w14:textId="62D6BA53" w:rsidR="006605C1" w:rsidRDefault="00334897" w:rsidP="00794A40">
      <w:r>
        <w:t>Nhận xét:</w:t>
      </w:r>
      <w:r w:rsidR="00606EF0">
        <w:t xml:space="preserve"> </w:t>
      </w:r>
      <w:r w:rsidR="00114FB1">
        <w:t>đ</w:t>
      </w:r>
      <w:r w:rsidR="00357C59">
        <w:t xml:space="preserve">ánh giá TTDD </w:t>
      </w:r>
      <w:r w:rsidR="00606EF0">
        <w:t xml:space="preserve">theo BMI, </w:t>
      </w:r>
      <w:r w:rsidR="00B83FC6">
        <w:t xml:space="preserve">bệnh nhân </w:t>
      </w:r>
      <w:r w:rsidR="00022441">
        <w:t>nam có 34</w:t>
      </w:r>
      <w:r w:rsidR="008C4E97">
        <w:t>,</w:t>
      </w:r>
      <w:r w:rsidR="00022441">
        <w:t xml:space="preserve">4% bệnh nhân SDD và </w:t>
      </w:r>
      <w:r w:rsidR="009C69C3">
        <w:t>bệnh nhân</w:t>
      </w:r>
      <w:r w:rsidR="00022441">
        <w:t xml:space="preserve"> nữ có 34</w:t>
      </w:r>
      <w:r w:rsidR="008C4E97">
        <w:t>,</w:t>
      </w:r>
      <w:r w:rsidR="00022441">
        <w:t>3% bệnh nhân SDD</w:t>
      </w:r>
      <w:r w:rsidR="0098671D">
        <w:t>, s</w:t>
      </w:r>
      <w:r w:rsidR="00C6096E">
        <w:t xml:space="preserve">ự khác biệt </w:t>
      </w:r>
      <w:r w:rsidR="00CC2E0F">
        <w:t>không có ý nghĩa</w:t>
      </w:r>
      <w:r w:rsidR="00C6096E">
        <w:t xml:space="preserve"> thống kê với </w:t>
      </w:r>
      <w:r w:rsidR="0070311F">
        <w:t>p=</w:t>
      </w:r>
      <w:r w:rsidR="00C6096E">
        <w:t>1</w:t>
      </w:r>
      <w:r w:rsidR="009617E2">
        <w:t xml:space="preserve"> cho thấy yếu tố giới tính chưa thực sự ảnh hưởng đến TTDD của bệnh nhân</w:t>
      </w:r>
      <w:r w:rsidR="0086679C">
        <w:t xml:space="preserve"> theo BMI</w:t>
      </w:r>
      <w:r w:rsidR="009617E2">
        <w:t>.</w:t>
      </w:r>
      <w:r w:rsidR="00794A40">
        <w:t xml:space="preserve"> </w:t>
      </w:r>
      <w:r w:rsidR="00357C59">
        <w:t xml:space="preserve">Đánh giá TTDD </w:t>
      </w:r>
      <w:r w:rsidR="00532DF4">
        <w:t xml:space="preserve">theo SGA, </w:t>
      </w:r>
      <w:r w:rsidR="0020297C">
        <w:t>bệnh nhân</w:t>
      </w:r>
      <w:r w:rsidR="00532DF4">
        <w:t xml:space="preserve"> nam có 3</w:t>
      </w:r>
      <w:r w:rsidR="00AE5F85">
        <w:t>8</w:t>
      </w:r>
      <w:r w:rsidR="008C4E97">
        <w:t>,</w:t>
      </w:r>
      <w:r w:rsidR="00AE5F85">
        <w:t>8</w:t>
      </w:r>
      <w:r w:rsidR="00532DF4">
        <w:t xml:space="preserve">% bệnh nhân SDD </w:t>
      </w:r>
      <w:r w:rsidR="00734DDE">
        <w:t xml:space="preserve">cao hơn </w:t>
      </w:r>
      <w:r w:rsidR="00EE3A54">
        <w:t xml:space="preserve">1,18 lần </w:t>
      </w:r>
      <w:r w:rsidR="00734DDE">
        <w:t>so với</w:t>
      </w:r>
      <w:r w:rsidR="00532DF4">
        <w:t xml:space="preserve"> nữ có 3</w:t>
      </w:r>
      <w:r w:rsidR="007C3255">
        <w:t>2</w:t>
      </w:r>
      <w:r w:rsidR="00532DF4">
        <w:t>.</w:t>
      </w:r>
      <w:r w:rsidR="000153C1">
        <w:t>8</w:t>
      </w:r>
      <w:r w:rsidR="00532DF4">
        <w:t>% bệnh nhân SDD</w:t>
      </w:r>
      <w:r w:rsidR="000A3678">
        <w:t>,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 xml:space="preserve"> cho thấy yếu tố giới tính chưa thực sự ảnh hưởng đến TTDD của bệnh nhân</w:t>
      </w:r>
      <w:r w:rsidR="00EC6878">
        <w:t xml:space="preserve"> theo SGA</w:t>
      </w:r>
      <w:r w:rsidR="00532DF4">
        <w:t>.</w:t>
      </w:r>
    </w:p>
    <w:p w14:paraId="1844BD9C" w14:textId="37D6BFEF" w:rsidR="00334897" w:rsidRDefault="00334897" w:rsidP="00334897">
      <w:pPr>
        <w:pStyle w:val="Heading3"/>
      </w:pPr>
      <w:bookmarkStart w:id="89" w:name="_Toc126527748"/>
      <w:r>
        <w:lastRenderedPageBreak/>
        <w:t>3</w:t>
      </w:r>
      <w:r w:rsidR="00913CE7">
        <w:t>.2</w:t>
      </w:r>
      <w:r>
        <w:t>.</w:t>
      </w:r>
      <w:r w:rsidR="00DB461B">
        <w:t>3</w:t>
      </w:r>
      <w:r>
        <w:t xml:space="preserve">. </w:t>
      </w:r>
      <w:bookmarkEnd w:id="89"/>
      <w:r>
        <w:t>Mối liên quan giữa nghề nghiệp và tình trạng dinh dưỡng</w:t>
      </w:r>
    </w:p>
    <w:p w14:paraId="202AC804" w14:textId="56A26BAC" w:rsidR="00334897" w:rsidRDefault="00334897" w:rsidP="00334897">
      <w:pPr>
        <w:pStyle w:val="Caption"/>
        <w:rPr>
          <w:bCs/>
        </w:rPr>
      </w:pPr>
      <w:bookmarkStart w:id="90" w:name="_Toc13460641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1</w:t>
      </w:r>
      <w:r w:rsidR="00CF667C">
        <w:fldChar w:fldCharType="end"/>
      </w:r>
      <w:r>
        <w:t xml:space="preserve">. </w:t>
      </w:r>
      <w:r w:rsidRPr="00707BC9">
        <w:rPr>
          <w:bCs/>
        </w:rPr>
        <w:t>Mối liên quan giữa nghề nghiệp và</w:t>
      </w:r>
      <w:r w:rsidR="007448F9">
        <w:rPr>
          <w:bCs/>
        </w:rPr>
        <w:t xml:space="preserve"> tình trạng dinh dưỡng</w:t>
      </w:r>
      <w:bookmarkEnd w:id="9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1D102B">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t>TTDD</w:t>
            </w:r>
          </w:p>
          <w:p w14:paraId="04DB1727" w14:textId="10309B5A" w:rsidR="007448F9" w:rsidRPr="002A15EF" w:rsidRDefault="007448F9" w:rsidP="001D102B">
            <w:pPr>
              <w:rPr>
                <w:b/>
                <w:bCs/>
                <w:szCs w:val="28"/>
              </w:rPr>
            </w:pPr>
            <w:r>
              <w:rPr>
                <w:b/>
                <w:bCs/>
                <w:szCs w:val="28"/>
              </w:rPr>
              <w:t>Nghề nghiệp</w:t>
            </w:r>
          </w:p>
        </w:tc>
        <w:tc>
          <w:tcPr>
            <w:tcW w:w="943" w:type="pct"/>
          </w:tcPr>
          <w:p w14:paraId="6413D7E2" w14:textId="77777777" w:rsidR="007448F9" w:rsidRDefault="007448F9" w:rsidP="001D102B">
            <w:pPr>
              <w:jc w:val="center"/>
              <w:rPr>
                <w:b/>
                <w:bCs/>
                <w:szCs w:val="28"/>
              </w:rPr>
            </w:pPr>
            <w:r>
              <w:rPr>
                <w:b/>
                <w:bCs/>
                <w:szCs w:val="28"/>
              </w:rPr>
              <w:t>Không SDD</w:t>
            </w:r>
          </w:p>
          <w:p w14:paraId="684DD317"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0CA7F8F8"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483EBD" w14:paraId="3F034502" w14:textId="77777777" w:rsidTr="001D102B">
        <w:trPr>
          <w:trHeight w:val="354"/>
        </w:trPr>
        <w:tc>
          <w:tcPr>
            <w:tcW w:w="1572" w:type="pct"/>
          </w:tcPr>
          <w:p w14:paraId="302EF217" w14:textId="725E681D" w:rsidR="00483EBD" w:rsidRPr="003C2462" w:rsidRDefault="00483EBD" w:rsidP="00483EBD">
            <w:pPr>
              <w:rPr>
                <w:szCs w:val="28"/>
              </w:rPr>
            </w:pPr>
            <w:r>
              <w:rPr>
                <w:szCs w:val="28"/>
              </w:rPr>
              <w:t>Lao động tự do</w:t>
            </w:r>
          </w:p>
        </w:tc>
        <w:tc>
          <w:tcPr>
            <w:tcW w:w="943" w:type="pct"/>
            <w:vAlign w:val="top"/>
          </w:tcPr>
          <w:p w14:paraId="140A3406" w14:textId="0770CD8C" w:rsidR="00483EBD" w:rsidRPr="003C2462" w:rsidRDefault="00483EBD" w:rsidP="00483EBD">
            <w:pPr>
              <w:jc w:val="center"/>
              <w:rPr>
                <w:szCs w:val="28"/>
              </w:rPr>
            </w:pPr>
            <w:r>
              <w:t>69 (</w:t>
            </w:r>
            <w:r w:rsidRPr="00A615D6">
              <w:t>58</w:t>
            </w:r>
            <w:r w:rsidR="00473555">
              <w:t>,</w:t>
            </w:r>
            <w:r w:rsidRPr="00A615D6">
              <w:t>5%</w:t>
            </w:r>
            <w:r>
              <w:t>)</w:t>
            </w:r>
          </w:p>
        </w:tc>
        <w:tc>
          <w:tcPr>
            <w:tcW w:w="840" w:type="pct"/>
            <w:vAlign w:val="top"/>
          </w:tcPr>
          <w:p w14:paraId="667A9196" w14:textId="08A95931" w:rsidR="00483EBD" w:rsidRPr="003C2462" w:rsidRDefault="00483EBD" w:rsidP="00483EBD">
            <w:pPr>
              <w:jc w:val="center"/>
              <w:rPr>
                <w:szCs w:val="28"/>
              </w:rPr>
            </w:pPr>
            <w:r>
              <w:t>49 (</w:t>
            </w:r>
            <w:r w:rsidRPr="00A615D6">
              <w:t>41</w:t>
            </w:r>
            <w:r w:rsidR="00473555">
              <w:t>,</w:t>
            </w:r>
            <w:r w:rsidRPr="00A615D6">
              <w:t>5%</w:t>
            </w:r>
            <w:r>
              <w:t>)</w:t>
            </w:r>
          </w:p>
        </w:tc>
        <w:tc>
          <w:tcPr>
            <w:tcW w:w="1037" w:type="pct"/>
            <w:vMerge w:val="restart"/>
          </w:tcPr>
          <w:p w14:paraId="456FFED5" w14:textId="48981176" w:rsidR="00483EBD" w:rsidRDefault="00483EBD" w:rsidP="00483EBD">
            <w:pPr>
              <w:jc w:val="center"/>
            </w:pPr>
            <w:r>
              <w:t>0</w:t>
            </w:r>
            <w:r w:rsidR="00473555">
              <w:t>,</w:t>
            </w:r>
            <w:r>
              <w:t>548</w:t>
            </w:r>
          </w:p>
          <w:p w14:paraId="584844B2" w14:textId="0DB6095B" w:rsidR="00483EBD" w:rsidRPr="003C2462" w:rsidRDefault="00483EBD" w:rsidP="00483EBD">
            <w:pPr>
              <w:jc w:val="center"/>
            </w:pPr>
            <w:r>
              <w:t>(0</w:t>
            </w:r>
            <w:r w:rsidR="00473555">
              <w:t>,</w:t>
            </w:r>
            <w:r>
              <w:t>324-0</w:t>
            </w:r>
            <w:r w:rsidR="00473555">
              <w:t>,</w:t>
            </w:r>
            <w:r w:rsidRPr="002A1DCE">
              <w:t>9</w:t>
            </w:r>
            <w:r>
              <w:t>30)</w:t>
            </w:r>
          </w:p>
        </w:tc>
        <w:tc>
          <w:tcPr>
            <w:tcW w:w="608" w:type="pct"/>
            <w:vMerge w:val="restart"/>
          </w:tcPr>
          <w:p w14:paraId="678045D1" w14:textId="3E83EBDC" w:rsidR="00483EBD" w:rsidRPr="003C2462" w:rsidRDefault="00483EBD" w:rsidP="00483EBD">
            <w:pPr>
              <w:jc w:val="center"/>
              <w:rPr>
                <w:szCs w:val="28"/>
              </w:rPr>
            </w:pPr>
            <w:r>
              <w:rPr>
                <w:szCs w:val="28"/>
              </w:rPr>
              <w:t>0</w:t>
            </w:r>
            <w:r w:rsidR="00473555">
              <w:rPr>
                <w:szCs w:val="28"/>
              </w:rPr>
              <w:t>,</w:t>
            </w:r>
            <w:r>
              <w:rPr>
                <w:szCs w:val="28"/>
              </w:rPr>
              <w:t>035</w:t>
            </w:r>
          </w:p>
        </w:tc>
      </w:tr>
      <w:tr w:rsidR="00483EBD" w14:paraId="1C8E1895" w14:textId="77777777" w:rsidTr="001D102B">
        <w:trPr>
          <w:trHeight w:val="70"/>
        </w:trPr>
        <w:tc>
          <w:tcPr>
            <w:tcW w:w="1572" w:type="pct"/>
          </w:tcPr>
          <w:p w14:paraId="7B7B2EA5" w14:textId="7E27853A" w:rsidR="00483EBD" w:rsidRPr="003C2462" w:rsidRDefault="00483EBD" w:rsidP="00483EBD">
            <w:pPr>
              <w:rPr>
                <w:szCs w:val="28"/>
              </w:rPr>
            </w:pPr>
            <w:r>
              <w:rPr>
                <w:szCs w:val="28"/>
              </w:rPr>
              <w:t>Nghề nghiệp khác</w:t>
            </w:r>
          </w:p>
        </w:tc>
        <w:tc>
          <w:tcPr>
            <w:tcW w:w="943" w:type="pct"/>
            <w:vAlign w:val="top"/>
          </w:tcPr>
          <w:p w14:paraId="3FB976BD" w14:textId="27FD7AD3" w:rsidR="00483EBD" w:rsidRPr="003C2462" w:rsidRDefault="00483EBD" w:rsidP="00483EBD">
            <w:pPr>
              <w:jc w:val="center"/>
              <w:rPr>
                <w:szCs w:val="28"/>
              </w:rPr>
            </w:pPr>
            <w:r>
              <w:t>95 (</w:t>
            </w:r>
            <w:r w:rsidRPr="004728E8">
              <w:t>72</w:t>
            </w:r>
            <w:r w:rsidR="00473555">
              <w:t>,</w:t>
            </w:r>
            <w:r w:rsidRPr="004728E8">
              <w:t>0%</w:t>
            </w:r>
            <w:r>
              <w:t>)</w:t>
            </w:r>
          </w:p>
        </w:tc>
        <w:tc>
          <w:tcPr>
            <w:tcW w:w="840" w:type="pct"/>
            <w:vAlign w:val="top"/>
          </w:tcPr>
          <w:p w14:paraId="490D01CF" w14:textId="225F1EC2" w:rsidR="00483EBD" w:rsidRPr="003C2462" w:rsidRDefault="00483EBD" w:rsidP="00483EBD">
            <w:pPr>
              <w:jc w:val="center"/>
              <w:rPr>
                <w:szCs w:val="28"/>
              </w:rPr>
            </w:pPr>
            <w:r>
              <w:t>37 (</w:t>
            </w:r>
            <w:r w:rsidRPr="004728E8">
              <w:t>28</w:t>
            </w:r>
            <w:r w:rsidR="00473555">
              <w:t>,</w:t>
            </w:r>
            <w:r w:rsidRPr="004728E8">
              <w:t>0%</w:t>
            </w:r>
            <w:r>
              <w:t>)</w:t>
            </w:r>
          </w:p>
        </w:tc>
        <w:tc>
          <w:tcPr>
            <w:tcW w:w="1037" w:type="pct"/>
            <w:vMerge/>
          </w:tcPr>
          <w:p w14:paraId="130B312D" w14:textId="77777777" w:rsidR="00483EBD" w:rsidRPr="003C2462" w:rsidRDefault="00483EBD" w:rsidP="00483EBD">
            <w:pPr>
              <w:jc w:val="center"/>
            </w:pPr>
          </w:p>
        </w:tc>
        <w:tc>
          <w:tcPr>
            <w:tcW w:w="608" w:type="pct"/>
            <w:vMerge/>
          </w:tcPr>
          <w:p w14:paraId="2F6A500F" w14:textId="77777777" w:rsidR="00483EBD" w:rsidRPr="003C2462" w:rsidRDefault="00483EBD" w:rsidP="00483EBD">
            <w:pPr>
              <w:jc w:val="center"/>
              <w:rPr>
                <w:szCs w:val="28"/>
              </w:rPr>
            </w:pPr>
          </w:p>
        </w:tc>
      </w:tr>
      <w:tr w:rsidR="007448F9" w14:paraId="66CE5C5B" w14:textId="77777777" w:rsidTr="001D102B">
        <w:tc>
          <w:tcPr>
            <w:tcW w:w="5000" w:type="pct"/>
            <w:gridSpan w:val="5"/>
            <w:tcBorders>
              <w:tl2br w:val="nil"/>
            </w:tcBorders>
          </w:tcPr>
          <w:p w14:paraId="1251CA66" w14:textId="77777777" w:rsidR="007448F9" w:rsidRPr="002A15EF" w:rsidRDefault="007448F9" w:rsidP="001D102B">
            <w:pPr>
              <w:jc w:val="center"/>
              <w:rPr>
                <w:b/>
                <w:bCs/>
              </w:rPr>
            </w:pPr>
            <w:r>
              <w:rPr>
                <w:b/>
                <w:bCs/>
                <w:szCs w:val="28"/>
              </w:rPr>
              <w:t>SGA</w:t>
            </w:r>
          </w:p>
        </w:tc>
      </w:tr>
      <w:tr w:rsidR="007448F9" w14:paraId="2439A1E8" w14:textId="77777777" w:rsidTr="001D102B">
        <w:trPr>
          <w:trHeight w:val="759"/>
        </w:trPr>
        <w:tc>
          <w:tcPr>
            <w:tcW w:w="1572" w:type="pct"/>
            <w:tcBorders>
              <w:tl2br w:val="single" w:sz="4" w:space="0" w:color="auto"/>
            </w:tcBorders>
          </w:tcPr>
          <w:p w14:paraId="15B9FCD5" w14:textId="77777777" w:rsidR="007448F9" w:rsidRPr="002A15EF" w:rsidRDefault="007448F9" w:rsidP="001D102B">
            <w:pPr>
              <w:jc w:val="right"/>
              <w:rPr>
                <w:b/>
                <w:bCs/>
                <w:szCs w:val="28"/>
              </w:rPr>
            </w:pPr>
            <w:r>
              <w:rPr>
                <w:b/>
                <w:bCs/>
                <w:szCs w:val="28"/>
              </w:rPr>
              <w:t>TTDD</w:t>
            </w:r>
          </w:p>
          <w:p w14:paraId="1B252ED4" w14:textId="29BE4084" w:rsidR="007448F9" w:rsidRPr="002A15EF" w:rsidRDefault="007448F9" w:rsidP="001D102B">
            <w:pPr>
              <w:rPr>
                <w:b/>
                <w:bCs/>
                <w:szCs w:val="28"/>
              </w:rPr>
            </w:pPr>
            <w:r>
              <w:rPr>
                <w:b/>
                <w:bCs/>
                <w:szCs w:val="28"/>
              </w:rPr>
              <w:t>Nghề nghiệp</w:t>
            </w:r>
          </w:p>
        </w:tc>
        <w:tc>
          <w:tcPr>
            <w:tcW w:w="943" w:type="pct"/>
          </w:tcPr>
          <w:p w14:paraId="7C823E5F" w14:textId="77777777" w:rsidR="007448F9" w:rsidRDefault="007448F9" w:rsidP="001D102B">
            <w:pPr>
              <w:jc w:val="center"/>
              <w:rPr>
                <w:b/>
                <w:bCs/>
                <w:szCs w:val="28"/>
              </w:rPr>
            </w:pPr>
            <w:r>
              <w:rPr>
                <w:b/>
                <w:bCs/>
                <w:szCs w:val="28"/>
              </w:rPr>
              <w:t>Không SDD</w:t>
            </w:r>
          </w:p>
          <w:p w14:paraId="2B9FCE08"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2CAFC4C7"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E1CBEC9" w14:textId="77777777" w:rsidR="007448F9" w:rsidRDefault="007448F9" w:rsidP="001D102B">
            <w:pPr>
              <w:jc w:val="center"/>
              <w:rPr>
                <w:b/>
                <w:bCs/>
              </w:rPr>
            </w:pPr>
            <w:r>
              <w:rPr>
                <w:b/>
                <w:bCs/>
              </w:rPr>
              <w:t>OR</w:t>
            </w:r>
          </w:p>
          <w:p w14:paraId="5FD02392" w14:textId="77777777" w:rsidR="007448F9" w:rsidRPr="002A15EF" w:rsidRDefault="007448F9" w:rsidP="001D102B">
            <w:pPr>
              <w:jc w:val="center"/>
              <w:rPr>
                <w:b/>
                <w:bCs/>
              </w:rPr>
            </w:pPr>
            <w:r>
              <w:rPr>
                <w:b/>
                <w:bCs/>
              </w:rPr>
              <w:t>(95% CI)</w:t>
            </w:r>
          </w:p>
        </w:tc>
        <w:tc>
          <w:tcPr>
            <w:tcW w:w="608" w:type="pct"/>
          </w:tcPr>
          <w:p w14:paraId="4EF1904C" w14:textId="77777777" w:rsidR="007448F9" w:rsidRPr="002A15EF" w:rsidRDefault="007448F9" w:rsidP="001D102B">
            <w:pPr>
              <w:jc w:val="center"/>
              <w:rPr>
                <w:b/>
                <w:bCs/>
                <w:szCs w:val="28"/>
              </w:rPr>
            </w:pPr>
            <w:r w:rsidRPr="002A15EF">
              <w:rPr>
                <w:b/>
                <w:bCs/>
                <w:szCs w:val="28"/>
              </w:rPr>
              <w:t>p</w:t>
            </w:r>
          </w:p>
        </w:tc>
      </w:tr>
      <w:tr w:rsidR="00483EBD" w14:paraId="4586ACD9" w14:textId="77777777" w:rsidTr="001D102B">
        <w:trPr>
          <w:trHeight w:val="354"/>
        </w:trPr>
        <w:tc>
          <w:tcPr>
            <w:tcW w:w="1572" w:type="pct"/>
          </w:tcPr>
          <w:p w14:paraId="52050324" w14:textId="59C5980B" w:rsidR="00483EBD" w:rsidRPr="003C2462" w:rsidRDefault="00483EBD" w:rsidP="00483EBD">
            <w:pPr>
              <w:rPr>
                <w:szCs w:val="28"/>
              </w:rPr>
            </w:pPr>
            <w:r>
              <w:rPr>
                <w:szCs w:val="28"/>
              </w:rPr>
              <w:t>Lao động tự do</w:t>
            </w:r>
          </w:p>
        </w:tc>
        <w:tc>
          <w:tcPr>
            <w:tcW w:w="943" w:type="pct"/>
            <w:vAlign w:val="top"/>
          </w:tcPr>
          <w:p w14:paraId="25566F52" w14:textId="18548A17" w:rsidR="00483EBD" w:rsidRPr="003C2462" w:rsidRDefault="00483EBD" w:rsidP="00483EBD">
            <w:pPr>
              <w:jc w:val="center"/>
              <w:rPr>
                <w:szCs w:val="28"/>
              </w:rPr>
            </w:pPr>
            <w:r>
              <w:t>67 (</w:t>
            </w:r>
            <w:r w:rsidRPr="00792BD3">
              <w:t>56</w:t>
            </w:r>
            <w:r w:rsidR="00473555">
              <w:t>,</w:t>
            </w:r>
            <w:r w:rsidRPr="00792BD3">
              <w:t>8%</w:t>
            </w:r>
            <w:r>
              <w:t>)</w:t>
            </w:r>
          </w:p>
        </w:tc>
        <w:tc>
          <w:tcPr>
            <w:tcW w:w="840" w:type="pct"/>
            <w:vAlign w:val="top"/>
          </w:tcPr>
          <w:p w14:paraId="7FF95E33" w14:textId="0DEC5E86" w:rsidR="00483EBD" w:rsidRPr="003C2462" w:rsidRDefault="00483EBD" w:rsidP="00483EBD">
            <w:pPr>
              <w:jc w:val="center"/>
              <w:rPr>
                <w:szCs w:val="28"/>
              </w:rPr>
            </w:pPr>
            <w:r>
              <w:t>51 (</w:t>
            </w:r>
            <w:r w:rsidRPr="00792BD3">
              <w:t>43</w:t>
            </w:r>
            <w:r w:rsidR="00473555">
              <w:t>,</w:t>
            </w:r>
            <w:r w:rsidRPr="00792BD3">
              <w:t>2%</w:t>
            </w:r>
            <w:r>
              <w:t>)</w:t>
            </w:r>
          </w:p>
        </w:tc>
        <w:tc>
          <w:tcPr>
            <w:tcW w:w="1037" w:type="pct"/>
            <w:vMerge w:val="restart"/>
          </w:tcPr>
          <w:p w14:paraId="36CE44E1" w14:textId="5F479F2C" w:rsidR="00483EBD" w:rsidRDefault="00483EBD" w:rsidP="00483EBD">
            <w:pPr>
              <w:jc w:val="center"/>
            </w:pPr>
            <w:r>
              <w:t>0</w:t>
            </w:r>
            <w:r w:rsidR="00473555">
              <w:t>,</w:t>
            </w:r>
            <w:r w:rsidRPr="006F6AC0">
              <w:t>613</w:t>
            </w:r>
          </w:p>
          <w:p w14:paraId="36BBB5EE" w14:textId="2F0DF9C5" w:rsidR="00483EBD" w:rsidRPr="003C2462" w:rsidRDefault="00483EBD" w:rsidP="00483EBD">
            <w:pPr>
              <w:jc w:val="center"/>
            </w:pPr>
            <w:r>
              <w:t>(0</w:t>
            </w:r>
            <w:r w:rsidR="00473555">
              <w:t>,</w:t>
            </w:r>
            <w:r w:rsidRPr="006F6AC0">
              <w:t>366</w:t>
            </w:r>
            <w:r>
              <w:t>-</w:t>
            </w:r>
            <w:r w:rsidRPr="006F6AC0">
              <w:t>1</w:t>
            </w:r>
            <w:r w:rsidR="00473555">
              <w:t>,</w:t>
            </w:r>
            <w:r w:rsidRPr="006F6AC0">
              <w:t>028</w:t>
            </w:r>
            <w:r>
              <w:t>)</w:t>
            </w:r>
          </w:p>
        </w:tc>
        <w:tc>
          <w:tcPr>
            <w:tcW w:w="608" w:type="pct"/>
            <w:vMerge w:val="restart"/>
          </w:tcPr>
          <w:p w14:paraId="5A3F32A4" w14:textId="4AC7C9B7" w:rsidR="00483EBD" w:rsidRPr="003C2462" w:rsidRDefault="00483EBD" w:rsidP="00483EBD">
            <w:pPr>
              <w:jc w:val="center"/>
              <w:rPr>
                <w:szCs w:val="28"/>
              </w:rPr>
            </w:pPr>
            <w:r>
              <w:rPr>
                <w:szCs w:val="28"/>
              </w:rPr>
              <w:t>0</w:t>
            </w:r>
            <w:r w:rsidR="00473555">
              <w:rPr>
                <w:szCs w:val="28"/>
              </w:rPr>
              <w:t>,</w:t>
            </w:r>
            <w:r>
              <w:rPr>
                <w:szCs w:val="28"/>
              </w:rPr>
              <w:t>083</w:t>
            </w:r>
          </w:p>
        </w:tc>
      </w:tr>
      <w:tr w:rsidR="00483EBD" w14:paraId="40C46DDF" w14:textId="77777777" w:rsidTr="001D102B">
        <w:trPr>
          <w:trHeight w:val="70"/>
        </w:trPr>
        <w:tc>
          <w:tcPr>
            <w:tcW w:w="1572" w:type="pct"/>
          </w:tcPr>
          <w:p w14:paraId="5AA1D08E" w14:textId="70775F8C" w:rsidR="00483EBD" w:rsidRPr="003C2462" w:rsidRDefault="00483EBD" w:rsidP="00483EBD">
            <w:pPr>
              <w:rPr>
                <w:szCs w:val="28"/>
              </w:rPr>
            </w:pPr>
            <w:r>
              <w:rPr>
                <w:szCs w:val="28"/>
              </w:rPr>
              <w:t>Nghề nghiệp khác</w:t>
            </w:r>
          </w:p>
        </w:tc>
        <w:tc>
          <w:tcPr>
            <w:tcW w:w="943" w:type="pct"/>
            <w:vAlign w:val="top"/>
          </w:tcPr>
          <w:p w14:paraId="0CCABB9E" w14:textId="51C75129" w:rsidR="00483EBD" w:rsidRPr="003C2462" w:rsidRDefault="00483EBD" w:rsidP="00483EBD">
            <w:pPr>
              <w:jc w:val="center"/>
              <w:rPr>
                <w:szCs w:val="28"/>
              </w:rPr>
            </w:pPr>
            <w:r>
              <w:t>90 (</w:t>
            </w:r>
            <w:r w:rsidRPr="002E30BF">
              <w:t>68</w:t>
            </w:r>
            <w:r w:rsidR="00473555">
              <w:t>,</w:t>
            </w:r>
            <w:r w:rsidRPr="002E30BF">
              <w:t>2%</w:t>
            </w:r>
            <w:r>
              <w:t>)</w:t>
            </w:r>
          </w:p>
        </w:tc>
        <w:tc>
          <w:tcPr>
            <w:tcW w:w="840" w:type="pct"/>
            <w:vAlign w:val="top"/>
          </w:tcPr>
          <w:p w14:paraId="588C62AE" w14:textId="673F73D6" w:rsidR="00483EBD" w:rsidRPr="003C2462" w:rsidRDefault="00483EBD" w:rsidP="00483EBD">
            <w:pPr>
              <w:jc w:val="center"/>
              <w:rPr>
                <w:szCs w:val="28"/>
              </w:rPr>
            </w:pPr>
            <w:r>
              <w:t>42 (</w:t>
            </w:r>
            <w:r w:rsidRPr="002E30BF">
              <w:t>31</w:t>
            </w:r>
            <w:r w:rsidR="00473555">
              <w:t>,</w:t>
            </w:r>
            <w:r w:rsidRPr="002E30BF">
              <w:t>8%</w:t>
            </w:r>
            <w:r>
              <w:t>)</w:t>
            </w:r>
          </w:p>
        </w:tc>
        <w:tc>
          <w:tcPr>
            <w:tcW w:w="1037" w:type="pct"/>
            <w:vMerge/>
          </w:tcPr>
          <w:p w14:paraId="1CB29597" w14:textId="77777777" w:rsidR="00483EBD" w:rsidRPr="003C2462" w:rsidRDefault="00483EBD" w:rsidP="00483EBD">
            <w:pPr>
              <w:jc w:val="center"/>
            </w:pPr>
          </w:p>
        </w:tc>
        <w:tc>
          <w:tcPr>
            <w:tcW w:w="608" w:type="pct"/>
            <w:vMerge/>
          </w:tcPr>
          <w:p w14:paraId="0A21764F" w14:textId="77777777" w:rsidR="00483EBD" w:rsidRPr="003C2462" w:rsidRDefault="00483EBD" w:rsidP="00483EBD">
            <w:pPr>
              <w:jc w:val="center"/>
              <w:rPr>
                <w:szCs w:val="28"/>
              </w:rPr>
            </w:pPr>
          </w:p>
        </w:tc>
      </w:tr>
    </w:tbl>
    <w:p w14:paraId="0EBF7277" w14:textId="7644CE90" w:rsidR="00344395" w:rsidRDefault="001310FB" w:rsidP="008F08C2">
      <w:pPr>
        <w:tabs>
          <w:tab w:val="left" w:pos="2400"/>
        </w:tabs>
        <w:spacing w:before="160"/>
      </w:pPr>
      <w:r>
        <w:t xml:space="preserve">Nhận xét: </w:t>
      </w:r>
      <w:r w:rsidR="00F51DB2">
        <w:t>đ</w:t>
      </w:r>
      <w:r w:rsidR="00357C59">
        <w:t xml:space="preserve">ánh giá TTDD </w:t>
      </w:r>
      <w:r>
        <w:t xml:space="preserve">theo BMI, </w:t>
      </w:r>
      <w:r w:rsidR="00F77B86">
        <w:t>lao động tự do</w:t>
      </w:r>
      <w:r>
        <w:t xml:space="preserve"> có </w:t>
      </w:r>
      <w:r w:rsidR="00F5626E">
        <w:t xml:space="preserve">tỷ lệ </w:t>
      </w:r>
      <w:r>
        <w:t xml:space="preserve">bệnh nhân SDD là </w:t>
      </w:r>
      <w:r w:rsidR="00D64746" w:rsidRPr="00A615D6">
        <w:t>41</w:t>
      </w:r>
      <w:r w:rsidR="00473555">
        <w:t>,</w:t>
      </w:r>
      <w:r w:rsidR="00D64746" w:rsidRPr="00A615D6">
        <w:t>5%</w:t>
      </w:r>
      <w:r w:rsidR="0072055D">
        <w:t xml:space="preserve"> cao hơn</w:t>
      </w:r>
      <w:r w:rsidR="00861138">
        <w:t xml:space="preserve"> 1,48 lần</w:t>
      </w:r>
      <w:r w:rsidR="0072055D">
        <w:t xml:space="preserve"> các nghề nghiệp khác là </w:t>
      </w:r>
      <w:r w:rsidR="0072055D" w:rsidRPr="004728E8">
        <w:t>28</w:t>
      </w:r>
      <w:r w:rsidR="00473555">
        <w:t>,</w:t>
      </w:r>
      <w:r w:rsidR="0072055D" w:rsidRPr="004728E8">
        <w:t>0</w:t>
      </w:r>
      <w:r w:rsidR="0072055D">
        <w:t>%</w:t>
      </w:r>
      <w:r w:rsidR="002F1537">
        <w:t>,</w:t>
      </w:r>
      <w:r>
        <w:t xml:space="preserve"> </w:t>
      </w:r>
      <w:r w:rsidR="0070311F">
        <w:t>OR=</w:t>
      </w:r>
      <w:r w:rsidR="003443D3">
        <w:t>0</w:t>
      </w:r>
      <w:r w:rsidR="00473555">
        <w:t>,</w:t>
      </w:r>
      <w:r w:rsidR="003443D3">
        <w:t>548, khoảng tin cậy 95% của OR là 0</w:t>
      </w:r>
      <w:r w:rsidR="00473555">
        <w:t>,</w:t>
      </w:r>
      <w:r w:rsidR="003443D3">
        <w:t>324-0</w:t>
      </w:r>
      <w:r w:rsidR="00473555">
        <w:t>,</w:t>
      </w:r>
      <w:r w:rsidR="003443D3" w:rsidRPr="002A1DCE">
        <w:t>9</w:t>
      </w:r>
      <w:r w:rsidR="003443D3">
        <w:t>30, s</w:t>
      </w:r>
      <w:r>
        <w:t xml:space="preserve">ự khác biệt </w:t>
      </w:r>
      <w:r w:rsidR="0072055D">
        <w:t>có</w:t>
      </w:r>
      <w:r>
        <w:t xml:space="preserve"> ý nghĩa thống kê với </w:t>
      </w:r>
      <w:r w:rsidR="0070311F">
        <w:t>p=</w:t>
      </w:r>
      <w:r w:rsidR="00F441BC">
        <w:t>0</w:t>
      </w:r>
      <w:r w:rsidR="00473555">
        <w:t>,</w:t>
      </w:r>
      <w:r w:rsidR="00F441BC">
        <w:t>035</w:t>
      </w:r>
      <w:r>
        <w:t>.</w:t>
      </w:r>
      <w:bookmarkStart w:id="91" w:name="_Toc126527749"/>
      <w:r w:rsidR="008F08C2">
        <w:t xml:space="preserve"> </w:t>
      </w:r>
      <w:r w:rsidR="00357C59">
        <w:t xml:space="preserve">Đánh giá TTDD </w:t>
      </w:r>
      <w:r w:rsidR="00344395">
        <w:t xml:space="preserve">theo </w:t>
      </w:r>
      <w:r w:rsidR="009B24F6">
        <w:t>SGA</w:t>
      </w:r>
      <w:r w:rsidR="00344395">
        <w:t>,</w:t>
      </w:r>
      <w:r w:rsidR="00C144A7">
        <w:t xml:space="preserve"> </w:t>
      </w:r>
      <w:r w:rsidR="00344395">
        <w:t xml:space="preserve">lao động tự do có </w:t>
      </w:r>
      <w:r w:rsidR="006C6DB2">
        <w:t xml:space="preserve">tỷ lệ </w:t>
      </w:r>
      <w:r w:rsidR="00344395">
        <w:t xml:space="preserve">bệnh nhân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2F1537">
        <w:t>,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91"/>
      <w:r>
        <w:t>Mối liên quan giữa khu vực địa lý và tình trạng dinh dưỡng</w:t>
      </w:r>
    </w:p>
    <w:p w14:paraId="2F054A47" w14:textId="3A0219A9" w:rsidR="00334897" w:rsidRDefault="00334897" w:rsidP="00EE6DD4">
      <w:pPr>
        <w:pStyle w:val="Caption"/>
        <w:jc w:val="both"/>
        <w:rPr>
          <w:bCs/>
        </w:rPr>
      </w:pPr>
      <w:bookmarkStart w:id="92" w:name="_Toc13460641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2</w:t>
      </w:r>
      <w:r w:rsidR="00CF667C">
        <w:fldChar w:fldCharType="end"/>
      </w:r>
      <w:r>
        <w:t xml:space="preserve">. </w:t>
      </w:r>
      <w:r w:rsidRPr="00707BC9">
        <w:rPr>
          <w:bCs/>
        </w:rPr>
        <w:t xml:space="preserve">Mối liên quan giữa khu vực địa lý và </w:t>
      </w:r>
      <w:r w:rsidR="00EE6DD4">
        <w:rPr>
          <w:bCs/>
        </w:rPr>
        <w:t>tình trạng dinh dưỡng</w:t>
      </w:r>
      <w:bookmarkEnd w:id="9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1D102B">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943" w:type="pct"/>
          </w:tcPr>
          <w:p w14:paraId="11D87F9F" w14:textId="77777777" w:rsidR="00EE6DD4" w:rsidRDefault="00EE6DD4" w:rsidP="001D102B">
            <w:pPr>
              <w:jc w:val="center"/>
              <w:rPr>
                <w:b/>
                <w:bCs/>
                <w:szCs w:val="28"/>
              </w:rPr>
            </w:pPr>
            <w:r>
              <w:rPr>
                <w:b/>
                <w:bCs/>
                <w:szCs w:val="28"/>
              </w:rPr>
              <w:t>Không SDD</w:t>
            </w:r>
          </w:p>
          <w:p w14:paraId="39A4A5E4"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7C7CFF54"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B135A9" w14:paraId="4519C65C" w14:textId="77777777" w:rsidTr="001D102B">
        <w:trPr>
          <w:trHeight w:val="354"/>
        </w:trPr>
        <w:tc>
          <w:tcPr>
            <w:tcW w:w="1572" w:type="pct"/>
          </w:tcPr>
          <w:p w14:paraId="4582FF72" w14:textId="6AC30A93" w:rsidR="00B135A9" w:rsidRPr="003C2462" w:rsidRDefault="00B135A9" w:rsidP="00B135A9">
            <w:pPr>
              <w:rPr>
                <w:szCs w:val="28"/>
              </w:rPr>
            </w:pPr>
            <w:r>
              <w:rPr>
                <w:szCs w:val="28"/>
              </w:rPr>
              <w:t>Thành phố</w:t>
            </w:r>
          </w:p>
        </w:tc>
        <w:tc>
          <w:tcPr>
            <w:tcW w:w="943" w:type="pct"/>
            <w:vAlign w:val="top"/>
          </w:tcPr>
          <w:p w14:paraId="4D8EA13D" w14:textId="5595FD15" w:rsidR="00B135A9" w:rsidRPr="003C2462" w:rsidRDefault="00B135A9" w:rsidP="00B135A9">
            <w:pPr>
              <w:jc w:val="center"/>
              <w:rPr>
                <w:szCs w:val="28"/>
              </w:rPr>
            </w:pPr>
            <w:r>
              <w:t>71 (</w:t>
            </w:r>
            <w:r w:rsidRPr="006B18A8">
              <w:t>67</w:t>
            </w:r>
            <w:r w:rsidR="00473555">
              <w:t>,</w:t>
            </w:r>
            <w:r w:rsidRPr="006B18A8">
              <w:t>6%</w:t>
            </w:r>
            <w:r>
              <w:t>)</w:t>
            </w:r>
          </w:p>
        </w:tc>
        <w:tc>
          <w:tcPr>
            <w:tcW w:w="840" w:type="pct"/>
            <w:vAlign w:val="top"/>
          </w:tcPr>
          <w:p w14:paraId="73CC7F6B" w14:textId="175270E6" w:rsidR="00B135A9" w:rsidRPr="003C2462" w:rsidRDefault="00B135A9" w:rsidP="00B135A9">
            <w:pPr>
              <w:jc w:val="center"/>
              <w:rPr>
                <w:szCs w:val="28"/>
              </w:rPr>
            </w:pPr>
            <w:r>
              <w:t>34 (</w:t>
            </w:r>
            <w:r w:rsidRPr="006B18A8">
              <w:t>32</w:t>
            </w:r>
            <w:r w:rsidR="00473555">
              <w:t>,</w:t>
            </w:r>
            <w:r w:rsidRPr="006B18A8">
              <w:t>4%</w:t>
            </w:r>
            <w:r>
              <w:t>)</w:t>
            </w:r>
          </w:p>
        </w:tc>
        <w:tc>
          <w:tcPr>
            <w:tcW w:w="1037" w:type="pct"/>
            <w:vMerge w:val="restart"/>
          </w:tcPr>
          <w:p w14:paraId="48D35872" w14:textId="19013F8D" w:rsidR="00B135A9" w:rsidRDefault="00B135A9" w:rsidP="00B135A9">
            <w:pPr>
              <w:jc w:val="center"/>
            </w:pPr>
            <w:r w:rsidRPr="002A1DCE">
              <w:t>1</w:t>
            </w:r>
            <w:r w:rsidR="00473555">
              <w:t>,</w:t>
            </w:r>
            <w:r w:rsidRPr="002A1DCE">
              <w:t>168</w:t>
            </w:r>
          </w:p>
          <w:p w14:paraId="676A877F" w14:textId="3B208825" w:rsidR="00B135A9" w:rsidRPr="003C2462" w:rsidRDefault="00B135A9" w:rsidP="00B135A9">
            <w:pPr>
              <w:jc w:val="center"/>
            </w:pPr>
            <w:r>
              <w:t>(0</w:t>
            </w:r>
            <w:r w:rsidR="00473555">
              <w:t>,</w:t>
            </w:r>
            <w:r w:rsidRPr="002A1DCE">
              <w:t>686</w:t>
            </w:r>
            <w:r>
              <w:t>-</w:t>
            </w:r>
            <w:r w:rsidRPr="002A1DCE">
              <w:t>1</w:t>
            </w:r>
            <w:r w:rsidR="00473555">
              <w:t>,</w:t>
            </w:r>
            <w:r w:rsidRPr="002A1DCE">
              <w:t>986</w:t>
            </w:r>
            <w:r>
              <w:t>)</w:t>
            </w:r>
          </w:p>
        </w:tc>
        <w:tc>
          <w:tcPr>
            <w:tcW w:w="608" w:type="pct"/>
            <w:vMerge w:val="restart"/>
          </w:tcPr>
          <w:p w14:paraId="7CDCFE6E" w14:textId="12167E8F" w:rsidR="00B135A9" w:rsidRPr="003C2462" w:rsidRDefault="00B135A9" w:rsidP="00B135A9">
            <w:pPr>
              <w:jc w:val="center"/>
              <w:rPr>
                <w:szCs w:val="28"/>
              </w:rPr>
            </w:pPr>
            <w:r>
              <w:rPr>
                <w:szCs w:val="28"/>
              </w:rPr>
              <w:t>0</w:t>
            </w:r>
            <w:r w:rsidR="00473555">
              <w:rPr>
                <w:szCs w:val="28"/>
              </w:rPr>
              <w:t>,</w:t>
            </w:r>
            <w:r>
              <w:rPr>
                <w:szCs w:val="28"/>
              </w:rPr>
              <w:t>662</w:t>
            </w:r>
          </w:p>
        </w:tc>
      </w:tr>
      <w:tr w:rsidR="00B135A9" w14:paraId="65DB69E7" w14:textId="77777777" w:rsidTr="001D102B">
        <w:trPr>
          <w:trHeight w:val="70"/>
        </w:trPr>
        <w:tc>
          <w:tcPr>
            <w:tcW w:w="1572" w:type="pct"/>
          </w:tcPr>
          <w:p w14:paraId="08DB8FC4" w14:textId="062F0167" w:rsidR="00B135A9" w:rsidRPr="003C2462" w:rsidRDefault="00B135A9" w:rsidP="00B135A9">
            <w:pPr>
              <w:rPr>
                <w:szCs w:val="28"/>
              </w:rPr>
            </w:pPr>
            <w:r>
              <w:rPr>
                <w:szCs w:val="28"/>
              </w:rPr>
              <w:t>Nông thôn và hải đảo</w:t>
            </w:r>
          </w:p>
        </w:tc>
        <w:tc>
          <w:tcPr>
            <w:tcW w:w="943" w:type="pct"/>
            <w:vAlign w:val="top"/>
          </w:tcPr>
          <w:p w14:paraId="6A270B99" w14:textId="01F04E49" w:rsidR="00B135A9" w:rsidRPr="003C2462" w:rsidRDefault="00B135A9" w:rsidP="00B135A9">
            <w:pPr>
              <w:jc w:val="center"/>
              <w:rPr>
                <w:szCs w:val="28"/>
              </w:rPr>
            </w:pPr>
            <w:r>
              <w:t>93 (</w:t>
            </w:r>
            <w:r w:rsidRPr="00D16334">
              <w:t>64</w:t>
            </w:r>
            <w:r w:rsidR="00473555">
              <w:t>,</w:t>
            </w:r>
            <w:r w:rsidRPr="00D16334">
              <w:t>1%</w:t>
            </w:r>
            <w:r>
              <w:t>)</w:t>
            </w:r>
          </w:p>
        </w:tc>
        <w:tc>
          <w:tcPr>
            <w:tcW w:w="840" w:type="pct"/>
            <w:vAlign w:val="top"/>
          </w:tcPr>
          <w:p w14:paraId="76F4CBAA" w14:textId="3994C137" w:rsidR="00B135A9" w:rsidRPr="003C2462" w:rsidRDefault="00B135A9" w:rsidP="00B135A9">
            <w:pPr>
              <w:jc w:val="center"/>
              <w:rPr>
                <w:szCs w:val="28"/>
              </w:rPr>
            </w:pPr>
            <w:r>
              <w:t>52 (</w:t>
            </w:r>
            <w:r w:rsidRPr="00D16334">
              <w:t>35</w:t>
            </w:r>
            <w:r w:rsidR="00473555">
              <w:t>,</w:t>
            </w:r>
            <w:r w:rsidRPr="00D16334">
              <w:t>9%</w:t>
            </w:r>
            <w:r>
              <w:t>)</w:t>
            </w:r>
          </w:p>
        </w:tc>
        <w:tc>
          <w:tcPr>
            <w:tcW w:w="1037" w:type="pct"/>
            <w:vMerge/>
          </w:tcPr>
          <w:p w14:paraId="283625DB" w14:textId="77777777" w:rsidR="00B135A9" w:rsidRPr="003C2462" w:rsidRDefault="00B135A9" w:rsidP="00B135A9">
            <w:pPr>
              <w:jc w:val="center"/>
            </w:pPr>
          </w:p>
        </w:tc>
        <w:tc>
          <w:tcPr>
            <w:tcW w:w="608" w:type="pct"/>
            <w:vMerge/>
          </w:tcPr>
          <w:p w14:paraId="40570804" w14:textId="77777777" w:rsidR="00B135A9" w:rsidRPr="003C2462" w:rsidRDefault="00B135A9" w:rsidP="00B135A9">
            <w:pPr>
              <w:jc w:val="center"/>
              <w:rPr>
                <w:szCs w:val="28"/>
              </w:rPr>
            </w:pPr>
          </w:p>
        </w:tc>
      </w:tr>
      <w:tr w:rsidR="00EE6DD4" w14:paraId="550D4270" w14:textId="77777777" w:rsidTr="001D102B">
        <w:tc>
          <w:tcPr>
            <w:tcW w:w="5000" w:type="pct"/>
            <w:gridSpan w:val="5"/>
            <w:tcBorders>
              <w:tl2br w:val="nil"/>
            </w:tcBorders>
          </w:tcPr>
          <w:p w14:paraId="2D7AA4B3" w14:textId="77777777" w:rsidR="00EE6DD4" w:rsidRPr="002A15EF" w:rsidRDefault="00EE6DD4" w:rsidP="001D102B">
            <w:pPr>
              <w:jc w:val="center"/>
              <w:rPr>
                <w:b/>
                <w:bCs/>
              </w:rPr>
            </w:pPr>
            <w:r>
              <w:rPr>
                <w:b/>
                <w:bCs/>
                <w:szCs w:val="28"/>
              </w:rPr>
              <w:lastRenderedPageBreak/>
              <w:t>SGA</w:t>
            </w:r>
          </w:p>
        </w:tc>
      </w:tr>
      <w:tr w:rsidR="00EE6DD4" w14:paraId="669AA60C" w14:textId="77777777" w:rsidTr="001D102B">
        <w:trPr>
          <w:trHeight w:val="759"/>
        </w:trPr>
        <w:tc>
          <w:tcPr>
            <w:tcW w:w="1572" w:type="pct"/>
            <w:tcBorders>
              <w:tl2br w:val="single" w:sz="4" w:space="0" w:color="auto"/>
            </w:tcBorders>
          </w:tcPr>
          <w:p w14:paraId="78BAB39A" w14:textId="77777777" w:rsidR="00EE6DD4" w:rsidRPr="002A15EF" w:rsidRDefault="00EE6DD4" w:rsidP="001D102B">
            <w:pPr>
              <w:jc w:val="right"/>
              <w:rPr>
                <w:b/>
                <w:bCs/>
                <w:szCs w:val="28"/>
              </w:rPr>
            </w:pPr>
            <w:r>
              <w:rPr>
                <w:b/>
                <w:bCs/>
                <w:szCs w:val="28"/>
              </w:rPr>
              <w:t>TTDD</w:t>
            </w:r>
          </w:p>
          <w:p w14:paraId="22A3DC40" w14:textId="77777777" w:rsidR="001341E0" w:rsidRDefault="001341E0" w:rsidP="001D102B">
            <w:pPr>
              <w:rPr>
                <w:b/>
                <w:bCs/>
                <w:szCs w:val="28"/>
              </w:rPr>
            </w:pPr>
            <w:r>
              <w:rPr>
                <w:b/>
                <w:bCs/>
                <w:szCs w:val="28"/>
              </w:rPr>
              <w:t>Khu vực</w:t>
            </w:r>
          </w:p>
          <w:p w14:paraId="2D8910E2" w14:textId="29B512ED" w:rsidR="00EE6DD4" w:rsidRPr="002A15EF" w:rsidRDefault="001341E0" w:rsidP="001D102B">
            <w:pPr>
              <w:rPr>
                <w:b/>
                <w:bCs/>
                <w:szCs w:val="28"/>
              </w:rPr>
            </w:pPr>
            <w:r>
              <w:rPr>
                <w:b/>
                <w:bCs/>
                <w:szCs w:val="28"/>
              </w:rPr>
              <w:t>địa lý</w:t>
            </w:r>
          </w:p>
        </w:tc>
        <w:tc>
          <w:tcPr>
            <w:tcW w:w="943" w:type="pct"/>
          </w:tcPr>
          <w:p w14:paraId="7E598457" w14:textId="77777777" w:rsidR="00EE6DD4" w:rsidRDefault="00EE6DD4" w:rsidP="001D102B">
            <w:pPr>
              <w:jc w:val="center"/>
              <w:rPr>
                <w:b/>
                <w:bCs/>
                <w:szCs w:val="28"/>
              </w:rPr>
            </w:pPr>
            <w:r>
              <w:rPr>
                <w:b/>
                <w:bCs/>
                <w:szCs w:val="28"/>
              </w:rPr>
              <w:t>Không SDD</w:t>
            </w:r>
          </w:p>
          <w:p w14:paraId="4B37006E"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18185B7F"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97AE150" w14:textId="77777777" w:rsidR="00EE6DD4" w:rsidRDefault="00EE6DD4" w:rsidP="001D102B">
            <w:pPr>
              <w:jc w:val="center"/>
              <w:rPr>
                <w:b/>
                <w:bCs/>
              </w:rPr>
            </w:pPr>
            <w:r>
              <w:rPr>
                <w:b/>
                <w:bCs/>
              </w:rPr>
              <w:t>OR</w:t>
            </w:r>
          </w:p>
          <w:p w14:paraId="7A22B385" w14:textId="77777777" w:rsidR="00EE6DD4" w:rsidRPr="002A15EF" w:rsidRDefault="00EE6DD4" w:rsidP="001D102B">
            <w:pPr>
              <w:jc w:val="center"/>
              <w:rPr>
                <w:b/>
                <w:bCs/>
              </w:rPr>
            </w:pPr>
            <w:r>
              <w:rPr>
                <w:b/>
                <w:bCs/>
              </w:rPr>
              <w:t>(95% CI)</w:t>
            </w:r>
          </w:p>
        </w:tc>
        <w:tc>
          <w:tcPr>
            <w:tcW w:w="608" w:type="pct"/>
          </w:tcPr>
          <w:p w14:paraId="204DE017" w14:textId="77777777" w:rsidR="00EE6DD4" w:rsidRPr="002A15EF" w:rsidRDefault="00EE6DD4" w:rsidP="001D102B">
            <w:pPr>
              <w:jc w:val="center"/>
              <w:rPr>
                <w:b/>
                <w:bCs/>
                <w:szCs w:val="28"/>
              </w:rPr>
            </w:pPr>
            <w:r w:rsidRPr="002A15EF">
              <w:rPr>
                <w:b/>
                <w:bCs/>
                <w:szCs w:val="28"/>
              </w:rPr>
              <w:t>p</w:t>
            </w:r>
          </w:p>
        </w:tc>
      </w:tr>
      <w:tr w:rsidR="00B135A9" w14:paraId="0FBE57E4" w14:textId="77777777" w:rsidTr="001D102B">
        <w:trPr>
          <w:trHeight w:val="354"/>
        </w:trPr>
        <w:tc>
          <w:tcPr>
            <w:tcW w:w="1572" w:type="pct"/>
          </w:tcPr>
          <w:p w14:paraId="55E11671" w14:textId="462C170E" w:rsidR="00B135A9" w:rsidRPr="003C2462" w:rsidRDefault="00B135A9" w:rsidP="00B135A9">
            <w:pPr>
              <w:rPr>
                <w:szCs w:val="28"/>
              </w:rPr>
            </w:pPr>
            <w:r>
              <w:rPr>
                <w:szCs w:val="28"/>
              </w:rPr>
              <w:t>Thành phố</w:t>
            </w:r>
          </w:p>
        </w:tc>
        <w:tc>
          <w:tcPr>
            <w:tcW w:w="943" w:type="pct"/>
            <w:vAlign w:val="top"/>
          </w:tcPr>
          <w:p w14:paraId="3726BF19" w14:textId="579C77D4" w:rsidR="00B135A9" w:rsidRPr="003C2462" w:rsidRDefault="00B135A9" w:rsidP="00B135A9">
            <w:pPr>
              <w:jc w:val="center"/>
              <w:rPr>
                <w:szCs w:val="28"/>
              </w:rPr>
            </w:pPr>
            <w:r>
              <w:t>69 (</w:t>
            </w:r>
            <w:r w:rsidRPr="0060450A">
              <w:t>65</w:t>
            </w:r>
            <w:r w:rsidR="00473555">
              <w:t>,</w:t>
            </w:r>
            <w:r w:rsidRPr="0060450A">
              <w:t>7%</w:t>
            </w:r>
            <w:r>
              <w:t>)</w:t>
            </w:r>
          </w:p>
        </w:tc>
        <w:tc>
          <w:tcPr>
            <w:tcW w:w="840" w:type="pct"/>
            <w:vAlign w:val="top"/>
          </w:tcPr>
          <w:p w14:paraId="647DF7F3" w14:textId="48FC03F0" w:rsidR="00B135A9" w:rsidRPr="003C2462" w:rsidRDefault="00B135A9" w:rsidP="00B135A9">
            <w:pPr>
              <w:jc w:val="center"/>
              <w:rPr>
                <w:szCs w:val="28"/>
              </w:rPr>
            </w:pPr>
            <w:r>
              <w:t>36 (</w:t>
            </w:r>
            <w:r w:rsidRPr="0060450A">
              <w:t>34</w:t>
            </w:r>
            <w:r w:rsidR="00473555">
              <w:t>,</w:t>
            </w:r>
            <w:r w:rsidRPr="0060450A">
              <w:t>3%</w:t>
            </w:r>
            <w:r>
              <w:t>)</w:t>
            </w:r>
          </w:p>
        </w:tc>
        <w:tc>
          <w:tcPr>
            <w:tcW w:w="1037" w:type="pct"/>
            <w:vMerge w:val="restart"/>
          </w:tcPr>
          <w:p w14:paraId="65D90A1B" w14:textId="06F8B476" w:rsidR="00B135A9" w:rsidRDefault="00B135A9" w:rsidP="00B135A9">
            <w:pPr>
              <w:jc w:val="center"/>
            </w:pPr>
            <w:r w:rsidRPr="005D705F">
              <w:t>1</w:t>
            </w:r>
            <w:r w:rsidR="00473555">
              <w:t>,</w:t>
            </w:r>
            <w:r w:rsidRPr="005D705F">
              <w:t>241</w:t>
            </w:r>
          </w:p>
          <w:p w14:paraId="7C3CA8F6" w14:textId="779A6AAC" w:rsidR="00B135A9" w:rsidRPr="003C2462" w:rsidRDefault="00B135A9" w:rsidP="00B135A9">
            <w:pPr>
              <w:jc w:val="center"/>
            </w:pPr>
            <w:r>
              <w:t>(0</w:t>
            </w:r>
            <w:r w:rsidR="00473555">
              <w:t>,</w:t>
            </w:r>
            <w:r w:rsidRPr="005D705F">
              <w:t>736</w:t>
            </w:r>
            <w:r>
              <w:t>-</w:t>
            </w:r>
            <w:r w:rsidRPr="005D705F">
              <w:t>2</w:t>
            </w:r>
            <w:r w:rsidR="00473555">
              <w:t>,</w:t>
            </w:r>
            <w:r w:rsidRPr="005D705F">
              <w:t>094</w:t>
            </w:r>
            <w:r>
              <w:t>)</w:t>
            </w:r>
          </w:p>
        </w:tc>
        <w:tc>
          <w:tcPr>
            <w:tcW w:w="608" w:type="pct"/>
            <w:vMerge w:val="restart"/>
          </w:tcPr>
          <w:p w14:paraId="3E2AEC77" w14:textId="34BF20B0" w:rsidR="00B135A9" w:rsidRPr="003C2462" w:rsidRDefault="00B135A9" w:rsidP="00B135A9">
            <w:pPr>
              <w:jc w:val="center"/>
              <w:rPr>
                <w:szCs w:val="28"/>
              </w:rPr>
            </w:pPr>
            <w:r>
              <w:rPr>
                <w:szCs w:val="28"/>
              </w:rPr>
              <w:t>0</w:t>
            </w:r>
            <w:r w:rsidR="00473555">
              <w:rPr>
                <w:szCs w:val="28"/>
              </w:rPr>
              <w:t>,</w:t>
            </w:r>
            <w:r w:rsidRPr="00802A61">
              <w:rPr>
                <w:szCs w:val="28"/>
              </w:rPr>
              <w:t>4</w:t>
            </w:r>
            <w:r>
              <w:rPr>
                <w:szCs w:val="28"/>
              </w:rPr>
              <w:t>9</w:t>
            </w:r>
            <w:r w:rsidRPr="00802A61">
              <w:rPr>
                <w:szCs w:val="28"/>
              </w:rPr>
              <w:t>7</w:t>
            </w:r>
          </w:p>
        </w:tc>
      </w:tr>
      <w:tr w:rsidR="00B135A9" w14:paraId="5003F576" w14:textId="77777777" w:rsidTr="001D102B">
        <w:trPr>
          <w:trHeight w:val="70"/>
        </w:trPr>
        <w:tc>
          <w:tcPr>
            <w:tcW w:w="1572" w:type="pct"/>
          </w:tcPr>
          <w:p w14:paraId="143E8452" w14:textId="0EE087B1" w:rsidR="00B135A9" w:rsidRPr="003C2462" w:rsidRDefault="00B135A9" w:rsidP="00B135A9">
            <w:pPr>
              <w:rPr>
                <w:szCs w:val="28"/>
              </w:rPr>
            </w:pPr>
            <w:r>
              <w:rPr>
                <w:szCs w:val="28"/>
              </w:rPr>
              <w:t>Nông thôn và hải đảo</w:t>
            </w:r>
          </w:p>
        </w:tc>
        <w:tc>
          <w:tcPr>
            <w:tcW w:w="943" w:type="pct"/>
            <w:vAlign w:val="top"/>
          </w:tcPr>
          <w:p w14:paraId="3D6703FF" w14:textId="34097003" w:rsidR="00B135A9" w:rsidRPr="003C2462" w:rsidRDefault="00B135A9" w:rsidP="00B135A9">
            <w:pPr>
              <w:jc w:val="center"/>
              <w:rPr>
                <w:szCs w:val="28"/>
              </w:rPr>
            </w:pPr>
            <w:r>
              <w:t>88 (</w:t>
            </w:r>
            <w:r w:rsidRPr="00AC74A4">
              <w:t>60</w:t>
            </w:r>
            <w:r w:rsidR="00473555">
              <w:t>,</w:t>
            </w:r>
            <w:r w:rsidRPr="00AC74A4">
              <w:t>7%</w:t>
            </w:r>
            <w:r>
              <w:t>)</w:t>
            </w:r>
          </w:p>
        </w:tc>
        <w:tc>
          <w:tcPr>
            <w:tcW w:w="840" w:type="pct"/>
            <w:vAlign w:val="top"/>
          </w:tcPr>
          <w:p w14:paraId="34112F0B" w14:textId="5460C0A7" w:rsidR="00B135A9" w:rsidRPr="003C2462" w:rsidRDefault="00B135A9" w:rsidP="00B135A9">
            <w:pPr>
              <w:jc w:val="center"/>
              <w:rPr>
                <w:szCs w:val="28"/>
              </w:rPr>
            </w:pPr>
            <w:r>
              <w:t>57 (</w:t>
            </w:r>
            <w:r w:rsidRPr="00AC74A4">
              <w:t>39</w:t>
            </w:r>
            <w:r w:rsidR="00473555">
              <w:t>,</w:t>
            </w:r>
            <w:r w:rsidRPr="00AC74A4">
              <w:t>3%</w:t>
            </w:r>
            <w:r>
              <w:t>)</w:t>
            </w:r>
          </w:p>
        </w:tc>
        <w:tc>
          <w:tcPr>
            <w:tcW w:w="1037" w:type="pct"/>
            <w:vMerge/>
          </w:tcPr>
          <w:p w14:paraId="124697EF" w14:textId="77777777" w:rsidR="00B135A9" w:rsidRPr="003C2462" w:rsidRDefault="00B135A9" w:rsidP="00B135A9">
            <w:pPr>
              <w:jc w:val="center"/>
            </w:pPr>
          </w:p>
        </w:tc>
        <w:tc>
          <w:tcPr>
            <w:tcW w:w="608" w:type="pct"/>
            <w:vMerge/>
          </w:tcPr>
          <w:p w14:paraId="393F649F" w14:textId="77777777" w:rsidR="00B135A9" w:rsidRPr="003C2462" w:rsidRDefault="00B135A9" w:rsidP="00B135A9">
            <w:pPr>
              <w:jc w:val="center"/>
              <w:rPr>
                <w:szCs w:val="28"/>
              </w:rPr>
            </w:pPr>
          </w:p>
        </w:tc>
      </w:tr>
    </w:tbl>
    <w:p w14:paraId="2D029E1D" w14:textId="0B39A5D0" w:rsidR="00E64758" w:rsidRDefault="00B0209D" w:rsidP="00853289">
      <w:pPr>
        <w:tabs>
          <w:tab w:val="left" w:pos="2400"/>
        </w:tabs>
        <w:spacing w:before="160"/>
      </w:pPr>
      <w:r>
        <w:t xml:space="preserve">Nhận xét: </w:t>
      </w:r>
      <w:r w:rsidR="00905CAF">
        <w:t>t</w:t>
      </w:r>
      <w:r w:rsidR="00FB7AD3">
        <w:t>heo BMI, t</w:t>
      </w:r>
      <w:r w:rsidR="00B33E2D">
        <w:t xml:space="preserve">ỷ lệ </w:t>
      </w:r>
      <w:r>
        <w:t xml:space="preserve">bệnh nhân SDD ở khu vực thành phố là </w:t>
      </w:r>
      <w:r w:rsidR="00070C10" w:rsidRPr="006B18A8">
        <w:t>32</w:t>
      </w:r>
      <w:r w:rsidR="00473555">
        <w:t>,</w:t>
      </w:r>
      <w:r w:rsidR="00070C10" w:rsidRPr="006B18A8">
        <w:t>4%</w:t>
      </w:r>
      <w:r w:rsidR="00070C10">
        <w:t xml:space="preserve"> thấp</w:t>
      </w:r>
      <w:r>
        <w:t xml:space="preserve"> hơn </w:t>
      </w:r>
      <w:r w:rsidR="005E136C">
        <w:t>khu vực nông thôn và hải đảo</w:t>
      </w:r>
      <w:r>
        <w:t xml:space="preserve"> là </w:t>
      </w:r>
      <w:r w:rsidR="005E136C" w:rsidRPr="00D16334">
        <w:t>35</w:t>
      </w:r>
      <w:r w:rsidR="00473555">
        <w:t>,</w:t>
      </w:r>
      <w:r w:rsidR="005E136C" w:rsidRPr="00D16334">
        <w:t>9%</w:t>
      </w:r>
      <w:r w:rsidR="00473555">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93" w:name="_Toc126527752"/>
      <w:r w:rsidR="00853289">
        <w:t xml:space="preserve"> </w:t>
      </w:r>
      <w:r w:rsidR="00FB7AD3">
        <w:t>Theo SGA, t</w:t>
      </w:r>
      <w:r w:rsidR="00B33E2D">
        <w:t xml:space="preserve">ỷ lệ </w:t>
      </w:r>
      <w:r w:rsidR="00E64758">
        <w:t xml:space="preserve">bệnh nhân SDD ở khu vực thành phố là </w:t>
      </w:r>
      <w:r w:rsidR="00E64758" w:rsidRPr="006B18A8">
        <w:t>3</w:t>
      </w:r>
      <w:r w:rsidR="002258A4">
        <w:t>4</w:t>
      </w:r>
      <w:r w:rsidR="00473555">
        <w:t>,</w:t>
      </w:r>
      <w:r w:rsidR="002258A4">
        <w:t>3</w:t>
      </w:r>
      <w:r w:rsidR="00E64758" w:rsidRPr="006B18A8">
        <w:t>%</w:t>
      </w:r>
      <w:r w:rsidR="00E64758">
        <w:t xml:space="preserve"> thấp hơn khu vực nông thôn và hải đảo là </w:t>
      </w:r>
      <w:r w:rsidR="00E64758" w:rsidRPr="00D16334">
        <w:t>3</w:t>
      </w:r>
      <w:r w:rsidR="002258A4">
        <w:t>9</w:t>
      </w:r>
      <w:r w:rsidR="00473555">
        <w:t>,</w:t>
      </w:r>
      <w:r w:rsidR="002258A4">
        <w:t>3</w:t>
      </w:r>
      <w:r w:rsidR="00E64758" w:rsidRPr="00D16334">
        <w:t>%</w:t>
      </w:r>
      <w:r w:rsidR="00473555">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3"/>
      <w:r>
        <w:t>Mối liên quan thời gian chẩn đoán bệnh và tình trạng dinh dưỡng</w:t>
      </w:r>
    </w:p>
    <w:p w14:paraId="08C4AD27" w14:textId="79413ACE" w:rsidR="00334897" w:rsidRDefault="00334897" w:rsidP="00334897">
      <w:pPr>
        <w:pStyle w:val="Caption"/>
        <w:jc w:val="both"/>
        <w:rPr>
          <w:bCs/>
        </w:rPr>
      </w:pPr>
      <w:bookmarkStart w:id="94" w:name="_Toc13460642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3</w:t>
      </w:r>
      <w:r w:rsidR="00CF667C">
        <w:fldChar w:fldCharType="end"/>
      </w:r>
      <w:r w:rsidRPr="008977C9">
        <w:rPr>
          <w:bCs/>
        </w:rPr>
        <w:t>.</w:t>
      </w:r>
      <w:r>
        <w:rPr>
          <w:bCs/>
        </w:rPr>
        <w:t xml:space="preserve"> </w:t>
      </w:r>
      <w:r w:rsidRPr="008977C9">
        <w:rPr>
          <w:bCs/>
        </w:rPr>
        <w:t>Mối liên quan giữa thời gian chẩn đoán và TTDD</w:t>
      </w:r>
      <w:bookmarkEnd w:id="94"/>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t>BMI</w:t>
            </w:r>
          </w:p>
        </w:tc>
      </w:tr>
      <w:tr w:rsidR="00395D3E" w14:paraId="155C23A4" w14:textId="77777777" w:rsidTr="001D102B">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943" w:type="pct"/>
          </w:tcPr>
          <w:p w14:paraId="5FD87440" w14:textId="77777777" w:rsidR="00395D3E" w:rsidRDefault="00395D3E" w:rsidP="001D102B">
            <w:pPr>
              <w:jc w:val="center"/>
              <w:rPr>
                <w:b/>
                <w:bCs/>
                <w:szCs w:val="28"/>
              </w:rPr>
            </w:pPr>
            <w:r>
              <w:rPr>
                <w:b/>
                <w:bCs/>
                <w:szCs w:val="28"/>
              </w:rPr>
              <w:t>Không SDD</w:t>
            </w:r>
          </w:p>
          <w:p w14:paraId="0DF0B742"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66B32A0D"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395D3E" w14:paraId="40BEDF9B" w14:textId="77777777" w:rsidTr="001D102B">
        <w:trPr>
          <w:trHeight w:val="354"/>
        </w:trPr>
        <w:tc>
          <w:tcPr>
            <w:tcW w:w="1572" w:type="pct"/>
          </w:tcPr>
          <w:p w14:paraId="0AD0064D" w14:textId="01F3F301" w:rsidR="00395D3E" w:rsidRPr="003C2462" w:rsidRDefault="00395D3E" w:rsidP="00395D3E">
            <w:pPr>
              <w:rPr>
                <w:szCs w:val="28"/>
              </w:rPr>
            </w:pPr>
            <w:r>
              <w:rPr>
                <w:szCs w:val="28"/>
              </w:rPr>
              <w:t>Trước 2 tháng</w:t>
            </w:r>
          </w:p>
        </w:tc>
        <w:tc>
          <w:tcPr>
            <w:tcW w:w="943" w:type="pct"/>
            <w:vAlign w:val="top"/>
          </w:tcPr>
          <w:p w14:paraId="698E6288" w14:textId="3E92C8BE" w:rsidR="00395D3E" w:rsidRPr="003C2462" w:rsidRDefault="00395D3E" w:rsidP="00395D3E">
            <w:pPr>
              <w:jc w:val="center"/>
              <w:rPr>
                <w:szCs w:val="28"/>
              </w:rPr>
            </w:pPr>
            <w:r>
              <w:t>132 (</w:t>
            </w:r>
            <w:r w:rsidRPr="006A3897">
              <w:t>67</w:t>
            </w:r>
            <w:r w:rsidR="004021B4">
              <w:t>,</w:t>
            </w:r>
            <w:r w:rsidRPr="006A3897">
              <w:t>7%</w:t>
            </w:r>
            <w:r>
              <w:t>)</w:t>
            </w:r>
          </w:p>
        </w:tc>
        <w:tc>
          <w:tcPr>
            <w:tcW w:w="840" w:type="pct"/>
            <w:vAlign w:val="top"/>
          </w:tcPr>
          <w:p w14:paraId="1666DBD8" w14:textId="52E4BAB7" w:rsidR="00395D3E" w:rsidRPr="003C2462" w:rsidRDefault="00395D3E" w:rsidP="00395D3E">
            <w:pPr>
              <w:jc w:val="center"/>
              <w:rPr>
                <w:szCs w:val="28"/>
              </w:rPr>
            </w:pPr>
            <w:r>
              <w:t>63 (</w:t>
            </w:r>
            <w:r w:rsidRPr="006A3897">
              <w:t>32</w:t>
            </w:r>
            <w:r w:rsidR="004021B4">
              <w:t>,</w:t>
            </w:r>
            <w:r w:rsidRPr="006A3897">
              <w:t>3%</w:t>
            </w:r>
            <w:r>
              <w:t>)</w:t>
            </w:r>
          </w:p>
        </w:tc>
        <w:tc>
          <w:tcPr>
            <w:tcW w:w="1037" w:type="pct"/>
            <w:vMerge w:val="restart"/>
          </w:tcPr>
          <w:p w14:paraId="2A109633" w14:textId="2BDE5546" w:rsidR="00395D3E" w:rsidRDefault="00395D3E" w:rsidP="00395D3E">
            <w:pPr>
              <w:jc w:val="center"/>
            </w:pPr>
            <w:r w:rsidRPr="005C4DEF">
              <w:t>1</w:t>
            </w:r>
            <w:r w:rsidR="004021B4">
              <w:t>,</w:t>
            </w:r>
            <w:r w:rsidRPr="005C4DEF">
              <w:t>506</w:t>
            </w:r>
          </w:p>
          <w:p w14:paraId="1536E4B8" w14:textId="4EE3C83A" w:rsidR="00395D3E" w:rsidRPr="003C2462" w:rsidRDefault="00395D3E" w:rsidP="00395D3E">
            <w:pPr>
              <w:jc w:val="center"/>
            </w:pPr>
            <w:r>
              <w:t>(0</w:t>
            </w:r>
            <w:r w:rsidR="004021B4">
              <w:t>,</w:t>
            </w:r>
            <w:r w:rsidRPr="005C4DEF">
              <w:t>815</w:t>
            </w:r>
            <w:r>
              <w:t>-</w:t>
            </w:r>
            <w:r w:rsidRPr="005C4DEF">
              <w:t>2</w:t>
            </w:r>
            <w:r w:rsidR="004021B4">
              <w:t>,</w:t>
            </w:r>
            <w:r w:rsidRPr="005C4DEF">
              <w:t>783</w:t>
            </w:r>
            <w:r>
              <w:t>)</w:t>
            </w:r>
          </w:p>
        </w:tc>
        <w:tc>
          <w:tcPr>
            <w:tcW w:w="608" w:type="pct"/>
            <w:vMerge w:val="restart"/>
          </w:tcPr>
          <w:p w14:paraId="75F12FAC" w14:textId="7ADEC535" w:rsidR="00395D3E" w:rsidRPr="003C2462" w:rsidRDefault="00395D3E" w:rsidP="00395D3E">
            <w:pPr>
              <w:jc w:val="center"/>
              <w:rPr>
                <w:szCs w:val="28"/>
              </w:rPr>
            </w:pPr>
            <w:r>
              <w:rPr>
                <w:szCs w:val="28"/>
              </w:rPr>
              <w:t>0</w:t>
            </w:r>
            <w:r w:rsidR="004021B4">
              <w:rPr>
                <w:szCs w:val="28"/>
              </w:rPr>
              <w:t>,</w:t>
            </w:r>
            <w:r>
              <w:rPr>
                <w:szCs w:val="28"/>
              </w:rPr>
              <w:t>250</w:t>
            </w:r>
          </w:p>
        </w:tc>
      </w:tr>
      <w:tr w:rsidR="00395D3E" w14:paraId="68D826BE" w14:textId="77777777" w:rsidTr="001D102B">
        <w:trPr>
          <w:trHeight w:val="70"/>
        </w:trPr>
        <w:tc>
          <w:tcPr>
            <w:tcW w:w="1572" w:type="pct"/>
          </w:tcPr>
          <w:p w14:paraId="75951C8A" w14:textId="252DE6A8" w:rsidR="00395D3E" w:rsidRPr="003C2462" w:rsidRDefault="00395D3E" w:rsidP="00395D3E">
            <w:pPr>
              <w:rPr>
                <w:szCs w:val="28"/>
              </w:rPr>
            </w:pPr>
            <w:r>
              <w:rPr>
                <w:szCs w:val="28"/>
              </w:rPr>
              <w:t>Từ 2 tháng trở lên</w:t>
            </w:r>
          </w:p>
        </w:tc>
        <w:tc>
          <w:tcPr>
            <w:tcW w:w="943" w:type="pct"/>
            <w:vAlign w:val="top"/>
          </w:tcPr>
          <w:p w14:paraId="7474D52A" w14:textId="75E87622" w:rsidR="00395D3E" w:rsidRPr="003C2462" w:rsidRDefault="00395D3E" w:rsidP="00395D3E">
            <w:pPr>
              <w:jc w:val="center"/>
              <w:rPr>
                <w:szCs w:val="28"/>
              </w:rPr>
            </w:pPr>
            <w:r>
              <w:t>32 (</w:t>
            </w:r>
            <w:r w:rsidRPr="003222B5">
              <w:t>58</w:t>
            </w:r>
            <w:r w:rsidR="004021B4">
              <w:t>,</w:t>
            </w:r>
            <w:r w:rsidRPr="003222B5">
              <w:t>2%</w:t>
            </w:r>
            <w:r>
              <w:t>)</w:t>
            </w:r>
          </w:p>
        </w:tc>
        <w:tc>
          <w:tcPr>
            <w:tcW w:w="840" w:type="pct"/>
            <w:vAlign w:val="top"/>
          </w:tcPr>
          <w:p w14:paraId="41228FFD" w14:textId="58F684A6" w:rsidR="00395D3E" w:rsidRPr="003C2462" w:rsidRDefault="00395D3E" w:rsidP="00395D3E">
            <w:pPr>
              <w:jc w:val="center"/>
              <w:rPr>
                <w:szCs w:val="28"/>
              </w:rPr>
            </w:pPr>
            <w:r>
              <w:t>23 (</w:t>
            </w:r>
            <w:r w:rsidRPr="003222B5">
              <w:t>41</w:t>
            </w:r>
            <w:r w:rsidR="004021B4">
              <w:t>,</w:t>
            </w:r>
            <w:r w:rsidRPr="003222B5">
              <w:t>8%</w:t>
            </w:r>
            <w:r>
              <w:t>)</w:t>
            </w:r>
          </w:p>
        </w:tc>
        <w:tc>
          <w:tcPr>
            <w:tcW w:w="1037" w:type="pct"/>
            <w:vMerge/>
          </w:tcPr>
          <w:p w14:paraId="65FAADC1" w14:textId="77777777" w:rsidR="00395D3E" w:rsidRPr="003C2462" w:rsidRDefault="00395D3E" w:rsidP="00395D3E">
            <w:pPr>
              <w:jc w:val="center"/>
            </w:pPr>
          </w:p>
        </w:tc>
        <w:tc>
          <w:tcPr>
            <w:tcW w:w="608" w:type="pct"/>
            <w:vMerge/>
          </w:tcPr>
          <w:p w14:paraId="5CE8C4F1" w14:textId="77777777" w:rsidR="00395D3E" w:rsidRPr="003C2462" w:rsidRDefault="00395D3E" w:rsidP="00395D3E">
            <w:pPr>
              <w:jc w:val="center"/>
              <w:rPr>
                <w:szCs w:val="28"/>
              </w:rPr>
            </w:pPr>
          </w:p>
        </w:tc>
      </w:tr>
      <w:tr w:rsidR="00395D3E" w14:paraId="5E25CD2B" w14:textId="77777777" w:rsidTr="001D102B">
        <w:tc>
          <w:tcPr>
            <w:tcW w:w="5000" w:type="pct"/>
            <w:gridSpan w:val="5"/>
            <w:tcBorders>
              <w:tl2br w:val="nil"/>
            </w:tcBorders>
          </w:tcPr>
          <w:p w14:paraId="47533505" w14:textId="77777777" w:rsidR="00395D3E" w:rsidRPr="002A15EF" w:rsidRDefault="00395D3E" w:rsidP="001D102B">
            <w:pPr>
              <w:jc w:val="center"/>
              <w:rPr>
                <w:b/>
                <w:bCs/>
              </w:rPr>
            </w:pPr>
            <w:r>
              <w:rPr>
                <w:b/>
                <w:bCs/>
                <w:szCs w:val="28"/>
              </w:rPr>
              <w:t>SGA</w:t>
            </w:r>
          </w:p>
        </w:tc>
      </w:tr>
      <w:tr w:rsidR="00395D3E" w14:paraId="160D60EF" w14:textId="77777777" w:rsidTr="001D102B">
        <w:trPr>
          <w:trHeight w:val="759"/>
        </w:trPr>
        <w:tc>
          <w:tcPr>
            <w:tcW w:w="1572" w:type="pct"/>
            <w:tcBorders>
              <w:tl2br w:val="single" w:sz="4" w:space="0" w:color="auto"/>
            </w:tcBorders>
          </w:tcPr>
          <w:p w14:paraId="6B3CC7FB" w14:textId="77777777" w:rsidR="00395D3E" w:rsidRPr="002A15EF" w:rsidRDefault="00395D3E" w:rsidP="001D102B">
            <w:pPr>
              <w:jc w:val="right"/>
              <w:rPr>
                <w:b/>
                <w:bCs/>
                <w:szCs w:val="28"/>
              </w:rPr>
            </w:pPr>
            <w:r>
              <w:rPr>
                <w:b/>
                <w:bCs/>
                <w:szCs w:val="28"/>
              </w:rPr>
              <w:t>TTDD</w:t>
            </w:r>
          </w:p>
          <w:p w14:paraId="6E5C0AE7" w14:textId="77777777" w:rsidR="00395D3E" w:rsidRDefault="00395D3E" w:rsidP="00395D3E">
            <w:pPr>
              <w:rPr>
                <w:b/>
                <w:bCs/>
                <w:szCs w:val="28"/>
              </w:rPr>
            </w:pPr>
            <w:r>
              <w:rPr>
                <w:b/>
                <w:bCs/>
                <w:szCs w:val="28"/>
              </w:rPr>
              <w:t>Thời gian</w:t>
            </w:r>
          </w:p>
          <w:p w14:paraId="068D5C76" w14:textId="5C1B3B06" w:rsidR="00395D3E" w:rsidRPr="002A15EF" w:rsidRDefault="00395D3E" w:rsidP="00395D3E">
            <w:pPr>
              <w:rPr>
                <w:b/>
                <w:bCs/>
                <w:szCs w:val="28"/>
              </w:rPr>
            </w:pPr>
            <w:r>
              <w:rPr>
                <w:b/>
                <w:bCs/>
                <w:szCs w:val="28"/>
              </w:rPr>
              <w:t>chẩn đoán</w:t>
            </w:r>
          </w:p>
        </w:tc>
        <w:tc>
          <w:tcPr>
            <w:tcW w:w="943" w:type="pct"/>
          </w:tcPr>
          <w:p w14:paraId="7820DB4D" w14:textId="77777777" w:rsidR="00395D3E" w:rsidRDefault="00395D3E" w:rsidP="001D102B">
            <w:pPr>
              <w:jc w:val="center"/>
              <w:rPr>
                <w:b/>
                <w:bCs/>
                <w:szCs w:val="28"/>
              </w:rPr>
            </w:pPr>
            <w:r>
              <w:rPr>
                <w:b/>
                <w:bCs/>
                <w:szCs w:val="28"/>
              </w:rPr>
              <w:t>Không SDD</w:t>
            </w:r>
          </w:p>
          <w:p w14:paraId="1F8A2145"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112B1721"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231645" w14:textId="77777777" w:rsidR="00395D3E" w:rsidRDefault="00395D3E" w:rsidP="001D102B">
            <w:pPr>
              <w:jc w:val="center"/>
              <w:rPr>
                <w:b/>
                <w:bCs/>
              </w:rPr>
            </w:pPr>
            <w:r>
              <w:rPr>
                <w:b/>
                <w:bCs/>
              </w:rPr>
              <w:t>OR</w:t>
            </w:r>
          </w:p>
          <w:p w14:paraId="061A2146" w14:textId="77777777" w:rsidR="00395D3E" w:rsidRPr="002A15EF" w:rsidRDefault="00395D3E" w:rsidP="001D102B">
            <w:pPr>
              <w:jc w:val="center"/>
              <w:rPr>
                <w:b/>
                <w:bCs/>
              </w:rPr>
            </w:pPr>
            <w:r>
              <w:rPr>
                <w:b/>
                <w:bCs/>
              </w:rPr>
              <w:t>(95% CI)</w:t>
            </w:r>
          </w:p>
        </w:tc>
        <w:tc>
          <w:tcPr>
            <w:tcW w:w="608" w:type="pct"/>
          </w:tcPr>
          <w:p w14:paraId="337B237E" w14:textId="77777777" w:rsidR="00395D3E" w:rsidRPr="002A15EF" w:rsidRDefault="00395D3E" w:rsidP="001D102B">
            <w:pPr>
              <w:jc w:val="center"/>
              <w:rPr>
                <w:b/>
                <w:bCs/>
                <w:szCs w:val="28"/>
              </w:rPr>
            </w:pPr>
            <w:r w:rsidRPr="002A15EF">
              <w:rPr>
                <w:b/>
                <w:bCs/>
                <w:szCs w:val="28"/>
              </w:rPr>
              <w:t>p</w:t>
            </w:r>
          </w:p>
        </w:tc>
      </w:tr>
      <w:tr w:rsidR="00395D3E" w14:paraId="10759D70" w14:textId="77777777" w:rsidTr="001D102B">
        <w:trPr>
          <w:trHeight w:val="354"/>
        </w:trPr>
        <w:tc>
          <w:tcPr>
            <w:tcW w:w="1572" w:type="pct"/>
          </w:tcPr>
          <w:p w14:paraId="1A4C613B" w14:textId="4A31F3BF" w:rsidR="00395D3E" w:rsidRPr="003C2462" w:rsidRDefault="00395D3E" w:rsidP="00395D3E">
            <w:pPr>
              <w:rPr>
                <w:szCs w:val="28"/>
              </w:rPr>
            </w:pPr>
            <w:r>
              <w:rPr>
                <w:szCs w:val="28"/>
              </w:rPr>
              <w:t>Trước 2 tháng</w:t>
            </w:r>
          </w:p>
        </w:tc>
        <w:tc>
          <w:tcPr>
            <w:tcW w:w="943" w:type="pct"/>
            <w:vAlign w:val="top"/>
          </w:tcPr>
          <w:p w14:paraId="7F3AD4F1" w14:textId="6A63E512" w:rsidR="00395D3E" w:rsidRPr="003C2462" w:rsidRDefault="00395D3E" w:rsidP="00395D3E">
            <w:pPr>
              <w:jc w:val="center"/>
              <w:rPr>
                <w:szCs w:val="28"/>
              </w:rPr>
            </w:pPr>
            <w:r>
              <w:t>127 (</w:t>
            </w:r>
            <w:r w:rsidRPr="000A147F">
              <w:t>65</w:t>
            </w:r>
            <w:r w:rsidR="004021B4">
              <w:t>,</w:t>
            </w:r>
            <w:r w:rsidRPr="000A147F">
              <w:t>1%</w:t>
            </w:r>
            <w:r>
              <w:t>)</w:t>
            </w:r>
          </w:p>
        </w:tc>
        <w:tc>
          <w:tcPr>
            <w:tcW w:w="840" w:type="pct"/>
            <w:vAlign w:val="top"/>
          </w:tcPr>
          <w:p w14:paraId="0F0830D1" w14:textId="66531281" w:rsidR="00395D3E" w:rsidRPr="003C2462" w:rsidRDefault="00395D3E" w:rsidP="00395D3E">
            <w:pPr>
              <w:jc w:val="center"/>
              <w:rPr>
                <w:szCs w:val="28"/>
              </w:rPr>
            </w:pPr>
            <w:r>
              <w:t>68 (</w:t>
            </w:r>
            <w:r w:rsidRPr="000A147F">
              <w:t>34</w:t>
            </w:r>
            <w:r w:rsidR="004021B4">
              <w:t>,</w:t>
            </w:r>
            <w:r w:rsidRPr="000A147F">
              <w:t>9%</w:t>
            </w:r>
            <w:r>
              <w:t>)</w:t>
            </w:r>
          </w:p>
        </w:tc>
        <w:tc>
          <w:tcPr>
            <w:tcW w:w="1037" w:type="pct"/>
            <w:vMerge w:val="restart"/>
          </w:tcPr>
          <w:p w14:paraId="60F650E8" w14:textId="5BAA63F3" w:rsidR="00395D3E" w:rsidRDefault="00395D3E" w:rsidP="00395D3E">
            <w:pPr>
              <w:jc w:val="center"/>
            </w:pPr>
            <w:r w:rsidRPr="00ED14E6">
              <w:t>1</w:t>
            </w:r>
            <w:r w:rsidR="004021B4">
              <w:t>,</w:t>
            </w:r>
            <w:r w:rsidRPr="00ED14E6">
              <w:t>556</w:t>
            </w:r>
            <w:r w:rsidRPr="00ED14E6">
              <w:tab/>
            </w:r>
          </w:p>
          <w:p w14:paraId="2D6AAE6F" w14:textId="6877AE10" w:rsidR="00395D3E" w:rsidRPr="003C2462" w:rsidRDefault="00395D3E" w:rsidP="00395D3E">
            <w:pPr>
              <w:jc w:val="center"/>
            </w:pPr>
            <w:r>
              <w:t>(0</w:t>
            </w:r>
            <w:r w:rsidR="004021B4">
              <w:t>,</w:t>
            </w:r>
            <w:r w:rsidRPr="00ED14E6">
              <w:t>848</w:t>
            </w:r>
            <w:r>
              <w:t>-</w:t>
            </w:r>
            <w:r w:rsidRPr="00ED14E6">
              <w:t>2</w:t>
            </w:r>
            <w:r w:rsidR="004021B4">
              <w:t>,</w:t>
            </w:r>
            <w:r w:rsidRPr="00ED14E6">
              <w:t>856</w:t>
            </w:r>
            <w:r>
              <w:t>)</w:t>
            </w:r>
          </w:p>
        </w:tc>
        <w:tc>
          <w:tcPr>
            <w:tcW w:w="608" w:type="pct"/>
            <w:vMerge w:val="restart"/>
          </w:tcPr>
          <w:p w14:paraId="70B2A520" w14:textId="6793EC89" w:rsidR="00395D3E" w:rsidRPr="003C2462" w:rsidRDefault="00395D3E" w:rsidP="00395D3E">
            <w:pPr>
              <w:jc w:val="center"/>
              <w:rPr>
                <w:szCs w:val="28"/>
              </w:rPr>
            </w:pPr>
            <w:r>
              <w:rPr>
                <w:szCs w:val="28"/>
              </w:rPr>
              <w:t>0</w:t>
            </w:r>
            <w:r w:rsidR="004021B4">
              <w:rPr>
                <w:szCs w:val="28"/>
              </w:rPr>
              <w:t>,</w:t>
            </w:r>
            <w:r>
              <w:rPr>
                <w:szCs w:val="28"/>
              </w:rPr>
              <w:t>202</w:t>
            </w:r>
          </w:p>
        </w:tc>
      </w:tr>
      <w:tr w:rsidR="00395D3E" w14:paraId="07EC384F" w14:textId="77777777" w:rsidTr="001D102B">
        <w:trPr>
          <w:trHeight w:val="70"/>
        </w:trPr>
        <w:tc>
          <w:tcPr>
            <w:tcW w:w="1572" w:type="pct"/>
          </w:tcPr>
          <w:p w14:paraId="0B2578E1" w14:textId="251C55F1" w:rsidR="00395D3E" w:rsidRPr="003C2462" w:rsidRDefault="00395D3E" w:rsidP="00395D3E">
            <w:pPr>
              <w:rPr>
                <w:szCs w:val="28"/>
              </w:rPr>
            </w:pPr>
            <w:r>
              <w:rPr>
                <w:szCs w:val="28"/>
              </w:rPr>
              <w:t>Từ 2 tháng trở lên</w:t>
            </w:r>
          </w:p>
        </w:tc>
        <w:tc>
          <w:tcPr>
            <w:tcW w:w="943" w:type="pct"/>
            <w:vAlign w:val="top"/>
          </w:tcPr>
          <w:p w14:paraId="379B0324" w14:textId="091303F0" w:rsidR="00395D3E" w:rsidRPr="003C2462" w:rsidRDefault="00395D3E" w:rsidP="00395D3E">
            <w:pPr>
              <w:jc w:val="center"/>
              <w:rPr>
                <w:szCs w:val="28"/>
              </w:rPr>
            </w:pPr>
            <w:r>
              <w:t>30 (</w:t>
            </w:r>
            <w:r w:rsidRPr="00496624">
              <w:t>54</w:t>
            </w:r>
            <w:r w:rsidR="004021B4">
              <w:t>,</w:t>
            </w:r>
            <w:r w:rsidRPr="00496624">
              <w:t>5%</w:t>
            </w:r>
            <w:r>
              <w:t>)</w:t>
            </w:r>
          </w:p>
        </w:tc>
        <w:tc>
          <w:tcPr>
            <w:tcW w:w="840" w:type="pct"/>
            <w:vAlign w:val="top"/>
          </w:tcPr>
          <w:p w14:paraId="50D446C8" w14:textId="1E56645A" w:rsidR="00395D3E" w:rsidRPr="003C2462" w:rsidRDefault="00395D3E" w:rsidP="00395D3E">
            <w:pPr>
              <w:jc w:val="center"/>
              <w:rPr>
                <w:szCs w:val="28"/>
              </w:rPr>
            </w:pPr>
            <w:r>
              <w:t>25 (</w:t>
            </w:r>
            <w:r w:rsidRPr="00496624">
              <w:t>45</w:t>
            </w:r>
            <w:r w:rsidR="004021B4">
              <w:t>,</w:t>
            </w:r>
            <w:r w:rsidRPr="00496624">
              <w:t>5%</w:t>
            </w:r>
            <w:r>
              <w:t>)</w:t>
            </w:r>
          </w:p>
        </w:tc>
        <w:tc>
          <w:tcPr>
            <w:tcW w:w="1037" w:type="pct"/>
            <w:vMerge/>
          </w:tcPr>
          <w:p w14:paraId="7AAC442A" w14:textId="77777777" w:rsidR="00395D3E" w:rsidRPr="003C2462" w:rsidRDefault="00395D3E" w:rsidP="00395D3E">
            <w:pPr>
              <w:jc w:val="center"/>
            </w:pPr>
          </w:p>
        </w:tc>
        <w:tc>
          <w:tcPr>
            <w:tcW w:w="608" w:type="pct"/>
            <w:vMerge/>
          </w:tcPr>
          <w:p w14:paraId="3DBFF379" w14:textId="77777777" w:rsidR="00395D3E" w:rsidRPr="003C2462" w:rsidRDefault="00395D3E" w:rsidP="00395D3E">
            <w:pPr>
              <w:jc w:val="center"/>
              <w:rPr>
                <w:szCs w:val="28"/>
              </w:rPr>
            </w:pPr>
          </w:p>
        </w:tc>
      </w:tr>
    </w:tbl>
    <w:p w14:paraId="769B2009" w14:textId="489EC3B2" w:rsidR="00E40206" w:rsidRDefault="00B33E2D" w:rsidP="005B5806">
      <w:pPr>
        <w:tabs>
          <w:tab w:val="left" w:pos="2400"/>
        </w:tabs>
        <w:spacing w:before="160"/>
      </w:pPr>
      <w:r>
        <w:t>Nhận xét:</w:t>
      </w:r>
      <w:r w:rsidR="009F556D">
        <w:t xml:space="preserve"> đ</w:t>
      </w:r>
      <w:r w:rsidR="00357C59">
        <w:t xml:space="preserve">ánh giá TTDD </w:t>
      </w:r>
      <w:r>
        <w:t>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4021B4">
        <w:t>,</w:t>
      </w:r>
      <w:r w:rsidR="00674CC1">
        <w:t>3</w:t>
      </w:r>
      <w:r w:rsidRPr="006B18A8">
        <w:t>%</w:t>
      </w:r>
      <w:r>
        <w:t xml:space="preserve"> thấp hơn </w:t>
      </w:r>
      <w:r w:rsidR="001701E7">
        <w:t xml:space="preserve">bệnh nhân có thời gian phát </w:t>
      </w:r>
      <w:r w:rsidR="001701E7">
        <w:lastRenderedPageBreak/>
        <w:t xml:space="preserve">hiện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E352B7">
        <w:t>,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357C59">
        <w:t xml:space="preserve">Đánh giá TTDD </w:t>
      </w:r>
      <w:r w:rsidR="00E40206">
        <w:t xml:space="preserve">theo SGA, bệnh nhân có thời gian phát hiện lao phổi trước 2 tháng có tỷ lệ SDD là </w:t>
      </w:r>
      <w:r w:rsidR="00E40206" w:rsidRPr="006B18A8">
        <w:t>3</w:t>
      </w:r>
      <w:r w:rsidR="00340D5D">
        <w:t>4</w:t>
      </w:r>
      <w:r w:rsidR="004021B4">
        <w:t>,</w:t>
      </w:r>
      <w:r w:rsidR="00340D5D">
        <w:t>9</w:t>
      </w:r>
      <w:r w:rsidR="00E40206" w:rsidRPr="006B18A8">
        <w:t>%</w:t>
      </w:r>
      <w:r w:rsidR="00E40206">
        <w:t xml:space="preserve"> thấp hơn bệnh nhân có thời gian phát hiện bệnh từ 2 tháng trở lên là 4</w:t>
      </w:r>
      <w:r w:rsidR="00BB3280">
        <w:t>5</w:t>
      </w:r>
      <w:r w:rsidR="004021B4">
        <w:t>,</w:t>
      </w:r>
      <w:r w:rsidR="00BB3280">
        <w:t>5</w:t>
      </w:r>
      <w:r w:rsidR="00E40206" w:rsidRPr="00D16334">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2B87EB50" w:rsidR="007D6B49" w:rsidRDefault="007D6B49" w:rsidP="007D6B49">
      <w:pPr>
        <w:pStyle w:val="Heading3"/>
      </w:pPr>
      <w:r>
        <w:t>3.2.6. Mối liên quan giữa tiền sử bệnh lý</w:t>
      </w:r>
      <w:r w:rsidR="00FC7A74">
        <w:t xml:space="preserve"> mạn tính</w:t>
      </w:r>
      <w:r>
        <w:t xml:space="preserve"> và tình trạng dinh dưỡng</w:t>
      </w:r>
    </w:p>
    <w:p w14:paraId="608B3F35" w14:textId="16BE27FD" w:rsidR="007D6B49" w:rsidRPr="00B751F1" w:rsidRDefault="0046390A" w:rsidP="0046390A">
      <w:pPr>
        <w:pStyle w:val="Caption"/>
      </w:pPr>
      <w:bookmarkStart w:id="95" w:name="_Toc134606421"/>
      <w:r w:rsidRPr="00B751F1">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4</w:t>
      </w:r>
      <w:r w:rsidR="00CF667C">
        <w:fldChar w:fldCharType="end"/>
      </w:r>
      <w:r w:rsidR="007D6B49" w:rsidRPr="00B751F1">
        <w:t>. Mối liên quan giữa tiền sử bệnh lý</w:t>
      </w:r>
      <w:r w:rsidR="00FC7A74">
        <w:t xml:space="preserve"> mạn tính</w:t>
      </w:r>
      <w:r w:rsidR="007D6B49" w:rsidRPr="00B751F1">
        <w:t xml:space="preserve"> và </w:t>
      </w:r>
      <w:r w:rsidRPr="00B751F1">
        <w:t>TTDD</w:t>
      </w:r>
      <w:bookmarkEnd w:id="95"/>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1D102B">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699E312D" w:rsidR="007D6B49" w:rsidRPr="002A15EF" w:rsidRDefault="007D6B49" w:rsidP="001D102B">
            <w:pPr>
              <w:rPr>
                <w:b/>
                <w:bCs/>
                <w:szCs w:val="28"/>
              </w:rPr>
            </w:pPr>
            <w:r>
              <w:rPr>
                <w:b/>
                <w:bCs/>
                <w:szCs w:val="28"/>
              </w:rPr>
              <w:t xml:space="preserve">bệnh </w:t>
            </w:r>
            <w:r w:rsidR="00603D4E">
              <w:rPr>
                <w:b/>
                <w:bCs/>
                <w:szCs w:val="28"/>
              </w:rPr>
              <w:t>lý</w:t>
            </w:r>
          </w:p>
        </w:tc>
        <w:tc>
          <w:tcPr>
            <w:tcW w:w="943" w:type="pct"/>
          </w:tcPr>
          <w:p w14:paraId="7DF9B296" w14:textId="77777777" w:rsidR="007D6B49" w:rsidRDefault="007D6B49" w:rsidP="001D102B">
            <w:pPr>
              <w:jc w:val="center"/>
              <w:rPr>
                <w:b/>
                <w:bCs/>
                <w:szCs w:val="28"/>
              </w:rPr>
            </w:pPr>
            <w:r>
              <w:rPr>
                <w:b/>
                <w:bCs/>
                <w:szCs w:val="28"/>
              </w:rPr>
              <w:t>Không SDD</w:t>
            </w:r>
          </w:p>
          <w:p w14:paraId="6F452D15"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4BDF83ED"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7D6B49" w14:paraId="3854CA4F" w14:textId="77777777" w:rsidTr="001D102B">
        <w:trPr>
          <w:trHeight w:val="354"/>
        </w:trPr>
        <w:tc>
          <w:tcPr>
            <w:tcW w:w="1572" w:type="pct"/>
          </w:tcPr>
          <w:p w14:paraId="47FC4913" w14:textId="4E4532EF" w:rsidR="007D6B49" w:rsidRPr="003C2462" w:rsidRDefault="00476864" w:rsidP="001D102B">
            <w:pPr>
              <w:rPr>
                <w:szCs w:val="28"/>
              </w:rPr>
            </w:pPr>
            <w:r>
              <w:rPr>
                <w:szCs w:val="28"/>
              </w:rPr>
              <w:t xml:space="preserve">Không </w:t>
            </w:r>
          </w:p>
        </w:tc>
        <w:tc>
          <w:tcPr>
            <w:tcW w:w="943" w:type="pct"/>
            <w:vAlign w:val="top"/>
          </w:tcPr>
          <w:p w14:paraId="348C3259" w14:textId="5DECEB5E" w:rsidR="007D6B49" w:rsidRPr="003C2462" w:rsidRDefault="009B02B0" w:rsidP="001D102B">
            <w:pPr>
              <w:jc w:val="center"/>
              <w:rPr>
                <w:szCs w:val="28"/>
              </w:rPr>
            </w:pPr>
            <w:r>
              <w:t xml:space="preserve">78 </w:t>
            </w:r>
            <w:r w:rsidR="007D6B49">
              <w:t>(6</w:t>
            </w:r>
            <w:r>
              <w:t>0</w:t>
            </w:r>
            <w:r w:rsidR="004021B4">
              <w:t>,</w:t>
            </w:r>
            <w:r>
              <w:t>0</w:t>
            </w:r>
            <w:r w:rsidR="007D6B49">
              <w:t>%)</w:t>
            </w:r>
          </w:p>
        </w:tc>
        <w:tc>
          <w:tcPr>
            <w:tcW w:w="840" w:type="pct"/>
            <w:vAlign w:val="top"/>
          </w:tcPr>
          <w:p w14:paraId="01745A7A" w14:textId="72662128" w:rsidR="007D6B49" w:rsidRPr="003C2462" w:rsidRDefault="009B02B0" w:rsidP="001D102B">
            <w:pPr>
              <w:jc w:val="center"/>
              <w:rPr>
                <w:szCs w:val="28"/>
              </w:rPr>
            </w:pPr>
            <w:r>
              <w:t>52</w:t>
            </w:r>
            <w:r w:rsidR="007D6B49">
              <w:t xml:space="preserve"> (</w:t>
            </w:r>
            <w:r>
              <w:t>40</w:t>
            </w:r>
            <w:r w:rsidR="004021B4">
              <w:t>,</w:t>
            </w:r>
            <w:r>
              <w:t>0</w:t>
            </w:r>
            <w:r w:rsidR="007D6B49">
              <w:t>%)</w:t>
            </w:r>
          </w:p>
        </w:tc>
        <w:tc>
          <w:tcPr>
            <w:tcW w:w="1037" w:type="pct"/>
            <w:vMerge w:val="restart"/>
          </w:tcPr>
          <w:p w14:paraId="67BF9B23" w14:textId="168D384C" w:rsidR="007D6B49" w:rsidRDefault="007D6B49" w:rsidP="001D102B">
            <w:pPr>
              <w:jc w:val="center"/>
            </w:pPr>
            <w:r>
              <w:t>0</w:t>
            </w:r>
            <w:r w:rsidR="004021B4">
              <w:t>,</w:t>
            </w:r>
            <w:r w:rsidR="009B02B0">
              <w:t>593</w:t>
            </w:r>
          </w:p>
          <w:p w14:paraId="3CAF7CFC" w14:textId="4EC38465" w:rsidR="007D6B49" w:rsidRPr="003C2462" w:rsidRDefault="007D6B49" w:rsidP="001D102B">
            <w:pPr>
              <w:jc w:val="center"/>
            </w:pPr>
            <w:r>
              <w:t>(0</w:t>
            </w:r>
            <w:r w:rsidR="004021B4">
              <w:t>,</w:t>
            </w:r>
            <w:r w:rsidR="009B02B0">
              <w:t>349</w:t>
            </w:r>
            <w:r>
              <w:t>-</w:t>
            </w:r>
            <w:r w:rsidRPr="00647E9E">
              <w:t>1</w:t>
            </w:r>
            <w:r w:rsidR="004021B4">
              <w:t>,</w:t>
            </w:r>
            <w:r w:rsidR="009B02B0">
              <w:t>007</w:t>
            </w:r>
            <w:r>
              <w:t>)</w:t>
            </w:r>
          </w:p>
        </w:tc>
        <w:tc>
          <w:tcPr>
            <w:tcW w:w="608" w:type="pct"/>
            <w:vMerge w:val="restart"/>
          </w:tcPr>
          <w:p w14:paraId="335AAABC" w14:textId="46AA8E97" w:rsidR="007D6B49" w:rsidRPr="003C2462" w:rsidRDefault="009B02B0" w:rsidP="001D102B">
            <w:pPr>
              <w:jc w:val="center"/>
              <w:rPr>
                <w:szCs w:val="28"/>
              </w:rPr>
            </w:pPr>
            <w:r>
              <w:rPr>
                <w:szCs w:val="28"/>
              </w:rPr>
              <w:t>0</w:t>
            </w:r>
            <w:r w:rsidR="004021B4">
              <w:rPr>
                <w:szCs w:val="28"/>
              </w:rPr>
              <w:t>,</w:t>
            </w:r>
            <w:r w:rsidR="00315B95">
              <w:rPr>
                <w:szCs w:val="28"/>
              </w:rPr>
              <w:t>0</w:t>
            </w:r>
            <w:r>
              <w:rPr>
                <w:szCs w:val="28"/>
              </w:rPr>
              <w:t>71</w:t>
            </w:r>
          </w:p>
        </w:tc>
      </w:tr>
      <w:tr w:rsidR="007D6B49" w14:paraId="5E3FC824" w14:textId="77777777" w:rsidTr="001D102B">
        <w:trPr>
          <w:trHeight w:val="70"/>
        </w:trPr>
        <w:tc>
          <w:tcPr>
            <w:tcW w:w="1572" w:type="pct"/>
          </w:tcPr>
          <w:p w14:paraId="27E214A3" w14:textId="5168B06A" w:rsidR="007D6B49" w:rsidRPr="003C2462" w:rsidRDefault="00476864" w:rsidP="001D102B">
            <w:pPr>
              <w:rPr>
                <w:szCs w:val="28"/>
              </w:rPr>
            </w:pPr>
            <w:r>
              <w:rPr>
                <w:szCs w:val="28"/>
              </w:rPr>
              <w:t>Có</w:t>
            </w:r>
          </w:p>
        </w:tc>
        <w:tc>
          <w:tcPr>
            <w:tcW w:w="943" w:type="pct"/>
            <w:vAlign w:val="top"/>
          </w:tcPr>
          <w:p w14:paraId="273E862F" w14:textId="114E4C37" w:rsidR="007D6B49" w:rsidRPr="003C2462" w:rsidRDefault="009B02B0" w:rsidP="001D102B">
            <w:pPr>
              <w:jc w:val="center"/>
              <w:rPr>
                <w:szCs w:val="28"/>
              </w:rPr>
            </w:pPr>
            <w:r>
              <w:t>86</w:t>
            </w:r>
            <w:r w:rsidR="007D6B49">
              <w:t xml:space="preserve"> (</w:t>
            </w:r>
            <w:r>
              <w:t>71</w:t>
            </w:r>
            <w:r w:rsidR="004021B4">
              <w:t>,</w:t>
            </w:r>
            <w:r w:rsidR="007D6B49">
              <w:t>7%)</w:t>
            </w:r>
          </w:p>
        </w:tc>
        <w:tc>
          <w:tcPr>
            <w:tcW w:w="840" w:type="pct"/>
            <w:vAlign w:val="top"/>
          </w:tcPr>
          <w:p w14:paraId="24AE922A" w14:textId="24F3403D" w:rsidR="007D6B49" w:rsidRPr="003C2462" w:rsidRDefault="009B02B0" w:rsidP="001D102B">
            <w:pPr>
              <w:jc w:val="center"/>
              <w:rPr>
                <w:szCs w:val="28"/>
              </w:rPr>
            </w:pPr>
            <w:r>
              <w:t>34</w:t>
            </w:r>
            <w:r w:rsidR="007D6B49">
              <w:t xml:space="preserve"> (</w:t>
            </w:r>
            <w:r>
              <w:t>28</w:t>
            </w:r>
            <w:r w:rsidR="004021B4">
              <w:t>,</w:t>
            </w:r>
            <w:r>
              <w:t>3</w:t>
            </w:r>
            <w:r w:rsidR="007D6B49">
              <w:t>%)</w:t>
            </w:r>
          </w:p>
        </w:tc>
        <w:tc>
          <w:tcPr>
            <w:tcW w:w="1037" w:type="pct"/>
            <w:vMerge/>
          </w:tcPr>
          <w:p w14:paraId="582A2DF9" w14:textId="77777777" w:rsidR="007D6B49" w:rsidRPr="003C2462" w:rsidRDefault="007D6B49" w:rsidP="001D102B">
            <w:pPr>
              <w:jc w:val="center"/>
            </w:pPr>
          </w:p>
        </w:tc>
        <w:tc>
          <w:tcPr>
            <w:tcW w:w="608" w:type="pct"/>
            <w:vMerge/>
          </w:tcPr>
          <w:p w14:paraId="653285B1" w14:textId="77777777" w:rsidR="007D6B49" w:rsidRPr="003C2462" w:rsidRDefault="007D6B49" w:rsidP="001D102B">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1D102B">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5B8D3FD3" w:rsidR="007D6B49" w:rsidRPr="002A15EF" w:rsidRDefault="00AA38FD" w:rsidP="00AA38FD">
            <w:pPr>
              <w:rPr>
                <w:b/>
                <w:bCs/>
                <w:szCs w:val="28"/>
              </w:rPr>
            </w:pPr>
            <w:r>
              <w:rPr>
                <w:b/>
                <w:bCs/>
                <w:szCs w:val="28"/>
              </w:rPr>
              <w:t xml:space="preserve">bệnh </w:t>
            </w:r>
            <w:r w:rsidR="000871BD">
              <w:rPr>
                <w:b/>
                <w:bCs/>
                <w:szCs w:val="28"/>
              </w:rPr>
              <w:t>lý</w:t>
            </w:r>
          </w:p>
        </w:tc>
        <w:tc>
          <w:tcPr>
            <w:tcW w:w="943" w:type="pct"/>
          </w:tcPr>
          <w:p w14:paraId="41867F7B" w14:textId="77777777" w:rsidR="007D6B49" w:rsidRDefault="007D6B49" w:rsidP="001D102B">
            <w:pPr>
              <w:jc w:val="center"/>
              <w:rPr>
                <w:b/>
                <w:bCs/>
                <w:szCs w:val="28"/>
              </w:rPr>
            </w:pPr>
            <w:r>
              <w:rPr>
                <w:b/>
                <w:bCs/>
                <w:szCs w:val="28"/>
              </w:rPr>
              <w:t>Không SDD</w:t>
            </w:r>
          </w:p>
          <w:p w14:paraId="5FD56E12"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19EC80F5"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7D6B49" w14:paraId="7A72B414" w14:textId="77777777" w:rsidTr="001D102B">
        <w:trPr>
          <w:trHeight w:val="354"/>
        </w:trPr>
        <w:tc>
          <w:tcPr>
            <w:tcW w:w="1572" w:type="pct"/>
          </w:tcPr>
          <w:p w14:paraId="6C66ED95" w14:textId="2FEBAC9E" w:rsidR="007D6B49" w:rsidRPr="003C2462" w:rsidRDefault="00476864" w:rsidP="001D102B">
            <w:pPr>
              <w:rPr>
                <w:szCs w:val="28"/>
              </w:rPr>
            </w:pPr>
            <w:r>
              <w:rPr>
                <w:szCs w:val="28"/>
              </w:rPr>
              <w:t>Không</w:t>
            </w:r>
          </w:p>
        </w:tc>
        <w:tc>
          <w:tcPr>
            <w:tcW w:w="943" w:type="pct"/>
            <w:vAlign w:val="top"/>
          </w:tcPr>
          <w:p w14:paraId="43B550C9" w14:textId="0E0CC269" w:rsidR="007D6B49" w:rsidRPr="003C2462" w:rsidRDefault="00B3409D" w:rsidP="001D102B">
            <w:pPr>
              <w:jc w:val="center"/>
              <w:rPr>
                <w:szCs w:val="28"/>
              </w:rPr>
            </w:pPr>
            <w:r>
              <w:t>73</w:t>
            </w:r>
            <w:r w:rsidR="007D6B49">
              <w:t xml:space="preserve"> (</w:t>
            </w:r>
            <w:r>
              <w:t>56</w:t>
            </w:r>
            <w:r w:rsidR="004021B4">
              <w:t>,</w:t>
            </w:r>
            <w:r>
              <w:t>2</w:t>
            </w:r>
            <w:r w:rsidR="007D6B49">
              <w:t>%)</w:t>
            </w:r>
          </w:p>
        </w:tc>
        <w:tc>
          <w:tcPr>
            <w:tcW w:w="840" w:type="pct"/>
            <w:vAlign w:val="top"/>
          </w:tcPr>
          <w:p w14:paraId="1DE8F8FA" w14:textId="5DA470C5" w:rsidR="007D6B49" w:rsidRPr="003C2462" w:rsidRDefault="00B3409D" w:rsidP="001D102B">
            <w:pPr>
              <w:jc w:val="center"/>
              <w:rPr>
                <w:szCs w:val="28"/>
              </w:rPr>
            </w:pPr>
            <w:r>
              <w:t>57</w:t>
            </w:r>
            <w:r w:rsidR="007D6B49">
              <w:t xml:space="preserve"> (</w:t>
            </w:r>
            <w:r>
              <w:t>43</w:t>
            </w:r>
            <w:r w:rsidR="004021B4">
              <w:t>,</w:t>
            </w:r>
            <w:r>
              <w:t>8</w:t>
            </w:r>
            <w:r w:rsidR="007D6B49">
              <w:t>%)</w:t>
            </w:r>
          </w:p>
        </w:tc>
        <w:tc>
          <w:tcPr>
            <w:tcW w:w="1037" w:type="pct"/>
            <w:vMerge w:val="restart"/>
          </w:tcPr>
          <w:p w14:paraId="0DA44D04" w14:textId="41D9A9C5" w:rsidR="007D6B49" w:rsidRDefault="007D6B49" w:rsidP="001D102B">
            <w:pPr>
              <w:jc w:val="center"/>
            </w:pPr>
            <w:r>
              <w:t>0</w:t>
            </w:r>
            <w:r w:rsidR="004021B4">
              <w:t>,</w:t>
            </w:r>
            <w:r w:rsidR="00046FEC">
              <w:t>549</w:t>
            </w:r>
          </w:p>
          <w:p w14:paraId="732B3CC9" w14:textId="4DED4F37" w:rsidR="007D6B49" w:rsidRPr="003C2462" w:rsidRDefault="007D6B49" w:rsidP="001D102B">
            <w:pPr>
              <w:jc w:val="center"/>
            </w:pPr>
            <w:r>
              <w:t>(0</w:t>
            </w:r>
            <w:r w:rsidR="004021B4">
              <w:t>,</w:t>
            </w:r>
            <w:r w:rsidR="00046FEC">
              <w:t>326-0</w:t>
            </w:r>
            <w:r w:rsidR="004021B4">
              <w:t>,</w:t>
            </w:r>
            <w:r w:rsidR="00046FEC">
              <w:t>925</w:t>
            </w:r>
            <w:r>
              <w:t>)</w:t>
            </w:r>
          </w:p>
        </w:tc>
        <w:tc>
          <w:tcPr>
            <w:tcW w:w="608" w:type="pct"/>
            <w:vMerge w:val="restart"/>
          </w:tcPr>
          <w:p w14:paraId="5CC7DCE9" w14:textId="69ABAC04" w:rsidR="007D6B49" w:rsidRPr="003C2462" w:rsidRDefault="009644C7" w:rsidP="001D102B">
            <w:pPr>
              <w:jc w:val="center"/>
              <w:rPr>
                <w:szCs w:val="28"/>
              </w:rPr>
            </w:pPr>
            <w:r>
              <w:rPr>
                <w:szCs w:val="28"/>
              </w:rPr>
              <w:t>0</w:t>
            </w:r>
            <w:r w:rsidR="004021B4">
              <w:rPr>
                <w:szCs w:val="28"/>
              </w:rPr>
              <w:t>,</w:t>
            </w:r>
            <w:r w:rsidR="00315B95">
              <w:rPr>
                <w:szCs w:val="28"/>
              </w:rPr>
              <w:t>0</w:t>
            </w:r>
            <w:r>
              <w:rPr>
                <w:szCs w:val="28"/>
              </w:rPr>
              <w:t>33</w:t>
            </w:r>
          </w:p>
        </w:tc>
      </w:tr>
      <w:tr w:rsidR="007D6B49" w14:paraId="4E898E4A" w14:textId="77777777" w:rsidTr="001D102B">
        <w:trPr>
          <w:trHeight w:val="70"/>
        </w:trPr>
        <w:tc>
          <w:tcPr>
            <w:tcW w:w="1572" w:type="pct"/>
          </w:tcPr>
          <w:p w14:paraId="1D735083" w14:textId="7D56C9C7" w:rsidR="007D6B49" w:rsidRPr="003C2462" w:rsidRDefault="00476864" w:rsidP="001D102B">
            <w:pPr>
              <w:rPr>
                <w:szCs w:val="28"/>
              </w:rPr>
            </w:pPr>
            <w:r>
              <w:rPr>
                <w:szCs w:val="28"/>
              </w:rPr>
              <w:t>Có</w:t>
            </w:r>
          </w:p>
        </w:tc>
        <w:tc>
          <w:tcPr>
            <w:tcW w:w="943" w:type="pct"/>
            <w:vAlign w:val="top"/>
          </w:tcPr>
          <w:p w14:paraId="6BE48522" w14:textId="7A70A3C8" w:rsidR="007D6B49" w:rsidRPr="003C2462" w:rsidRDefault="00B3409D" w:rsidP="001D102B">
            <w:pPr>
              <w:jc w:val="center"/>
              <w:rPr>
                <w:szCs w:val="28"/>
              </w:rPr>
            </w:pPr>
            <w:r>
              <w:t>8</w:t>
            </w:r>
            <w:r w:rsidR="007D6B49" w:rsidRPr="00645927">
              <w:t>4</w:t>
            </w:r>
            <w:r w:rsidR="007D6B49">
              <w:t xml:space="preserve"> (</w:t>
            </w:r>
            <w:r>
              <w:t>70</w:t>
            </w:r>
            <w:r w:rsidR="004021B4">
              <w:t>,</w:t>
            </w:r>
            <w:r w:rsidR="00131B80">
              <w:t>0</w:t>
            </w:r>
            <w:r w:rsidR="007D6B49">
              <w:t>%)</w:t>
            </w:r>
          </w:p>
        </w:tc>
        <w:tc>
          <w:tcPr>
            <w:tcW w:w="840" w:type="pct"/>
            <w:vAlign w:val="top"/>
          </w:tcPr>
          <w:p w14:paraId="38D4577F" w14:textId="42275F41" w:rsidR="007D6B49" w:rsidRPr="003C2462" w:rsidRDefault="00B3409D" w:rsidP="001D102B">
            <w:pPr>
              <w:jc w:val="center"/>
              <w:rPr>
                <w:szCs w:val="28"/>
              </w:rPr>
            </w:pPr>
            <w:r>
              <w:t>36</w:t>
            </w:r>
            <w:r w:rsidR="007D6B49">
              <w:t xml:space="preserve"> (3</w:t>
            </w:r>
            <w:r>
              <w:t>0</w:t>
            </w:r>
            <w:r w:rsidR="004021B4">
              <w:t>,</w:t>
            </w:r>
            <w:r w:rsidR="00131B80">
              <w:t>0</w:t>
            </w:r>
            <w:r w:rsidR="007D6B49">
              <w:t>%)</w:t>
            </w:r>
          </w:p>
        </w:tc>
        <w:tc>
          <w:tcPr>
            <w:tcW w:w="1037" w:type="pct"/>
            <w:vMerge/>
          </w:tcPr>
          <w:p w14:paraId="452D7D93" w14:textId="77777777" w:rsidR="007D6B49" w:rsidRPr="003C2462" w:rsidRDefault="007D6B49" w:rsidP="001D102B">
            <w:pPr>
              <w:jc w:val="center"/>
            </w:pPr>
          </w:p>
        </w:tc>
        <w:tc>
          <w:tcPr>
            <w:tcW w:w="608" w:type="pct"/>
            <w:vMerge/>
          </w:tcPr>
          <w:p w14:paraId="7D375374" w14:textId="77777777" w:rsidR="007D6B49" w:rsidRPr="003C2462" w:rsidRDefault="007D6B49" w:rsidP="001D102B">
            <w:pPr>
              <w:jc w:val="center"/>
              <w:rPr>
                <w:szCs w:val="28"/>
              </w:rPr>
            </w:pPr>
          </w:p>
        </w:tc>
      </w:tr>
    </w:tbl>
    <w:p w14:paraId="0A45BAD7" w14:textId="729EBD74" w:rsidR="00BC09BF" w:rsidRDefault="0031292E" w:rsidP="005B5806">
      <w:pPr>
        <w:tabs>
          <w:tab w:val="left" w:pos="2400"/>
        </w:tabs>
        <w:spacing w:before="160"/>
      </w:pPr>
      <w:r>
        <w:t>Nhận xét:</w:t>
      </w:r>
      <w:r w:rsidR="00357C59">
        <w:t xml:space="preserve"> </w:t>
      </w:r>
      <w:r w:rsidR="00123550">
        <w:t>đ</w:t>
      </w:r>
      <w:r w:rsidR="00357C59">
        <w:t>ánh giá TTDD theo BMI, bệnh nhân không có tiền sử bệnh lý mạn tính có tỷ lệ SDD là 40</w:t>
      </w:r>
      <w:r w:rsidR="004021B4">
        <w:t>,</w:t>
      </w:r>
      <w:r w:rsidR="00357C59">
        <w:t>0</w:t>
      </w:r>
      <w:r w:rsidR="00357C59" w:rsidRPr="006B18A8">
        <w:t>%</w:t>
      </w:r>
      <w:r w:rsidR="00357C59">
        <w:t xml:space="preserve"> cao hơn bệnh nhân có </w:t>
      </w:r>
      <w:r w:rsidR="001D4B10">
        <w:t>tiền sử bệnh lý mạn tính</w:t>
      </w:r>
      <w:r w:rsidR="00357C59">
        <w:t xml:space="preserve"> là </w:t>
      </w:r>
      <w:r w:rsidR="001D4B10">
        <w:t>28</w:t>
      </w:r>
      <w:r w:rsidR="004021B4">
        <w:t>,</w:t>
      </w:r>
      <w:r w:rsidR="001D4B10">
        <w:t>3</w:t>
      </w:r>
      <w:r w:rsidR="00357C59" w:rsidRPr="00D16334">
        <w:t>%</w:t>
      </w:r>
      <w:r w:rsidR="004155D4">
        <w:t>, t</w:t>
      </w:r>
      <w:r w:rsidR="00357C59">
        <w:t xml:space="preserve">uy nhiên, sự khác biệt </w:t>
      </w:r>
      <w:r w:rsidR="00CC2E0F">
        <w:t>không có ý nghĩa</w:t>
      </w:r>
      <w:r w:rsidR="00357C59">
        <w:t xml:space="preserve"> thống kê với </w:t>
      </w:r>
      <w:r w:rsidR="0070311F">
        <w:t>p=</w:t>
      </w:r>
      <w:r w:rsidR="00357C59">
        <w:t>0</w:t>
      </w:r>
      <w:r w:rsidR="004021B4">
        <w:t>,</w:t>
      </w:r>
      <w:r w:rsidR="004B09F1">
        <w:t>0</w:t>
      </w:r>
      <w:r w:rsidR="001D4B10">
        <w:t>71</w:t>
      </w:r>
      <w:r w:rsidR="00357C59">
        <w:t>.</w:t>
      </w:r>
      <w:r w:rsidR="005B5806">
        <w:t xml:space="preserve"> </w:t>
      </w:r>
      <w:r w:rsidR="00BC09BF">
        <w:t xml:space="preserve">Đánh giá TTDD theo </w:t>
      </w:r>
      <w:r w:rsidR="00E12EC2">
        <w:t>SGA</w:t>
      </w:r>
      <w:r w:rsidR="00BC09BF">
        <w:t>, bệnh nhân không có tiền sử bệnh lý mạn tính có tỷ lệ SDD là 43</w:t>
      </w:r>
      <w:r w:rsidR="004021B4">
        <w:t>,</w:t>
      </w:r>
      <w:r w:rsidR="00BC09BF">
        <w:t>8</w:t>
      </w:r>
      <w:r w:rsidR="00BC09BF" w:rsidRPr="006B18A8">
        <w:t>%</w:t>
      </w:r>
      <w:r w:rsidR="00BC09BF">
        <w:t xml:space="preserve"> </w:t>
      </w:r>
      <w:r w:rsidR="0084662C" w:rsidRPr="00AD3C2A">
        <w:t xml:space="preserve">cao </w:t>
      </w:r>
      <w:r w:rsidR="0084662C">
        <w:t>gấp 1,46 lần</w:t>
      </w:r>
      <w:r w:rsidR="0084662C" w:rsidRPr="00AD3C2A">
        <w:t xml:space="preserve"> </w:t>
      </w:r>
      <w:r w:rsidR="00BC09BF">
        <w:t>bệnh nhân có tiền sử bệnh lý mạn tính là 30</w:t>
      </w:r>
      <w:r w:rsidR="00BC09BF" w:rsidRPr="00D16334">
        <w:t>%</w:t>
      </w:r>
      <w:r w:rsidR="004021B4">
        <w:t>,</w:t>
      </w:r>
      <w:r w:rsidR="00BC09BF">
        <w:t xml:space="preserve"> </w:t>
      </w:r>
      <w:r w:rsidR="0070311F">
        <w:t>OR=</w:t>
      </w:r>
      <w:r w:rsidR="00B5360D">
        <w:t xml:space="preserve">0,549, khoảng tin cậy 95% của OR là 0,326-0,925, </w:t>
      </w:r>
      <w:r w:rsidR="00CE22D5">
        <w:t>s</w:t>
      </w:r>
      <w:r w:rsidR="00BC09BF">
        <w:t xml:space="preserve">ự khác biệt có ý nghĩa thống kê với </w:t>
      </w:r>
      <w:r w:rsidR="0070311F">
        <w:t>p=</w:t>
      </w:r>
      <w:r w:rsidR="00BC09BF">
        <w:t>0</w:t>
      </w:r>
      <w:r w:rsidR="004021B4">
        <w:t>,</w:t>
      </w:r>
      <w:r w:rsidR="00BC09BF">
        <w:t>0</w:t>
      </w:r>
      <w:r w:rsidR="004B09F1">
        <w:t>33</w:t>
      </w:r>
      <w:r w:rsidR="00BC09BF">
        <w:t>.</w:t>
      </w:r>
    </w:p>
    <w:p w14:paraId="16619D0A" w14:textId="353F99DB" w:rsidR="00682510" w:rsidRDefault="007831D5" w:rsidP="007831D5">
      <w:pPr>
        <w:pStyle w:val="Heading3"/>
      </w:pPr>
      <w:r>
        <w:lastRenderedPageBreak/>
        <w:t>3.</w:t>
      </w:r>
      <w:r w:rsidR="00913CE7">
        <w:t>2</w:t>
      </w:r>
      <w:r>
        <w:t>.</w:t>
      </w:r>
      <w:r w:rsidR="005D615D">
        <w:t>7</w:t>
      </w:r>
      <w:r>
        <w:t xml:space="preserve">. </w:t>
      </w:r>
      <w:r w:rsidR="00682510">
        <w:t>Mối liên quan giữa triệu chứng sốt và tình trạng dinh dưỡng</w:t>
      </w:r>
    </w:p>
    <w:p w14:paraId="537F6C0D" w14:textId="628B3CF2" w:rsidR="00F656F9" w:rsidRDefault="00F656F9" w:rsidP="00F656F9">
      <w:pPr>
        <w:pStyle w:val="Caption"/>
        <w:rPr>
          <w:bCs/>
        </w:rPr>
      </w:pPr>
      <w:bookmarkStart w:id="96" w:name="_Toc13460642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5</w:t>
      </w:r>
      <w:r w:rsidR="00CF667C">
        <w:fldChar w:fldCharType="end"/>
      </w:r>
      <w:r>
        <w:t xml:space="preserve">. </w:t>
      </w:r>
      <w:r>
        <w:rPr>
          <w:bCs/>
        </w:rPr>
        <w:t>Mối liên quan giữa triệu chứng sốt và TTDD</w:t>
      </w:r>
      <w:bookmarkEnd w:id="96"/>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t>BMI</w:t>
            </w:r>
          </w:p>
        </w:tc>
      </w:tr>
      <w:tr w:rsidR="00F656F9" w14:paraId="4572C1BA" w14:textId="77777777" w:rsidTr="001D102B">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t>TTDD</w:t>
            </w:r>
          </w:p>
          <w:p w14:paraId="5B1A20BC" w14:textId="7515145F" w:rsidR="00F656F9" w:rsidRPr="002A15EF" w:rsidRDefault="002E0986" w:rsidP="001D102B">
            <w:pPr>
              <w:rPr>
                <w:b/>
                <w:bCs/>
                <w:szCs w:val="28"/>
              </w:rPr>
            </w:pPr>
            <w:r>
              <w:rPr>
                <w:b/>
                <w:bCs/>
                <w:szCs w:val="28"/>
              </w:rPr>
              <w:t>Sốt</w:t>
            </w:r>
          </w:p>
        </w:tc>
        <w:tc>
          <w:tcPr>
            <w:tcW w:w="943" w:type="pct"/>
          </w:tcPr>
          <w:p w14:paraId="1466ADEE" w14:textId="77777777" w:rsidR="00F656F9" w:rsidRDefault="00F656F9" w:rsidP="001D102B">
            <w:pPr>
              <w:jc w:val="center"/>
              <w:rPr>
                <w:b/>
                <w:bCs/>
                <w:szCs w:val="28"/>
              </w:rPr>
            </w:pPr>
            <w:r>
              <w:rPr>
                <w:b/>
                <w:bCs/>
                <w:szCs w:val="28"/>
              </w:rPr>
              <w:t>Không SDD</w:t>
            </w:r>
          </w:p>
          <w:p w14:paraId="422B50F0"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12CCD9FD"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F656F9" w14:paraId="453D128A" w14:textId="77777777" w:rsidTr="001D102B">
        <w:trPr>
          <w:trHeight w:val="354"/>
        </w:trPr>
        <w:tc>
          <w:tcPr>
            <w:tcW w:w="1572" w:type="pct"/>
          </w:tcPr>
          <w:p w14:paraId="5E7EDB47" w14:textId="5ADB0ED1" w:rsidR="00F656F9" w:rsidRPr="003C2462" w:rsidRDefault="0026776C" w:rsidP="001D102B">
            <w:pPr>
              <w:rPr>
                <w:szCs w:val="28"/>
              </w:rPr>
            </w:pPr>
            <w:r>
              <w:rPr>
                <w:szCs w:val="28"/>
              </w:rPr>
              <w:t>Không</w:t>
            </w:r>
          </w:p>
        </w:tc>
        <w:tc>
          <w:tcPr>
            <w:tcW w:w="943" w:type="pct"/>
            <w:vAlign w:val="top"/>
          </w:tcPr>
          <w:p w14:paraId="43AF2369" w14:textId="00CB5105" w:rsidR="00F656F9" w:rsidRPr="003C2462" w:rsidRDefault="003F059F" w:rsidP="001D102B">
            <w:pPr>
              <w:jc w:val="center"/>
              <w:rPr>
                <w:szCs w:val="28"/>
              </w:rPr>
            </w:pPr>
            <w:r>
              <w:t>89</w:t>
            </w:r>
            <w:r w:rsidR="00F656F9">
              <w:t xml:space="preserve"> (</w:t>
            </w:r>
            <w:r>
              <w:t>7</w:t>
            </w:r>
            <w:r w:rsidR="00F656F9" w:rsidRPr="00946903">
              <w:t>0</w:t>
            </w:r>
            <w:r w:rsidR="004021B4">
              <w:t>,</w:t>
            </w:r>
            <w:r>
              <w:t>6</w:t>
            </w:r>
            <w:r w:rsidR="00F656F9" w:rsidRPr="00946903">
              <w:t>%</w:t>
            </w:r>
            <w:r w:rsidR="00F656F9">
              <w:t>)</w:t>
            </w:r>
          </w:p>
        </w:tc>
        <w:tc>
          <w:tcPr>
            <w:tcW w:w="840" w:type="pct"/>
            <w:vAlign w:val="top"/>
          </w:tcPr>
          <w:p w14:paraId="30EE4D36" w14:textId="17DE2A86" w:rsidR="00F656F9" w:rsidRPr="003C2462" w:rsidRDefault="003F059F" w:rsidP="001D102B">
            <w:pPr>
              <w:jc w:val="center"/>
              <w:rPr>
                <w:szCs w:val="28"/>
              </w:rPr>
            </w:pPr>
            <w:r>
              <w:t>37</w:t>
            </w:r>
            <w:r w:rsidR="00F656F9">
              <w:t xml:space="preserve"> (</w:t>
            </w:r>
            <w:r>
              <w:t>2</w:t>
            </w:r>
            <w:r w:rsidR="00F656F9" w:rsidRPr="00946903">
              <w:t>9</w:t>
            </w:r>
            <w:r w:rsidR="004021B4">
              <w:t>,</w:t>
            </w:r>
            <w:r>
              <w:t>4</w:t>
            </w:r>
            <w:r w:rsidR="00F656F9" w:rsidRPr="00946903">
              <w:t>%</w:t>
            </w:r>
            <w:r w:rsidR="00F656F9">
              <w:t>)</w:t>
            </w:r>
          </w:p>
        </w:tc>
        <w:tc>
          <w:tcPr>
            <w:tcW w:w="1037" w:type="pct"/>
            <w:vMerge w:val="restart"/>
          </w:tcPr>
          <w:p w14:paraId="4114D0D5" w14:textId="6FC4181B" w:rsidR="00F656F9" w:rsidRDefault="003F059F" w:rsidP="001D102B">
            <w:pPr>
              <w:jc w:val="center"/>
            </w:pPr>
            <w:r>
              <w:t>1</w:t>
            </w:r>
            <w:r w:rsidR="004021B4">
              <w:t>,</w:t>
            </w:r>
            <w:r>
              <w:t>539</w:t>
            </w:r>
          </w:p>
          <w:p w14:paraId="569C4867" w14:textId="12A179C4" w:rsidR="00F656F9" w:rsidRPr="003C2462" w:rsidRDefault="00F656F9" w:rsidP="001D102B">
            <w:pPr>
              <w:jc w:val="center"/>
            </w:pPr>
            <w:r>
              <w:t>(</w:t>
            </w:r>
            <w:r w:rsidR="003F059F">
              <w:t>0</w:t>
            </w:r>
            <w:r w:rsidR="004021B4">
              <w:t>,</w:t>
            </w:r>
            <w:r w:rsidR="003F059F">
              <w:t>908</w:t>
            </w:r>
            <w:r>
              <w:t>-</w:t>
            </w:r>
            <w:r w:rsidR="004924FC">
              <w:t>2</w:t>
            </w:r>
            <w:r w:rsidR="004021B4">
              <w:t>,</w:t>
            </w:r>
            <w:r w:rsidRPr="00EF3456">
              <w:t>6</w:t>
            </w:r>
            <w:r w:rsidR="004924FC">
              <w:t>09</w:t>
            </w:r>
            <w:r>
              <w:t>)</w:t>
            </w:r>
          </w:p>
        </w:tc>
        <w:tc>
          <w:tcPr>
            <w:tcW w:w="608" w:type="pct"/>
            <w:vMerge w:val="restart"/>
          </w:tcPr>
          <w:p w14:paraId="44928D21" w14:textId="570A4671" w:rsidR="00F656F9" w:rsidRPr="003C2462" w:rsidRDefault="00674146" w:rsidP="001D102B">
            <w:pPr>
              <w:jc w:val="center"/>
              <w:rPr>
                <w:szCs w:val="28"/>
              </w:rPr>
            </w:pPr>
            <w:r>
              <w:rPr>
                <w:szCs w:val="28"/>
              </w:rPr>
              <w:t>0</w:t>
            </w:r>
            <w:r w:rsidR="004021B4">
              <w:rPr>
                <w:szCs w:val="28"/>
              </w:rPr>
              <w:t>,</w:t>
            </w:r>
            <w:r>
              <w:rPr>
                <w:szCs w:val="28"/>
              </w:rPr>
              <w:t>141</w:t>
            </w:r>
          </w:p>
        </w:tc>
      </w:tr>
      <w:tr w:rsidR="00F656F9" w14:paraId="70AE1D36" w14:textId="77777777" w:rsidTr="001D102B">
        <w:trPr>
          <w:trHeight w:val="70"/>
        </w:trPr>
        <w:tc>
          <w:tcPr>
            <w:tcW w:w="1572" w:type="pct"/>
          </w:tcPr>
          <w:p w14:paraId="52FD1305" w14:textId="2D274959" w:rsidR="00F656F9" w:rsidRPr="003C2462" w:rsidRDefault="0026776C" w:rsidP="001D102B">
            <w:pPr>
              <w:rPr>
                <w:szCs w:val="28"/>
              </w:rPr>
            </w:pPr>
            <w:r>
              <w:rPr>
                <w:szCs w:val="28"/>
              </w:rPr>
              <w:t>Có</w:t>
            </w:r>
          </w:p>
        </w:tc>
        <w:tc>
          <w:tcPr>
            <w:tcW w:w="943" w:type="pct"/>
            <w:vAlign w:val="top"/>
          </w:tcPr>
          <w:p w14:paraId="51CF8D51" w14:textId="084730CE" w:rsidR="00F656F9" w:rsidRPr="003C2462" w:rsidRDefault="00F656F9" w:rsidP="001D102B">
            <w:pPr>
              <w:jc w:val="center"/>
              <w:rPr>
                <w:szCs w:val="28"/>
              </w:rPr>
            </w:pPr>
            <w:r>
              <w:t>7</w:t>
            </w:r>
            <w:r w:rsidR="003F059F">
              <w:t>5</w:t>
            </w:r>
            <w:r>
              <w:t xml:space="preserve"> (</w:t>
            </w:r>
            <w:r w:rsidR="003F059F">
              <w:t>61</w:t>
            </w:r>
            <w:r w:rsidR="004021B4">
              <w:t>,</w:t>
            </w:r>
            <w:r w:rsidR="003F059F">
              <w:t>0</w:t>
            </w:r>
            <w:r w:rsidRPr="000D4E27">
              <w:t>%</w:t>
            </w:r>
            <w:r>
              <w:t>)</w:t>
            </w:r>
          </w:p>
        </w:tc>
        <w:tc>
          <w:tcPr>
            <w:tcW w:w="840" w:type="pct"/>
            <w:vAlign w:val="top"/>
          </w:tcPr>
          <w:p w14:paraId="226D48D9" w14:textId="4F88ED43" w:rsidR="00F656F9" w:rsidRPr="003C2462" w:rsidRDefault="003F059F" w:rsidP="001D102B">
            <w:pPr>
              <w:jc w:val="center"/>
              <w:rPr>
                <w:szCs w:val="28"/>
              </w:rPr>
            </w:pPr>
            <w:r>
              <w:t>48</w:t>
            </w:r>
            <w:r w:rsidR="00F656F9">
              <w:t xml:space="preserve"> (</w:t>
            </w:r>
            <w:r>
              <w:t>39</w:t>
            </w:r>
            <w:r w:rsidR="004021B4">
              <w:t>,</w:t>
            </w:r>
            <w:r>
              <w:t>0</w:t>
            </w:r>
            <w:r w:rsidR="00F656F9" w:rsidRPr="000D4E27">
              <w:t>%</w:t>
            </w:r>
            <w:r w:rsidR="00F656F9">
              <w:t>)</w:t>
            </w:r>
          </w:p>
        </w:tc>
        <w:tc>
          <w:tcPr>
            <w:tcW w:w="1037" w:type="pct"/>
            <w:vMerge/>
          </w:tcPr>
          <w:p w14:paraId="5590804D" w14:textId="77777777" w:rsidR="00F656F9" w:rsidRPr="003C2462" w:rsidRDefault="00F656F9" w:rsidP="001D102B">
            <w:pPr>
              <w:jc w:val="center"/>
            </w:pPr>
          </w:p>
        </w:tc>
        <w:tc>
          <w:tcPr>
            <w:tcW w:w="608" w:type="pct"/>
            <w:vMerge/>
          </w:tcPr>
          <w:p w14:paraId="2396F127" w14:textId="77777777" w:rsidR="00F656F9" w:rsidRPr="003C2462" w:rsidRDefault="00F656F9" w:rsidP="001D102B">
            <w:pPr>
              <w:jc w:val="center"/>
              <w:rPr>
                <w:szCs w:val="28"/>
              </w:rPr>
            </w:pPr>
          </w:p>
        </w:tc>
      </w:tr>
      <w:tr w:rsidR="00F656F9" w14:paraId="3999F2D5" w14:textId="77777777" w:rsidTr="001D102B">
        <w:tc>
          <w:tcPr>
            <w:tcW w:w="5000" w:type="pct"/>
            <w:gridSpan w:val="5"/>
            <w:tcBorders>
              <w:tl2br w:val="nil"/>
            </w:tcBorders>
          </w:tcPr>
          <w:p w14:paraId="62A39BB9" w14:textId="77777777" w:rsidR="00F656F9" w:rsidRPr="002A15EF" w:rsidRDefault="00F656F9" w:rsidP="001D102B">
            <w:pPr>
              <w:jc w:val="center"/>
              <w:rPr>
                <w:b/>
                <w:bCs/>
              </w:rPr>
            </w:pPr>
            <w:r>
              <w:rPr>
                <w:b/>
                <w:bCs/>
                <w:szCs w:val="28"/>
              </w:rPr>
              <w:t>SGA</w:t>
            </w:r>
          </w:p>
        </w:tc>
      </w:tr>
      <w:tr w:rsidR="00F656F9" w14:paraId="7EF09665" w14:textId="77777777" w:rsidTr="001D102B">
        <w:trPr>
          <w:trHeight w:val="759"/>
        </w:trPr>
        <w:tc>
          <w:tcPr>
            <w:tcW w:w="1572" w:type="pct"/>
            <w:tcBorders>
              <w:tl2br w:val="single" w:sz="4" w:space="0" w:color="auto"/>
            </w:tcBorders>
          </w:tcPr>
          <w:p w14:paraId="62059B0F" w14:textId="77777777" w:rsidR="00F656F9" w:rsidRPr="002A15EF" w:rsidRDefault="00F656F9" w:rsidP="001D102B">
            <w:pPr>
              <w:jc w:val="right"/>
              <w:rPr>
                <w:b/>
                <w:bCs/>
                <w:szCs w:val="28"/>
              </w:rPr>
            </w:pPr>
            <w:r>
              <w:rPr>
                <w:b/>
                <w:bCs/>
                <w:szCs w:val="28"/>
              </w:rPr>
              <w:t>TTDD</w:t>
            </w:r>
          </w:p>
          <w:p w14:paraId="0C1A8BCF" w14:textId="2D2FBA81" w:rsidR="00F656F9" w:rsidRPr="002A15EF" w:rsidRDefault="00547D15" w:rsidP="001D102B">
            <w:pPr>
              <w:rPr>
                <w:b/>
                <w:bCs/>
                <w:szCs w:val="28"/>
              </w:rPr>
            </w:pPr>
            <w:r>
              <w:rPr>
                <w:b/>
                <w:bCs/>
                <w:szCs w:val="28"/>
              </w:rPr>
              <w:t>Sốt</w:t>
            </w:r>
          </w:p>
        </w:tc>
        <w:tc>
          <w:tcPr>
            <w:tcW w:w="943" w:type="pct"/>
          </w:tcPr>
          <w:p w14:paraId="71723340" w14:textId="77777777" w:rsidR="00F656F9" w:rsidRDefault="00F656F9" w:rsidP="001D102B">
            <w:pPr>
              <w:jc w:val="center"/>
              <w:rPr>
                <w:b/>
                <w:bCs/>
                <w:szCs w:val="28"/>
              </w:rPr>
            </w:pPr>
            <w:r>
              <w:rPr>
                <w:b/>
                <w:bCs/>
                <w:szCs w:val="28"/>
              </w:rPr>
              <w:t>Không SDD</w:t>
            </w:r>
          </w:p>
          <w:p w14:paraId="45252126"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3C75953B"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5EADDE4" w14:textId="77777777" w:rsidR="00F656F9" w:rsidRDefault="00F656F9" w:rsidP="001D102B">
            <w:pPr>
              <w:jc w:val="center"/>
              <w:rPr>
                <w:b/>
                <w:bCs/>
              </w:rPr>
            </w:pPr>
            <w:r>
              <w:rPr>
                <w:b/>
                <w:bCs/>
              </w:rPr>
              <w:t>OR</w:t>
            </w:r>
          </w:p>
          <w:p w14:paraId="1E4F250F" w14:textId="77777777" w:rsidR="00F656F9" w:rsidRPr="002A15EF" w:rsidRDefault="00F656F9" w:rsidP="001D102B">
            <w:pPr>
              <w:jc w:val="center"/>
              <w:rPr>
                <w:b/>
                <w:bCs/>
              </w:rPr>
            </w:pPr>
            <w:r>
              <w:rPr>
                <w:b/>
                <w:bCs/>
              </w:rPr>
              <w:t>(95% CI)</w:t>
            </w:r>
          </w:p>
        </w:tc>
        <w:tc>
          <w:tcPr>
            <w:tcW w:w="608" w:type="pct"/>
          </w:tcPr>
          <w:p w14:paraId="5D4D70E3" w14:textId="77777777" w:rsidR="00F656F9" w:rsidRPr="002A15EF" w:rsidRDefault="00F656F9" w:rsidP="001D102B">
            <w:pPr>
              <w:jc w:val="center"/>
              <w:rPr>
                <w:b/>
                <w:bCs/>
                <w:szCs w:val="28"/>
              </w:rPr>
            </w:pPr>
            <w:r w:rsidRPr="002A15EF">
              <w:rPr>
                <w:b/>
                <w:bCs/>
                <w:szCs w:val="28"/>
              </w:rPr>
              <w:t>p</w:t>
            </w:r>
          </w:p>
        </w:tc>
      </w:tr>
      <w:tr w:rsidR="00F656F9" w14:paraId="66A31C8D" w14:textId="77777777" w:rsidTr="001D102B">
        <w:trPr>
          <w:trHeight w:val="354"/>
        </w:trPr>
        <w:tc>
          <w:tcPr>
            <w:tcW w:w="1572" w:type="pct"/>
          </w:tcPr>
          <w:p w14:paraId="6EC68A0A" w14:textId="79E71011" w:rsidR="00F656F9" w:rsidRPr="003C2462" w:rsidRDefault="00303309" w:rsidP="001D102B">
            <w:pPr>
              <w:rPr>
                <w:szCs w:val="28"/>
              </w:rPr>
            </w:pPr>
            <w:r>
              <w:rPr>
                <w:szCs w:val="28"/>
              </w:rPr>
              <w:t>Không</w:t>
            </w:r>
          </w:p>
        </w:tc>
        <w:tc>
          <w:tcPr>
            <w:tcW w:w="943" w:type="pct"/>
            <w:vAlign w:val="top"/>
          </w:tcPr>
          <w:p w14:paraId="51AA8A75" w14:textId="3344D011" w:rsidR="00F656F9" w:rsidRPr="003C2462" w:rsidRDefault="00B129F5" w:rsidP="001D102B">
            <w:pPr>
              <w:jc w:val="center"/>
              <w:rPr>
                <w:szCs w:val="28"/>
              </w:rPr>
            </w:pPr>
            <w:r>
              <w:t>92</w:t>
            </w:r>
            <w:r w:rsidR="00F656F9">
              <w:t xml:space="preserve"> (</w:t>
            </w:r>
            <w:r w:rsidR="00F656F9" w:rsidRPr="00892A4C">
              <w:t>7</w:t>
            </w:r>
            <w:r>
              <w:t>3</w:t>
            </w:r>
            <w:r w:rsidR="004021B4">
              <w:t>,</w:t>
            </w:r>
            <w:r w:rsidR="00F656F9" w:rsidRPr="00892A4C">
              <w:t>0%</w:t>
            </w:r>
            <w:r w:rsidR="00F656F9">
              <w:t>)</w:t>
            </w:r>
          </w:p>
        </w:tc>
        <w:tc>
          <w:tcPr>
            <w:tcW w:w="840" w:type="pct"/>
            <w:vAlign w:val="top"/>
          </w:tcPr>
          <w:p w14:paraId="168E88D7" w14:textId="767DB357" w:rsidR="00F656F9" w:rsidRPr="003C2462" w:rsidRDefault="00B129F5" w:rsidP="001D102B">
            <w:pPr>
              <w:jc w:val="center"/>
              <w:rPr>
                <w:szCs w:val="28"/>
              </w:rPr>
            </w:pPr>
            <w:r>
              <w:t>34</w:t>
            </w:r>
            <w:r w:rsidR="00F656F9">
              <w:t xml:space="preserve"> (</w:t>
            </w:r>
            <w:r w:rsidR="00F656F9" w:rsidRPr="00892A4C">
              <w:t>2</w:t>
            </w:r>
            <w:r>
              <w:t>7</w:t>
            </w:r>
            <w:r w:rsidR="004021B4">
              <w:t>,</w:t>
            </w:r>
            <w:r w:rsidR="00F656F9" w:rsidRPr="00892A4C">
              <w:t>0%</w:t>
            </w:r>
            <w:r w:rsidR="00F656F9">
              <w:t>)</w:t>
            </w:r>
          </w:p>
        </w:tc>
        <w:tc>
          <w:tcPr>
            <w:tcW w:w="1037" w:type="pct"/>
            <w:vMerge w:val="restart"/>
          </w:tcPr>
          <w:p w14:paraId="75246DE1" w14:textId="30CD499B" w:rsidR="00F656F9" w:rsidRDefault="00F656F9" w:rsidP="001D102B">
            <w:pPr>
              <w:jc w:val="center"/>
            </w:pPr>
            <w:r w:rsidRPr="001562AC">
              <w:t>2</w:t>
            </w:r>
            <w:r w:rsidR="004021B4">
              <w:t>,</w:t>
            </w:r>
            <w:r w:rsidR="00575C87">
              <w:t>414</w:t>
            </w:r>
          </w:p>
          <w:p w14:paraId="11983F69" w14:textId="3BA65516" w:rsidR="00F656F9" w:rsidRPr="003C2462" w:rsidRDefault="00F656F9" w:rsidP="001D102B">
            <w:pPr>
              <w:jc w:val="center"/>
            </w:pPr>
            <w:r>
              <w:t>(</w:t>
            </w:r>
            <w:r w:rsidRPr="001562AC">
              <w:t>1</w:t>
            </w:r>
            <w:r w:rsidR="004021B4">
              <w:t>,</w:t>
            </w:r>
            <w:r w:rsidR="00B5046D">
              <w:t>422</w:t>
            </w:r>
            <w:r>
              <w:t>-</w:t>
            </w:r>
            <w:r w:rsidR="00B5046D">
              <w:t>4</w:t>
            </w:r>
            <w:r w:rsidR="004021B4">
              <w:t>,</w:t>
            </w:r>
            <w:r w:rsidR="00B5046D">
              <w:t>099</w:t>
            </w:r>
            <w:r>
              <w:t>)</w:t>
            </w:r>
          </w:p>
        </w:tc>
        <w:tc>
          <w:tcPr>
            <w:tcW w:w="608" w:type="pct"/>
            <w:vMerge w:val="restart"/>
          </w:tcPr>
          <w:p w14:paraId="18C55D90" w14:textId="605B3F27" w:rsidR="00F656F9" w:rsidRPr="003C2462" w:rsidRDefault="00F656F9" w:rsidP="001D102B">
            <w:pPr>
              <w:jc w:val="center"/>
              <w:rPr>
                <w:szCs w:val="28"/>
              </w:rPr>
            </w:pPr>
            <w:r>
              <w:rPr>
                <w:szCs w:val="28"/>
              </w:rPr>
              <w:t>0</w:t>
            </w:r>
            <w:r w:rsidR="004021B4">
              <w:rPr>
                <w:szCs w:val="28"/>
              </w:rPr>
              <w:t>,</w:t>
            </w:r>
            <w:r>
              <w:rPr>
                <w:szCs w:val="28"/>
              </w:rPr>
              <w:t>00</w:t>
            </w:r>
            <w:r w:rsidR="00B129F5">
              <w:rPr>
                <w:szCs w:val="28"/>
              </w:rPr>
              <w:t>2</w:t>
            </w:r>
          </w:p>
        </w:tc>
      </w:tr>
      <w:tr w:rsidR="00F656F9" w14:paraId="5C0FA438" w14:textId="77777777" w:rsidTr="001D102B">
        <w:trPr>
          <w:trHeight w:val="70"/>
        </w:trPr>
        <w:tc>
          <w:tcPr>
            <w:tcW w:w="1572" w:type="pct"/>
          </w:tcPr>
          <w:p w14:paraId="1A8B32C1" w14:textId="79AF384A" w:rsidR="00F656F9" w:rsidRPr="003C2462" w:rsidRDefault="00303309" w:rsidP="001D102B">
            <w:pPr>
              <w:rPr>
                <w:szCs w:val="28"/>
              </w:rPr>
            </w:pPr>
            <w:r>
              <w:rPr>
                <w:szCs w:val="28"/>
              </w:rPr>
              <w:t>Có</w:t>
            </w:r>
          </w:p>
        </w:tc>
        <w:tc>
          <w:tcPr>
            <w:tcW w:w="943" w:type="pct"/>
            <w:vAlign w:val="top"/>
          </w:tcPr>
          <w:p w14:paraId="6926CE4F" w14:textId="3CF84492" w:rsidR="00F656F9" w:rsidRPr="003C2462" w:rsidRDefault="00B129F5" w:rsidP="001D102B">
            <w:pPr>
              <w:jc w:val="center"/>
              <w:rPr>
                <w:szCs w:val="28"/>
              </w:rPr>
            </w:pPr>
            <w:r>
              <w:t>65</w:t>
            </w:r>
            <w:r w:rsidR="00F656F9">
              <w:t xml:space="preserve"> (</w:t>
            </w:r>
            <w:r w:rsidR="00F656F9" w:rsidRPr="00D319D7">
              <w:t>5</w:t>
            </w:r>
            <w:r>
              <w:t>2</w:t>
            </w:r>
            <w:r w:rsidR="004021B4">
              <w:t>,</w:t>
            </w:r>
            <w:r w:rsidR="00F656F9" w:rsidRPr="00D319D7">
              <w:t>8%</w:t>
            </w:r>
            <w:r w:rsidR="00F656F9">
              <w:t>)</w:t>
            </w:r>
          </w:p>
        </w:tc>
        <w:tc>
          <w:tcPr>
            <w:tcW w:w="840" w:type="pct"/>
            <w:vAlign w:val="top"/>
          </w:tcPr>
          <w:p w14:paraId="10C58F62" w14:textId="052D2C88" w:rsidR="00F656F9" w:rsidRPr="003C2462" w:rsidRDefault="00B129F5" w:rsidP="001D102B">
            <w:pPr>
              <w:jc w:val="center"/>
              <w:rPr>
                <w:szCs w:val="28"/>
              </w:rPr>
            </w:pPr>
            <w:r>
              <w:t>5</w:t>
            </w:r>
            <w:r w:rsidR="00F656F9">
              <w:t>8 (</w:t>
            </w:r>
            <w:r w:rsidR="00F656F9" w:rsidRPr="00D319D7">
              <w:t>4</w:t>
            </w:r>
            <w:r>
              <w:t>7</w:t>
            </w:r>
            <w:r w:rsidR="004021B4">
              <w:t>,</w:t>
            </w:r>
            <w:r w:rsidR="00F656F9" w:rsidRPr="00D319D7">
              <w:t>2%</w:t>
            </w:r>
            <w:r w:rsidR="00F656F9">
              <w:t>)</w:t>
            </w:r>
          </w:p>
        </w:tc>
        <w:tc>
          <w:tcPr>
            <w:tcW w:w="1037" w:type="pct"/>
            <w:vMerge/>
          </w:tcPr>
          <w:p w14:paraId="061A5E8C" w14:textId="77777777" w:rsidR="00F656F9" w:rsidRPr="003C2462" w:rsidRDefault="00F656F9" w:rsidP="001D102B">
            <w:pPr>
              <w:jc w:val="center"/>
            </w:pPr>
          </w:p>
        </w:tc>
        <w:tc>
          <w:tcPr>
            <w:tcW w:w="608" w:type="pct"/>
            <w:vMerge/>
          </w:tcPr>
          <w:p w14:paraId="3CA9E053" w14:textId="77777777" w:rsidR="00F656F9" w:rsidRPr="003C2462" w:rsidRDefault="00F656F9" w:rsidP="001D102B">
            <w:pPr>
              <w:jc w:val="center"/>
              <w:rPr>
                <w:szCs w:val="28"/>
              </w:rPr>
            </w:pPr>
          </w:p>
        </w:tc>
      </w:tr>
    </w:tbl>
    <w:p w14:paraId="4152C5AD" w14:textId="0B643F6C" w:rsidR="000C444C" w:rsidRDefault="00F656F9" w:rsidP="000C444C">
      <w:pPr>
        <w:tabs>
          <w:tab w:val="left" w:pos="2400"/>
        </w:tabs>
        <w:spacing w:before="160"/>
      </w:pPr>
      <w:r>
        <w:t>Nhận xét:</w:t>
      </w:r>
      <w:r w:rsidR="009C5F8F">
        <w:t xml:space="preserve"> </w:t>
      </w:r>
      <w:r w:rsidR="000C444C">
        <w:t>theo BMI, bệnh nhân không có triệu chứng có tỷ lệ SDD là 29,4</w:t>
      </w:r>
      <w:r w:rsidR="000C444C" w:rsidRPr="006B18A8">
        <w:t>%</w:t>
      </w:r>
      <w:r w:rsidR="000C444C">
        <w:t xml:space="preserve"> thấp hơn bệnh nhân có triệu chứng sốt là 39,0</w:t>
      </w:r>
      <w:r w:rsidR="000C444C" w:rsidRPr="00D16334">
        <w:t>%</w:t>
      </w:r>
      <w:r w:rsidR="000C444C">
        <w:t xml:space="preserve">, sự khác biệt không có ý nghĩa thống kê với </w:t>
      </w:r>
      <w:r w:rsidR="0070311F">
        <w:t>p=</w:t>
      </w:r>
      <w:r w:rsidR="000C444C">
        <w:t>0,141. Khác với đánh giá TTDD theo BMI, theo SGA bệnh nhân không có triệu chứng sốt có tỷ lệ SDD là 27,0</w:t>
      </w:r>
      <w:r w:rsidR="000C444C" w:rsidRPr="006B18A8">
        <w:t>%</w:t>
      </w:r>
      <w:r w:rsidR="000C444C">
        <w:t xml:space="preserve"> thấp hơn 1,75 lần bệnh nhân có triệu chứng sốt là 47,2</w:t>
      </w:r>
      <w:r w:rsidR="000C444C" w:rsidRPr="00D16334">
        <w:t>%</w:t>
      </w:r>
      <w:r w:rsidR="000C444C">
        <w:t xml:space="preserve">, sự khác biệt có ý nghĩa thống kê với </w:t>
      </w:r>
      <w:r w:rsidR="0070311F">
        <w:t>p=</w:t>
      </w:r>
      <w:r w:rsidR="000C444C">
        <w:t>0,002.</w:t>
      </w:r>
    </w:p>
    <w:p w14:paraId="027DCF61" w14:textId="668318DF" w:rsidR="00F24E7F" w:rsidRDefault="00F24E7F" w:rsidP="00F24E7F">
      <w:pPr>
        <w:pStyle w:val="Heading3"/>
      </w:pPr>
      <w:r>
        <w:t>3.2.8. Mối liên quan giữa triệu chứng ran và tình trạng dinh dưỡng</w:t>
      </w:r>
    </w:p>
    <w:p w14:paraId="2F89709D" w14:textId="148F92A3" w:rsidR="00F24E7F" w:rsidRDefault="00F24E7F" w:rsidP="00F24E7F">
      <w:pPr>
        <w:pStyle w:val="Caption"/>
        <w:rPr>
          <w:bCs/>
        </w:rPr>
      </w:pPr>
      <w:bookmarkStart w:id="97" w:name="_Toc13460642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6</w:t>
      </w:r>
      <w:r w:rsidR="00CF667C">
        <w:fldChar w:fldCharType="end"/>
      </w:r>
      <w:r>
        <w:t xml:space="preserve">. </w:t>
      </w:r>
      <w:r>
        <w:rPr>
          <w:bCs/>
        </w:rPr>
        <w:t>Mối liên quan giữa triệu chứng ran và TTDD</w:t>
      </w:r>
      <w:bookmarkEnd w:id="9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24E7F" w14:paraId="380D6C40" w14:textId="77777777" w:rsidTr="009169DE">
        <w:tc>
          <w:tcPr>
            <w:tcW w:w="5000" w:type="pct"/>
            <w:gridSpan w:val="5"/>
            <w:tcBorders>
              <w:tl2br w:val="nil"/>
            </w:tcBorders>
          </w:tcPr>
          <w:p w14:paraId="46B20F9A" w14:textId="77777777" w:rsidR="00F24E7F" w:rsidRPr="002A15EF" w:rsidRDefault="00F24E7F" w:rsidP="009169DE">
            <w:pPr>
              <w:jc w:val="center"/>
              <w:rPr>
                <w:b/>
                <w:bCs/>
              </w:rPr>
            </w:pPr>
            <w:r>
              <w:rPr>
                <w:b/>
                <w:bCs/>
                <w:szCs w:val="28"/>
              </w:rPr>
              <w:t>BMI</w:t>
            </w:r>
          </w:p>
        </w:tc>
      </w:tr>
      <w:tr w:rsidR="00F24E7F" w14:paraId="6307A3DE" w14:textId="77777777" w:rsidTr="009169DE">
        <w:trPr>
          <w:trHeight w:val="759"/>
        </w:trPr>
        <w:tc>
          <w:tcPr>
            <w:tcW w:w="1572" w:type="pct"/>
            <w:tcBorders>
              <w:tl2br w:val="single" w:sz="4" w:space="0" w:color="auto"/>
            </w:tcBorders>
          </w:tcPr>
          <w:p w14:paraId="75FE9CE7" w14:textId="77777777" w:rsidR="00F24E7F" w:rsidRPr="002A15EF" w:rsidRDefault="00F24E7F" w:rsidP="009169DE">
            <w:pPr>
              <w:jc w:val="right"/>
              <w:rPr>
                <w:b/>
                <w:bCs/>
                <w:szCs w:val="28"/>
              </w:rPr>
            </w:pPr>
            <w:r>
              <w:rPr>
                <w:b/>
                <w:bCs/>
                <w:szCs w:val="28"/>
              </w:rPr>
              <w:t>TTDD</w:t>
            </w:r>
          </w:p>
          <w:p w14:paraId="43D638F6" w14:textId="259CA2BC" w:rsidR="00F24E7F" w:rsidRPr="002A15EF" w:rsidRDefault="00006631" w:rsidP="009169DE">
            <w:pPr>
              <w:rPr>
                <w:b/>
                <w:bCs/>
                <w:szCs w:val="28"/>
              </w:rPr>
            </w:pPr>
            <w:r>
              <w:rPr>
                <w:b/>
                <w:bCs/>
                <w:szCs w:val="28"/>
              </w:rPr>
              <w:t>Ran</w:t>
            </w:r>
          </w:p>
        </w:tc>
        <w:tc>
          <w:tcPr>
            <w:tcW w:w="943" w:type="pct"/>
          </w:tcPr>
          <w:p w14:paraId="0C5416B4" w14:textId="77777777" w:rsidR="00F24E7F" w:rsidRDefault="00F24E7F" w:rsidP="009169DE">
            <w:pPr>
              <w:jc w:val="center"/>
              <w:rPr>
                <w:b/>
                <w:bCs/>
                <w:szCs w:val="28"/>
              </w:rPr>
            </w:pPr>
            <w:r>
              <w:rPr>
                <w:b/>
                <w:bCs/>
                <w:szCs w:val="28"/>
              </w:rPr>
              <w:t>Không SDD</w:t>
            </w:r>
          </w:p>
          <w:p w14:paraId="10F7A8FF"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081AFB8F"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E3143EA" w14:textId="77777777" w:rsidR="00F24E7F" w:rsidRDefault="00F24E7F" w:rsidP="009169DE">
            <w:pPr>
              <w:jc w:val="center"/>
              <w:rPr>
                <w:b/>
                <w:bCs/>
              </w:rPr>
            </w:pPr>
            <w:r>
              <w:rPr>
                <w:b/>
                <w:bCs/>
              </w:rPr>
              <w:t>OR</w:t>
            </w:r>
          </w:p>
          <w:p w14:paraId="13072CDF" w14:textId="77777777" w:rsidR="00F24E7F" w:rsidRPr="002A15EF" w:rsidRDefault="00F24E7F" w:rsidP="009169DE">
            <w:pPr>
              <w:jc w:val="center"/>
              <w:rPr>
                <w:b/>
                <w:bCs/>
              </w:rPr>
            </w:pPr>
            <w:r>
              <w:rPr>
                <w:b/>
                <w:bCs/>
              </w:rPr>
              <w:t>(95% CI)</w:t>
            </w:r>
          </w:p>
        </w:tc>
        <w:tc>
          <w:tcPr>
            <w:tcW w:w="608" w:type="pct"/>
          </w:tcPr>
          <w:p w14:paraId="155117B8" w14:textId="77777777" w:rsidR="00F24E7F" w:rsidRPr="002A15EF" w:rsidRDefault="00F24E7F" w:rsidP="009169DE">
            <w:pPr>
              <w:jc w:val="center"/>
              <w:rPr>
                <w:b/>
                <w:bCs/>
                <w:szCs w:val="28"/>
              </w:rPr>
            </w:pPr>
            <w:r w:rsidRPr="002A15EF">
              <w:rPr>
                <w:b/>
                <w:bCs/>
                <w:szCs w:val="28"/>
              </w:rPr>
              <w:t>p</w:t>
            </w:r>
          </w:p>
        </w:tc>
      </w:tr>
      <w:tr w:rsidR="00F24E7F" w14:paraId="05B6F848" w14:textId="77777777" w:rsidTr="009169DE">
        <w:trPr>
          <w:trHeight w:val="354"/>
        </w:trPr>
        <w:tc>
          <w:tcPr>
            <w:tcW w:w="1572" w:type="pct"/>
          </w:tcPr>
          <w:p w14:paraId="37265411" w14:textId="77777777" w:rsidR="00F24E7F" w:rsidRPr="003C2462" w:rsidRDefault="00F24E7F" w:rsidP="009169DE">
            <w:pPr>
              <w:rPr>
                <w:szCs w:val="28"/>
              </w:rPr>
            </w:pPr>
            <w:r>
              <w:rPr>
                <w:szCs w:val="28"/>
              </w:rPr>
              <w:t>Không</w:t>
            </w:r>
          </w:p>
        </w:tc>
        <w:tc>
          <w:tcPr>
            <w:tcW w:w="943" w:type="pct"/>
            <w:vAlign w:val="top"/>
          </w:tcPr>
          <w:p w14:paraId="5473D08A" w14:textId="5B02EAAD" w:rsidR="00F24E7F" w:rsidRPr="003C2462" w:rsidRDefault="00D411F5" w:rsidP="009169DE">
            <w:pPr>
              <w:jc w:val="center"/>
              <w:rPr>
                <w:szCs w:val="28"/>
              </w:rPr>
            </w:pPr>
            <w:r>
              <w:t>15</w:t>
            </w:r>
            <w:r w:rsidR="00F24E7F">
              <w:t xml:space="preserve"> (</w:t>
            </w:r>
            <w:r>
              <w:t>75,0</w:t>
            </w:r>
            <w:r w:rsidR="00F24E7F" w:rsidRPr="00946903">
              <w:t>%</w:t>
            </w:r>
            <w:r w:rsidR="00F24E7F">
              <w:t>)</w:t>
            </w:r>
          </w:p>
        </w:tc>
        <w:tc>
          <w:tcPr>
            <w:tcW w:w="840" w:type="pct"/>
            <w:vAlign w:val="top"/>
          </w:tcPr>
          <w:p w14:paraId="7A141918" w14:textId="6CE62B83" w:rsidR="00F24E7F" w:rsidRPr="003C2462" w:rsidRDefault="00D411F5" w:rsidP="009169DE">
            <w:pPr>
              <w:jc w:val="center"/>
              <w:rPr>
                <w:szCs w:val="28"/>
              </w:rPr>
            </w:pPr>
            <w:r>
              <w:t>15</w:t>
            </w:r>
            <w:r w:rsidR="00F24E7F">
              <w:t xml:space="preserve"> (2</w:t>
            </w:r>
            <w:r>
              <w:t>5,0</w:t>
            </w:r>
            <w:r w:rsidR="00F24E7F" w:rsidRPr="00946903">
              <w:t>%</w:t>
            </w:r>
            <w:r w:rsidR="00F24E7F">
              <w:t>)</w:t>
            </w:r>
          </w:p>
        </w:tc>
        <w:tc>
          <w:tcPr>
            <w:tcW w:w="1037" w:type="pct"/>
            <w:vMerge w:val="restart"/>
          </w:tcPr>
          <w:p w14:paraId="70139B30" w14:textId="2F4A677F" w:rsidR="00F24E7F" w:rsidRDefault="00F24E7F" w:rsidP="009169DE">
            <w:pPr>
              <w:jc w:val="center"/>
            </w:pPr>
            <w:r>
              <w:t>1</w:t>
            </w:r>
            <w:r w:rsidR="00100464">
              <w:t>,</w:t>
            </w:r>
            <w:r w:rsidR="00AE6B40">
              <w:t>631</w:t>
            </w:r>
          </w:p>
          <w:p w14:paraId="3B3568D0" w14:textId="7002D967" w:rsidR="00F24E7F" w:rsidRPr="003C2462" w:rsidRDefault="00F24E7F" w:rsidP="009169DE">
            <w:pPr>
              <w:jc w:val="center"/>
            </w:pPr>
            <w:r>
              <w:t>(0</w:t>
            </w:r>
            <w:r w:rsidR="00100464">
              <w:t>,</w:t>
            </w:r>
            <w:r w:rsidR="00AE6B40">
              <w:t>572</w:t>
            </w:r>
            <w:r>
              <w:t>-</w:t>
            </w:r>
            <w:r w:rsidR="00AE6B40">
              <w:t>4</w:t>
            </w:r>
            <w:r w:rsidR="00100464">
              <w:t>,</w:t>
            </w:r>
            <w:r w:rsidRPr="00EF3456">
              <w:t>6</w:t>
            </w:r>
            <w:r w:rsidR="00AE6B40">
              <w:t>50</w:t>
            </w:r>
            <w:r>
              <w:t>)</w:t>
            </w:r>
          </w:p>
        </w:tc>
        <w:tc>
          <w:tcPr>
            <w:tcW w:w="608" w:type="pct"/>
            <w:vMerge w:val="restart"/>
          </w:tcPr>
          <w:p w14:paraId="0B02CE74" w14:textId="3DD5A807" w:rsidR="00F24E7F" w:rsidRPr="003C2462" w:rsidRDefault="00F24E7F" w:rsidP="009169DE">
            <w:pPr>
              <w:jc w:val="center"/>
              <w:rPr>
                <w:szCs w:val="28"/>
              </w:rPr>
            </w:pPr>
            <w:r>
              <w:rPr>
                <w:szCs w:val="28"/>
              </w:rPr>
              <w:t>0</w:t>
            </w:r>
            <w:r w:rsidR="00076A11">
              <w:rPr>
                <w:szCs w:val="28"/>
              </w:rPr>
              <w:t>,</w:t>
            </w:r>
            <w:r w:rsidR="00CD1550">
              <w:rPr>
                <w:szCs w:val="28"/>
              </w:rPr>
              <w:t>498</w:t>
            </w:r>
          </w:p>
        </w:tc>
      </w:tr>
      <w:tr w:rsidR="00F24E7F" w14:paraId="6BE944C7" w14:textId="77777777" w:rsidTr="009169DE">
        <w:trPr>
          <w:trHeight w:val="70"/>
        </w:trPr>
        <w:tc>
          <w:tcPr>
            <w:tcW w:w="1572" w:type="pct"/>
          </w:tcPr>
          <w:p w14:paraId="575FA837" w14:textId="77777777" w:rsidR="00F24E7F" w:rsidRPr="003C2462" w:rsidRDefault="00F24E7F" w:rsidP="009169DE">
            <w:pPr>
              <w:rPr>
                <w:szCs w:val="28"/>
              </w:rPr>
            </w:pPr>
            <w:r>
              <w:rPr>
                <w:szCs w:val="28"/>
              </w:rPr>
              <w:t>Có</w:t>
            </w:r>
          </w:p>
        </w:tc>
        <w:tc>
          <w:tcPr>
            <w:tcW w:w="943" w:type="pct"/>
            <w:vAlign w:val="top"/>
          </w:tcPr>
          <w:p w14:paraId="0BC51974" w14:textId="39DF33D3" w:rsidR="00F24E7F" w:rsidRPr="003C2462" w:rsidRDefault="00D411F5" w:rsidP="009169DE">
            <w:pPr>
              <w:jc w:val="center"/>
              <w:rPr>
                <w:szCs w:val="28"/>
              </w:rPr>
            </w:pPr>
            <w:r>
              <w:t>149</w:t>
            </w:r>
            <w:r w:rsidR="00F24E7F">
              <w:t xml:space="preserve"> (6</w:t>
            </w:r>
            <w:r>
              <w:t>4,8</w:t>
            </w:r>
            <w:r w:rsidR="00F24E7F" w:rsidRPr="000D4E27">
              <w:t>%</w:t>
            </w:r>
            <w:r w:rsidR="00F24E7F">
              <w:t>)</w:t>
            </w:r>
          </w:p>
        </w:tc>
        <w:tc>
          <w:tcPr>
            <w:tcW w:w="840" w:type="pct"/>
            <w:vAlign w:val="top"/>
          </w:tcPr>
          <w:p w14:paraId="236E37F5" w14:textId="22A24334" w:rsidR="00F24E7F" w:rsidRPr="003C2462" w:rsidRDefault="00D411F5" w:rsidP="009169DE">
            <w:pPr>
              <w:jc w:val="center"/>
              <w:rPr>
                <w:szCs w:val="28"/>
              </w:rPr>
            </w:pPr>
            <w:r>
              <w:t>81</w:t>
            </w:r>
            <w:r w:rsidR="00F24E7F">
              <w:t xml:space="preserve"> (3</w:t>
            </w:r>
            <w:r>
              <w:t>5,2</w:t>
            </w:r>
            <w:r w:rsidR="00F24E7F" w:rsidRPr="000D4E27">
              <w:t>%</w:t>
            </w:r>
            <w:r w:rsidR="00F24E7F">
              <w:t>)</w:t>
            </w:r>
          </w:p>
        </w:tc>
        <w:tc>
          <w:tcPr>
            <w:tcW w:w="1037" w:type="pct"/>
            <w:vMerge/>
          </w:tcPr>
          <w:p w14:paraId="56656A0D" w14:textId="77777777" w:rsidR="00F24E7F" w:rsidRPr="003C2462" w:rsidRDefault="00F24E7F" w:rsidP="009169DE">
            <w:pPr>
              <w:jc w:val="center"/>
            </w:pPr>
          </w:p>
        </w:tc>
        <w:tc>
          <w:tcPr>
            <w:tcW w:w="608" w:type="pct"/>
            <w:vMerge/>
          </w:tcPr>
          <w:p w14:paraId="0BA24978" w14:textId="77777777" w:rsidR="00F24E7F" w:rsidRPr="003C2462" w:rsidRDefault="00F24E7F" w:rsidP="009169DE">
            <w:pPr>
              <w:jc w:val="center"/>
              <w:rPr>
                <w:szCs w:val="28"/>
              </w:rPr>
            </w:pPr>
          </w:p>
        </w:tc>
      </w:tr>
      <w:tr w:rsidR="00F24E7F" w14:paraId="7E23F6B2" w14:textId="77777777" w:rsidTr="009169DE">
        <w:tc>
          <w:tcPr>
            <w:tcW w:w="5000" w:type="pct"/>
            <w:gridSpan w:val="5"/>
            <w:tcBorders>
              <w:tl2br w:val="nil"/>
            </w:tcBorders>
          </w:tcPr>
          <w:p w14:paraId="6F006B5E" w14:textId="77777777" w:rsidR="00F24E7F" w:rsidRPr="002A15EF" w:rsidRDefault="00F24E7F" w:rsidP="009169DE">
            <w:pPr>
              <w:jc w:val="center"/>
              <w:rPr>
                <w:b/>
                <w:bCs/>
              </w:rPr>
            </w:pPr>
            <w:r>
              <w:rPr>
                <w:b/>
                <w:bCs/>
                <w:szCs w:val="28"/>
              </w:rPr>
              <w:t>SGA</w:t>
            </w:r>
          </w:p>
        </w:tc>
      </w:tr>
      <w:tr w:rsidR="00F24E7F" w14:paraId="273A5C45" w14:textId="77777777" w:rsidTr="009169DE">
        <w:trPr>
          <w:trHeight w:val="759"/>
        </w:trPr>
        <w:tc>
          <w:tcPr>
            <w:tcW w:w="1572" w:type="pct"/>
            <w:tcBorders>
              <w:tl2br w:val="single" w:sz="4" w:space="0" w:color="auto"/>
            </w:tcBorders>
          </w:tcPr>
          <w:p w14:paraId="44BC0D1D" w14:textId="77777777" w:rsidR="00F24E7F" w:rsidRPr="002A15EF" w:rsidRDefault="00F24E7F" w:rsidP="009169DE">
            <w:pPr>
              <w:jc w:val="right"/>
              <w:rPr>
                <w:b/>
                <w:bCs/>
                <w:szCs w:val="28"/>
              </w:rPr>
            </w:pPr>
            <w:r>
              <w:rPr>
                <w:b/>
                <w:bCs/>
                <w:szCs w:val="28"/>
              </w:rPr>
              <w:lastRenderedPageBreak/>
              <w:t>TTDD</w:t>
            </w:r>
          </w:p>
          <w:p w14:paraId="7D4FF483" w14:textId="6257D0E5" w:rsidR="00F24E7F" w:rsidRPr="002A15EF" w:rsidRDefault="0030222F" w:rsidP="009169DE">
            <w:pPr>
              <w:rPr>
                <w:b/>
                <w:bCs/>
                <w:szCs w:val="28"/>
              </w:rPr>
            </w:pPr>
            <w:r>
              <w:rPr>
                <w:b/>
                <w:bCs/>
                <w:szCs w:val="28"/>
              </w:rPr>
              <w:t>Ran</w:t>
            </w:r>
          </w:p>
        </w:tc>
        <w:tc>
          <w:tcPr>
            <w:tcW w:w="943" w:type="pct"/>
          </w:tcPr>
          <w:p w14:paraId="7F6443C4" w14:textId="77777777" w:rsidR="00F24E7F" w:rsidRDefault="00F24E7F" w:rsidP="009169DE">
            <w:pPr>
              <w:jc w:val="center"/>
              <w:rPr>
                <w:b/>
                <w:bCs/>
                <w:szCs w:val="28"/>
              </w:rPr>
            </w:pPr>
            <w:r>
              <w:rPr>
                <w:b/>
                <w:bCs/>
                <w:szCs w:val="28"/>
              </w:rPr>
              <w:t>Không SDD</w:t>
            </w:r>
          </w:p>
          <w:p w14:paraId="4488B1E9"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4B1E0D4A"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AF09AF6" w14:textId="77777777" w:rsidR="00F24E7F" w:rsidRDefault="00F24E7F" w:rsidP="009169DE">
            <w:pPr>
              <w:jc w:val="center"/>
              <w:rPr>
                <w:b/>
                <w:bCs/>
              </w:rPr>
            </w:pPr>
            <w:r>
              <w:rPr>
                <w:b/>
                <w:bCs/>
              </w:rPr>
              <w:t>OR</w:t>
            </w:r>
          </w:p>
          <w:p w14:paraId="5B75A95B" w14:textId="77777777" w:rsidR="00F24E7F" w:rsidRPr="002A15EF" w:rsidRDefault="00F24E7F" w:rsidP="009169DE">
            <w:pPr>
              <w:jc w:val="center"/>
              <w:rPr>
                <w:b/>
                <w:bCs/>
              </w:rPr>
            </w:pPr>
            <w:r>
              <w:rPr>
                <w:b/>
                <w:bCs/>
              </w:rPr>
              <w:t>(95% CI)</w:t>
            </w:r>
          </w:p>
        </w:tc>
        <w:tc>
          <w:tcPr>
            <w:tcW w:w="608" w:type="pct"/>
          </w:tcPr>
          <w:p w14:paraId="4BEEE7AB" w14:textId="77777777" w:rsidR="00F24E7F" w:rsidRPr="002A15EF" w:rsidRDefault="00F24E7F" w:rsidP="009169DE">
            <w:pPr>
              <w:jc w:val="center"/>
              <w:rPr>
                <w:b/>
                <w:bCs/>
                <w:szCs w:val="28"/>
              </w:rPr>
            </w:pPr>
            <w:r w:rsidRPr="002A15EF">
              <w:rPr>
                <w:b/>
                <w:bCs/>
                <w:szCs w:val="28"/>
              </w:rPr>
              <w:t>p</w:t>
            </w:r>
          </w:p>
        </w:tc>
      </w:tr>
      <w:tr w:rsidR="00F24E7F" w14:paraId="630E6E65" w14:textId="77777777" w:rsidTr="009169DE">
        <w:trPr>
          <w:trHeight w:val="354"/>
        </w:trPr>
        <w:tc>
          <w:tcPr>
            <w:tcW w:w="1572" w:type="pct"/>
          </w:tcPr>
          <w:p w14:paraId="04F2920B" w14:textId="77777777" w:rsidR="00F24E7F" w:rsidRPr="003C2462" w:rsidRDefault="00F24E7F" w:rsidP="009169DE">
            <w:pPr>
              <w:rPr>
                <w:szCs w:val="28"/>
              </w:rPr>
            </w:pPr>
            <w:r>
              <w:rPr>
                <w:szCs w:val="28"/>
              </w:rPr>
              <w:t>Không</w:t>
            </w:r>
          </w:p>
        </w:tc>
        <w:tc>
          <w:tcPr>
            <w:tcW w:w="943" w:type="pct"/>
            <w:vAlign w:val="top"/>
          </w:tcPr>
          <w:p w14:paraId="68D974B4" w14:textId="616186A4" w:rsidR="00F24E7F" w:rsidRPr="003C2462" w:rsidRDefault="00D02C45" w:rsidP="009169DE">
            <w:pPr>
              <w:jc w:val="center"/>
              <w:rPr>
                <w:szCs w:val="28"/>
              </w:rPr>
            </w:pPr>
            <w:r>
              <w:t>14</w:t>
            </w:r>
            <w:r w:rsidR="00F24E7F">
              <w:t xml:space="preserve"> (</w:t>
            </w:r>
            <w:r w:rsidR="00F24E7F" w:rsidRPr="00892A4C">
              <w:t>7</w:t>
            </w:r>
            <w:r w:rsidR="00417DA0">
              <w:t>0,</w:t>
            </w:r>
            <w:r w:rsidR="00F24E7F" w:rsidRPr="00892A4C">
              <w:t>0%</w:t>
            </w:r>
            <w:r w:rsidR="00F24E7F">
              <w:t>)</w:t>
            </w:r>
          </w:p>
        </w:tc>
        <w:tc>
          <w:tcPr>
            <w:tcW w:w="840" w:type="pct"/>
            <w:vAlign w:val="top"/>
          </w:tcPr>
          <w:p w14:paraId="795F0CE1" w14:textId="28DA10A4" w:rsidR="00F24E7F" w:rsidRPr="003C2462" w:rsidRDefault="00D02C45" w:rsidP="009169DE">
            <w:pPr>
              <w:jc w:val="center"/>
              <w:rPr>
                <w:szCs w:val="28"/>
              </w:rPr>
            </w:pPr>
            <w:r>
              <w:t>6</w:t>
            </w:r>
            <w:r w:rsidR="00F24E7F">
              <w:t xml:space="preserve"> (</w:t>
            </w:r>
            <w:r w:rsidR="00417DA0">
              <w:t>30,</w:t>
            </w:r>
            <w:r w:rsidR="00F24E7F" w:rsidRPr="00892A4C">
              <w:t>0%</w:t>
            </w:r>
            <w:r w:rsidR="00F24E7F">
              <w:t>)</w:t>
            </w:r>
          </w:p>
        </w:tc>
        <w:tc>
          <w:tcPr>
            <w:tcW w:w="1037" w:type="pct"/>
            <w:vMerge w:val="restart"/>
          </w:tcPr>
          <w:p w14:paraId="4E7E1EBB" w14:textId="3DFAD8C7" w:rsidR="00F24E7F" w:rsidRDefault="00BE50E7" w:rsidP="009169DE">
            <w:pPr>
              <w:jc w:val="center"/>
            </w:pPr>
            <w:r>
              <w:t>1,</w:t>
            </w:r>
            <w:r w:rsidR="00F24E7F">
              <w:t>4</w:t>
            </w:r>
            <w:r>
              <w:t>20</w:t>
            </w:r>
          </w:p>
          <w:p w14:paraId="576DC3AC" w14:textId="2470B242" w:rsidR="00F24E7F" w:rsidRPr="003C2462" w:rsidRDefault="00F24E7F" w:rsidP="009169DE">
            <w:pPr>
              <w:jc w:val="center"/>
            </w:pPr>
            <w:r>
              <w:t>(</w:t>
            </w:r>
            <w:r w:rsidR="00BE50E7">
              <w:t>0,526</w:t>
            </w:r>
            <w:r>
              <w:t>-</w:t>
            </w:r>
            <w:r w:rsidR="00BE50E7">
              <w:t>3,831</w:t>
            </w:r>
            <w:r>
              <w:t>)</w:t>
            </w:r>
          </w:p>
        </w:tc>
        <w:tc>
          <w:tcPr>
            <w:tcW w:w="608" w:type="pct"/>
            <w:vMerge w:val="restart"/>
          </w:tcPr>
          <w:p w14:paraId="28F89239" w14:textId="414B229F" w:rsidR="00F24E7F" w:rsidRPr="003C2462" w:rsidRDefault="00F24E7F" w:rsidP="009169DE">
            <w:pPr>
              <w:jc w:val="center"/>
              <w:rPr>
                <w:szCs w:val="28"/>
              </w:rPr>
            </w:pPr>
            <w:r>
              <w:rPr>
                <w:szCs w:val="28"/>
              </w:rPr>
              <w:t>0.</w:t>
            </w:r>
            <w:r w:rsidR="00576778">
              <w:rPr>
                <w:szCs w:val="28"/>
              </w:rPr>
              <w:t>650</w:t>
            </w:r>
          </w:p>
        </w:tc>
      </w:tr>
      <w:tr w:rsidR="00F24E7F" w14:paraId="1AA0139C" w14:textId="77777777" w:rsidTr="009169DE">
        <w:trPr>
          <w:trHeight w:val="70"/>
        </w:trPr>
        <w:tc>
          <w:tcPr>
            <w:tcW w:w="1572" w:type="pct"/>
          </w:tcPr>
          <w:p w14:paraId="3BAE02CA" w14:textId="77777777" w:rsidR="00F24E7F" w:rsidRPr="003C2462" w:rsidRDefault="00F24E7F" w:rsidP="009169DE">
            <w:pPr>
              <w:rPr>
                <w:szCs w:val="28"/>
              </w:rPr>
            </w:pPr>
            <w:r>
              <w:rPr>
                <w:szCs w:val="28"/>
              </w:rPr>
              <w:t>Có</w:t>
            </w:r>
          </w:p>
        </w:tc>
        <w:tc>
          <w:tcPr>
            <w:tcW w:w="943" w:type="pct"/>
            <w:vAlign w:val="top"/>
          </w:tcPr>
          <w:p w14:paraId="1DADE104" w14:textId="582A03F1" w:rsidR="00F24E7F" w:rsidRPr="003C2462" w:rsidRDefault="00417DA0" w:rsidP="009169DE">
            <w:pPr>
              <w:jc w:val="center"/>
              <w:rPr>
                <w:szCs w:val="28"/>
              </w:rPr>
            </w:pPr>
            <w:r>
              <w:t>143</w:t>
            </w:r>
            <w:r w:rsidR="00F24E7F">
              <w:t xml:space="preserve"> (</w:t>
            </w:r>
            <w:r>
              <w:t>6</w:t>
            </w:r>
            <w:r w:rsidR="00F24E7F">
              <w:t>2</w:t>
            </w:r>
            <w:r>
              <w:t>,2</w:t>
            </w:r>
            <w:r w:rsidR="00F24E7F" w:rsidRPr="00D319D7">
              <w:t>%</w:t>
            </w:r>
            <w:r w:rsidR="00F24E7F">
              <w:t>)</w:t>
            </w:r>
          </w:p>
        </w:tc>
        <w:tc>
          <w:tcPr>
            <w:tcW w:w="840" w:type="pct"/>
            <w:vAlign w:val="top"/>
          </w:tcPr>
          <w:p w14:paraId="329E23EE" w14:textId="7159A57A" w:rsidR="00F24E7F" w:rsidRPr="003C2462" w:rsidRDefault="00417DA0" w:rsidP="009169DE">
            <w:pPr>
              <w:jc w:val="center"/>
              <w:rPr>
                <w:szCs w:val="28"/>
              </w:rPr>
            </w:pPr>
            <w:r>
              <w:t>87</w:t>
            </w:r>
            <w:r w:rsidR="00F24E7F">
              <w:t xml:space="preserve"> (</w:t>
            </w:r>
            <w:r>
              <w:t>3</w:t>
            </w:r>
            <w:r w:rsidR="00F24E7F">
              <w:t>7</w:t>
            </w:r>
            <w:r>
              <w:t>,8</w:t>
            </w:r>
            <w:r w:rsidR="00F24E7F" w:rsidRPr="00D319D7">
              <w:t>%</w:t>
            </w:r>
            <w:r w:rsidR="00F24E7F">
              <w:t>)</w:t>
            </w:r>
          </w:p>
        </w:tc>
        <w:tc>
          <w:tcPr>
            <w:tcW w:w="1037" w:type="pct"/>
            <w:vMerge/>
          </w:tcPr>
          <w:p w14:paraId="77D53441" w14:textId="77777777" w:rsidR="00F24E7F" w:rsidRPr="003C2462" w:rsidRDefault="00F24E7F" w:rsidP="009169DE">
            <w:pPr>
              <w:jc w:val="center"/>
            </w:pPr>
          </w:p>
        </w:tc>
        <w:tc>
          <w:tcPr>
            <w:tcW w:w="608" w:type="pct"/>
            <w:vMerge/>
          </w:tcPr>
          <w:p w14:paraId="494296CD" w14:textId="77777777" w:rsidR="00F24E7F" w:rsidRPr="003C2462" w:rsidRDefault="00F24E7F" w:rsidP="009169DE">
            <w:pPr>
              <w:jc w:val="center"/>
              <w:rPr>
                <w:szCs w:val="28"/>
              </w:rPr>
            </w:pPr>
          </w:p>
        </w:tc>
      </w:tr>
    </w:tbl>
    <w:p w14:paraId="5A4E2211" w14:textId="3E6D15FB" w:rsidR="00F24E7F" w:rsidRDefault="00F24E7F" w:rsidP="005C6583">
      <w:pPr>
        <w:tabs>
          <w:tab w:val="left" w:pos="2400"/>
        </w:tabs>
        <w:spacing w:before="160"/>
      </w:pPr>
      <w:r>
        <w:t xml:space="preserve">Nhận xét: </w:t>
      </w:r>
      <w:r w:rsidR="00407C85">
        <w:t>đ</w:t>
      </w:r>
      <w:r>
        <w:t xml:space="preserve">ánh giá TTDD theo BMI, bệnh nhân không có triệu chứng </w:t>
      </w:r>
      <w:r w:rsidR="00AB03BB">
        <w:t>ran</w:t>
      </w:r>
      <w:r>
        <w:t xml:space="preserve"> tỷ lệ SDD là 2</w:t>
      </w:r>
      <w:r w:rsidR="00AB03BB">
        <w:t>5,0</w:t>
      </w:r>
      <w:r w:rsidRPr="006B18A8">
        <w:t>%</w:t>
      </w:r>
      <w:r>
        <w:t xml:space="preserve"> thấp hơn</w:t>
      </w:r>
      <w:r w:rsidR="00594CDB">
        <w:t xml:space="preserve"> </w:t>
      </w:r>
      <w:r w:rsidR="00E340E5">
        <w:t>1,4 lần</w:t>
      </w:r>
      <w:r>
        <w:t xml:space="preserve"> bệnh nhân có triệu chứng </w:t>
      </w:r>
      <w:r w:rsidR="00754F75">
        <w:t>ran</w:t>
      </w:r>
      <w:r>
        <w:t xml:space="preserve"> là 3</w:t>
      </w:r>
      <w:r w:rsidR="00594CDB">
        <w:t>5,2</w:t>
      </w:r>
      <w:r w:rsidRPr="00D16334">
        <w:t>%</w:t>
      </w:r>
      <w:r w:rsidR="00785834">
        <w:t>, s</w:t>
      </w:r>
      <w:r>
        <w:t xml:space="preserve">ự khác biệt </w:t>
      </w:r>
      <w:r w:rsidR="00CC2E0F">
        <w:t>không có ý nghĩa</w:t>
      </w:r>
      <w:r>
        <w:t xml:space="preserve"> thống kê với </w:t>
      </w:r>
      <w:r w:rsidR="0070311F">
        <w:t>p=</w:t>
      </w:r>
      <w:r>
        <w:t>0</w:t>
      </w:r>
      <w:r w:rsidR="00B20F6B">
        <w:t>,489</w:t>
      </w:r>
      <w:r>
        <w:t>.</w:t>
      </w:r>
      <w:r w:rsidR="005C6583">
        <w:t xml:space="preserve"> </w:t>
      </w:r>
      <w:r w:rsidR="00D477E4" w:rsidRPr="00D477E4">
        <w:t xml:space="preserve">Đánh giá TTDD theo BMI, bệnh nhân không có triệu chứng ran tỷ lệ SDD là </w:t>
      </w:r>
      <w:r w:rsidR="00BA4ECA">
        <w:t>30</w:t>
      </w:r>
      <w:r w:rsidR="00D477E4" w:rsidRPr="00D477E4">
        <w:t>,0% thấp hơn 1,</w:t>
      </w:r>
      <w:r w:rsidR="003625C2">
        <w:t>26</w:t>
      </w:r>
      <w:r w:rsidR="00D477E4" w:rsidRPr="00D477E4">
        <w:t xml:space="preserve"> lần bệnh nhân có triệu chứng ran là 3</w:t>
      </w:r>
      <w:r w:rsidR="00592A09">
        <w:t>7</w:t>
      </w:r>
      <w:r w:rsidR="00D477E4" w:rsidRPr="00D477E4">
        <w:t>,</w:t>
      </w:r>
      <w:r w:rsidR="00592A09">
        <w:t>8</w:t>
      </w:r>
      <w:r w:rsidR="00D477E4" w:rsidRPr="00D477E4">
        <w:t>%</w:t>
      </w:r>
      <w:r w:rsidR="0069187C">
        <w:t>, s</w:t>
      </w:r>
      <w:r w:rsidR="00D477E4" w:rsidRPr="00D477E4">
        <w:t xml:space="preserve">ự khác biệt </w:t>
      </w:r>
      <w:r w:rsidR="00CC2E0F">
        <w:t>không có ý nghĩa</w:t>
      </w:r>
      <w:r w:rsidR="00D477E4" w:rsidRPr="00D477E4">
        <w:t xml:space="preserve"> thống kê với </w:t>
      </w:r>
      <w:r w:rsidR="0070311F">
        <w:t>p=</w:t>
      </w:r>
      <w:r w:rsidR="00D477E4" w:rsidRPr="00D477E4">
        <w:t>0,</w:t>
      </w:r>
      <w:r w:rsidR="009A694E">
        <w:t>650</w:t>
      </w:r>
      <w:r w:rsidR="00D477E4" w:rsidRPr="00D477E4">
        <w:t>.</w:t>
      </w:r>
    </w:p>
    <w:p w14:paraId="0C7FFB71" w14:textId="5E284E8B" w:rsidR="007831D5" w:rsidRDefault="00682510" w:rsidP="007831D5">
      <w:pPr>
        <w:pStyle w:val="Heading3"/>
      </w:pPr>
      <w:r>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5CFBB09B" w:rsidR="003234FE" w:rsidRDefault="003234FE" w:rsidP="009061D0">
      <w:pPr>
        <w:pStyle w:val="Caption"/>
        <w:rPr>
          <w:bCs/>
        </w:rPr>
      </w:pPr>
      <w:bookmarkStart w:id="98" w:name="_Toc13460642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w:t>
      </w:r>
      <w:bookmarkEnd w:id="9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t>BMI</w:t>
            </w:r>
          </w:p>
        </w:tc>
      </w:tr>
      <w:tr w:rsidR="002A245F" w14:paraId="30AD7DCC" w14:textId="77777777" w:rsidTr="001D102B">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943" w:type="pct"/>
          </w:tcPr>
          <w:p w14:paraId="478B2DBD" w14:textId="77777777" w:rsidR="002A245F" w:rsidRDefault="002A245F" w:rsidP="001D102B">
            <w:pPr>
              <w:jc w:val="center"/>
              <w:rPr>
                <w:b/>
                <w:bCs/>
                <w:szCs w:val="28"/>
              </w:rPr>
            </w:pPr>
            <w:r>
              <w:rPr>
                <w:b/>
                <w:bCs/>
                <w:szCs w:val="28"/>
              </w:rPr>
              <w:t>Không SDD</w:t>
            </w:r>
          </w:p>
          <w:p w14:paraId="41668A12"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15CBA949"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A01F4F" w14:paraId="438D90CC" w14:textId="77777777" w:rsidTr="001D102B">
        <w:trPr>
          <w:trHeight w:val="354"/>
        </w:trPr>
        <w:tc>
          <w:tcPr>
            <w:tcW w:w="1572" w:type="pct"/>
          </w:tcPr>
          <w:p w14:paraId="0ABFDB2C" w14:textId="79A720FF" w:rsidR="00A01F4F" w:rsidRPr="003C2462" w:rsidRDefault="00A01F4F" w:rsidP="00A01F4F">
            <w:pPr>
              <w:rPr>
                <w:szCs w:val="28"/>
              </w:rPr>
            </w:pPr>
            <w:r>
              <w:rPr>
                <w:szCs w:val="28"/>
              </w:rPr>
              <w:t>Độ I</w:t>
            </w:r>
          </w:p>
        </w:tc>
        <w:tc>
          <w:tcPr>
            <w:tcW w:w="943" w:type="pct"/>
            <w:vAlign w:val="top"/>
          </w:tcPr>
          <w:p w14:paraId="7D47D536" w14:textId="36D7365E" w:rsidR="00A01F4F" w:rsidRPr="003C2462" w:rsidRDefault="00A01F4F" w:rsidP="00A01F4F">
            <w:pPr>
              <w:jc w:val="center"/>
              <w:rPr>
                <w:szCs w:val="28"/>
              </w:rPr>
            </w:pPr>
            <w:r>
              <w:t>77 (</w:t>
            </w:r>
            <w:r w:rsidRPr="00946903">
              <w:t>80</w:t>
            </w:r>
            <w:r w:rsidR="004021B4">
              <w:t>,</w:t>
            </w:r>
            <w:r w:rsidRPr="00946903">
              <w:t>2%</w:t>
            </w:r>
            <w:r>
              <w:t>)</w:t>
            </w:r>
          </w:p>
        </w:tc>
        <w:tc>
          <w:tcPr>
            <w:tcW w:w="840" w:type="pct"/>
            <w:vAlign w:val="top"/>
          </w:tcPr>
          <w:p w14:paraId="47CB7B97" w14:textId="305288D1" w:rsidR="00A01F4F" w:rsidRPr="003C2462" w:rsidRDefault="00A01F4F" w:rsidP="00A01F4F">
            <w:pPr>
              <w:jc w:val="center"/>
              <w:rPr>
                <w:szCs w:val="28"/>
              </w:rPr>
            </w:pPr>
            <w:r>
              <w:t>19 (</w:t>
            </w:r>
            <w:r w:rsidRPr="00946903">
              <w:t>19</w:t>
            </w:r>
            <w:r w:rsidR="004021B4">
              <w:t>,</w:t>
            </w:r>
            <w:r w:rsidRPr="00946903">
              <w:t>8%</w:t>
            </w:r>
            <w:r>
              <w:t>)</w:t>
            </w:r>
          </w:p>
        </w:tc>
        <w:tc>
          <w:tcPr>
            <w:tcW w:w="1037" w:type="pct"/>
            <w:vMerge w:val="restart"/>
          </w:tcPr>
          <w:p w14:paraId="5F20AD71" w14:textId="5B490BDD" w:rsidR="00A01F4F" w:rsidRDefault="00A01F4F" w:rsidP="00A01F4F">
            <w:pPr>
              <w:jc w:val="center"/>
            </w:pPr>
            <w:r w:rsidRPr="00EF3456">
              <w:t>3</w:t>
            </w:r>
            <w:r w:rsidR="004021B4">
              <w:t>,</w:t>
            </w:r>
            <w:r w:rsidRPr="00EF3456">
              <w:t>121</w:t>
            </w:r>
          </w:p>
          <w:p w14:paraId="1BA4C1B7" w14:textId="3696A112" w:rsidR="00A01F4F" w:rsidRPr="003C2462" w:rsidRDefault="00A01F4F" w:rsidP="00A01F4F">
            <w:pPr>
              <w:jc w:val="center"/>
            </w:pPr>
            <w:r>
              <w:t>(</w:t>
            </w:r>
            <w:r w:rsidRPr="00EF3456">
              <w:t>1</w:t>
            </w:r>
            <w:r w:rsidR="004021B4">
              <w:t>,</w:t>
            </w:r>
            <w:r w:rsidRPr="00EF3456">
              <w:t>722</w:t>
            </w:r>
            <w:r>
              <w:t>-</w:t>
            </w:r>
            <w:r w:rsidRPr="00EF3456">
              <w:t>5</w:t>
            </w:r>
            <w:r w:rsidR="004021B4">
              <w:t>,</w:t>
            </w:r>
            <w:r w:rsidRPr="00EF3456">
              <w:t>656</w:t>
            </w:r>
            <w:r>
              <w:t>)</w:t>
            </w:r>
          </w:p>
        </w:tc>
        <w:tc>
          <w:tcPr>
            <w:tcW w:w="608" w:type="pct"/>
            <w:vMerge w:val="restart"/>
          </w:tcPr>
          <w:p w14:paraId="1AA83F35" w14:textId="6C1B3D65" w:rsidR="00A01F4F" w:rsidRPr="003C2462" w:rsidRDefault="00A01F4F" w:rsidP="00A01F4F">
            <w:pPr>
              <w:jc w:val="center"/>
              <w:rPr>
                <w:szCs w:val="28"/>
              </w:rPr>
            </w:pPr>
            <w:r>
              <w:rPr>
                <w:szCs w:val="28"/>
              </w:rPr>
              <w:t>&lt;0</w:t>
            </w:r>
            <w:r w:rsidR="004021B4">
              <w:rPr>
                <w:szCs w:val="28"/>
              </w:rPr>
              <w:t>,</w:t>
            </w:r>
            <w:r>
              <w:rPr>
                <w:szCs w:val="28"/>
              </w:rPr>
              <w:t>001</w:t>
            </w:r>
          </w:p>
        </w:tc>
      </w:tr>
      <w:tr w:rsidR="00A01F4F" w14:paraId="77E30C32" w14:textId="77777777" w:rsidTr="001D102B">
        <w:trPr>
          <w:trHeight w:val="70"/>
        </w:trPr>
        <w:tc>
          <w:tcPr>
            <w:tcW w:w="1572" w:type="pct"/>
          </w:tcPr>
          <w:p w14:paraId="28F8B2F5" w14:textId="751C944C" w:rsidR="00A01F4F" w:rsidRPr="003C2462" w:rsidRDefault="00A01F4F" w:rsidP="00A01F4F">
            <w:pPr>
              <w:rPr>
                <w:szCs w:val="28"/>
              </w:rPr>
            </w:pPr>
            <w:r>
              <w:rPr>
                <w:szCs w:val="28"/>
              </w:rPr>
              <w:t>Độ II và III</w:t>
            </w:r>
          </w:p>
        </w:tc>
        <w:tc>
          <w:tcPr>
            <w:tcW w:w="943" w:type="pct"/>
            <w:vAlign w:val="top"/>
          </w:tcPr>
          <w:p w14:paraId="67F63A77" w14:textId="1EE2C457" w:rsidR="00A01F4F" w:rsidRPr="003C2462" w:rsidRDefault="00A01F4F" w:rsidP="00A01F4F">
            <w:pPr>
              <w:jc w:val="center"/>
              <w:rPr>
                <w:szCs w:val="28"/>
              </w:rPr>
            </w:pPr>
            <w:r>
              <w:t>87 (</w:t>
            </w:r>
            <w:r w:rsidRPr="000D4E27">
              <w:t>56</w:t>
            </w:r>
            <w:r w:rsidR="004021B4">
              <w:t>,</w:t>
            </w:r>
            <w:r w:rsidRPr="000D4E27">
              <w:t>5%</w:t>
            </w:r>
            <w:r>
              <w:t>)</w:t>
            </w:r>
          </w:p>
        </w:tc>
        <w:tc>
          <w:tcPr>
            <w:tcW w:w="840" w:type="pct"/>
            <w:vAlign w:val="top"/>
          </w:tcPr>
          <w:p w14:paraId="6C2DE2C9" w14:textId="308192E6" w:rsidR="00A01F4F" w:rsidRPr="003C2462" w:rsidRDefault="00A01F4F" w:rsidP="00A01F4F">
            <w:pPr>
              <w:jc w:val="center"/>
              <w:rPr>
                <w:szCs w:val="28"/>
              </w:rPr>
            </w:pPr>
            <w:r>
              <w:t>67 (</w:t>
            </w:r>
            <w:r w:rsidRPr="000D4E27">
              <w:t>43</w:t>
            </w:r>
            <w:r w:rsidR="004021B4">
              <w:t>,</w:t>
            </w:r>
            <w:r w:rsidRPr="000D4E27">
              <w:t>5%</w:t>
            </w:r>
            <w:r>
              <w:t>)</w:t>
            </w:r>
          </w:p>
        </w:tc>
        <w:tc>
          <w:tcPr>
            <w:tcW w:w="1037" w:type="pct"/>
            <w:vMerge/>
          </w:tcPr>
          <w:p w14:paraId="37622704" w14:textId="77777777" w:rsidR="00A01F4F" w:rsidRPr="003C2462" w:rsidRDefault="00A01F4F" w:rsidP="00A01F4F">
            <w:pPr>
              <w:jc w:val="center"/>
            </w:pPr>
          </w:p>
        </w:tc>
        <w:tc>
          <w:tcPr>
            <w:tcW w:w="608" w:type="pct"/>
            <w:vMerge/>
          </w:tcPr>
          <w:p w14:paraId="4B7F90CE" w14:textId="77777777" w:rsidR="00A01F4F" w:rsidRPr="003C2462" w:rsidRDefault="00A01F4F" w:rsidP="00A01F4F">
            <w:pPr>
              <w:jc w:val="center"/>
              <w:rPr>
                <w:szCs w:val="28"/>
              </w:rPr>
            </w:pPr>
          </w:p>
        </w:tc>
      </w:tr>
      <w:tr w:rsidR="002A245F" w14:paraId="2D7E86A5" w14:textId="77777777" w:rsidTr="001D102B">
        <w:tc>
          <w:tcPr>
            <w:tcW w:w="5000" w:type="pct"/>
            <w:gridSpan w:val="5"/>
            <w:tcBorders>
              <w:tl2br w:val="nil"/>
            </w:tcBorders>
          </w:tcPr>
          <w:p w14:paraId="5C57C071" w14:textId="77777777" w:rsidR="002A245F" w:rsidRPr="002A15EF" w:rsidRDefault="002A245F" w:rsidP="001D102B">
            <w:pPr>
              <w:jc w:val="center"/>
              <w:rPr>
                <w:b/>
                <w:bCs/>
              </w:rPr>
            </w:pPr>
            <w:r>
              <w:rPr>
                <w:b/>
                <w:bCs/>
                <w:szCs w:val="28"/>
              </w:rPr>
              <w:t>SGA</w:t>
            </w:r>
          </w:p>
        </w:tc>
      </w:tr>
      <w:tr w:rsidR="002A245F" w14:paraId="4CD56E2B" w14:textId="77777777" w:rsidTr="001D102B">
        <w:trPr>
          <w:trHeight w:val="759"/>
        </w:trPr>
        <w:tc>
          <w:tcPr>
            <w:tcW w:w="1572" w:type="pct"/>
            <w:tcBorders>
              <w:tl2br w:val="single" w:sz="4" w:space="0" w:color="auto"/>
            </w:tcBorders>
          </w:tcPr>
          <w:p w14:paraId="6A002861" w14:textId="77777777" w:rsidR="002A245F" w:rsidRPr="002A15EF" w:rsidRDefault="002A245F" w:rsidP="001D102B">
            <w:pPr>
              <w:jc w:val="right"/>
              <w:rPr>
                <w:b/>
                <w:bCs/>
                <w:szCs w:val="28"/>
              </w:rPr>
            </w:pPr>
            <w:r>
              <w:rPr>
                <w:b/>
                <w:bCs/>
                <w:szCs w:val="28"/>
              </w:rPr>
              <w:t>TTDD</w:t>
            </w:r>
          </w:p>
          <w:p w14:paraId="3592A1F9" w14:textId="2DA8BDE4" w:rsidR="002A245F" w:rsidRPr="002A15EF" w:rsidRDefault="002A245F" w:rsidP="001D102B">
            <w:pPr>
              <w:rPr>
                <w:b/>
                <w:bCs/>
                <w:szCs w:val="28"/>
              </w:rPr>
            </w:pPr>
            <w:r>
              <w:rPr>
                <w:b/>
                <w:bCs/>
                <w:szCs w:val="28"/>
              </w:rPr>
              <w:t>X-quang phổi</w:t>
            </w:r>
          </w:p>
        </w:tc>
        <w:tc>
          <w:tcPr>
            <w:tcW w:w="943" w:type="pct"/>
          </w:tcPr>
          <w:p w14:paraId="555C8FC5" w14:textId="77777777" w:rsidR="002A245F" w:rsidRDefault="002A245F" w:rsidP="001D102B">
            <w:pPr>
              <w:jc w:val="center"/>
              <w:rPr>
                <w:b/>
                <w:bCs/>
                <w:szCs w:val="28"/>
              </w:rPr>
            </w:pPr>
            <w:r>
              <w:rPr>
                <w:b/>
                <w:bCs/>
                <w:szCs w:val="28"/>
              </w:rPr>
              <w:t>Không SDD</w:t>
            </w:r>
          </w:p>
          <w:p w14:paraId="5B0448E3"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4E6D21E0"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BB9806A" w14:textId="77777777" w:rsidR="002A245F" w:rsidRDefault="002A245F" w:rsidP="001D102B">
            <w:pPr>
              <w:jc w:val="center"/>
              <w:rPr>
                <w:b/>
                <w:bCs/>
              </w:rPr>
            </w:pPr>
            <w:r>
              <w:rPr>
                <w:b/>
                <w:bCs/>
              </w:rPr>
              <w:t>OR</w:t>
            </w:r>
          </w:p>
          <w:p w14:paraId="26804DE2" w14:textId="77777777" w:rsidR="002A245F" w:rsidRPr="002A15EF" w:rsidRDefault="002A245F" w:rsidP="001D102B">
            <w:pPr>
              <w:jc w:val="center"/>
              <w:rPr>
                <w:b/>
                <w:bCs/>
              </w:rPr>
            </w:pPr>
            <w:r>
              <w:rPr>
                <w:b/>
                <w:bCs/>
              </w:rPr>
              <w:t>(95% CI)</w:t>
            </w:r>
          </w:p>
        </w:tc>
        <w:tc>
          <w:tcPr>
            <w:tcW w:w="608" w:type="pct"/>
          </w:tcPr>
          <w:p w14:paraId="233895BE" w14:textId="77777777" w:rsidR="002A245F" w:rsidRPr="002A15EF" w:rsidRDefault="002A245F" w:rsidP="001D102B">
            <w:pPr>
              <w:jc w:val="center"/>
              <w:rPr>
                <w:b/>
                <w:bCs/>
                <w:szCs w:val="28"/>
              </w:rPr>
            </w:pPr>
            <w:r w:rsidRPr="002A15EF">
              <w:rPr>
                <w:b/>
                <w:bCs/>
                <w:szCs w:val="28"/>
              </w:rPr>
              <w:t>p</w:t>
            </w:r>
          </w:p>
        </w:tc>
      </w:tr>
      <w:tr w:rsidR="00A01F4F" w14:paraId="7F52F544" w14:textId="77777777" w:rsidTr="001D102B">
        <w:trPr>
          <w:trHeight w:val="354"/>
        </w:trPr>
        <w:tc>
          <w:tcPr>
            <w:tcW w:w="1572" w:type="pct"/>
          </w:tcPr>
          <w:p w14:paraId="32F040C9" w14:textId="01DFED87" w:rsidR="00A01F4F" w:rsidRPr="003C2462" w:rsidRDefault="00A01F4F" w:rsidP="00A01F4F">
            <w:pPr>
              <w:rPr>
                <w:szCs w:val="28"/>
              </w:rPr>
            </w:pPr>
            <w:r>
              <w:rPr>
                <w:szCs w:val="28"/>
              </w:rPr>
              <w:t>Độ I</w:t>
            </w:r>
          </w:p>
        </w:tc>
        <w:tc>
          <w:tcPr>
            <w:tcW w:w="943" w:type="pct"/>
            <w:vAlign w:val="top"/>
          </w:tcPr>
          <w:p w14:paraId="45F23EB4" w14:textId="2D930678" w:rsidR="00A01F4F" w:rsidRPr="003C2462" w:rsidRDefault="00A01F4F" w:rsidP="00A01F4F">
            <w:pPr>
              <w:jc w:val="center"/>
              <w:rPr>
                <w:szCs w:val="28"/>
              </w:rPr>
            </w:pPr>
            <w:r>
              <w:t>71 (</w:t>
            </w:r>
            <w:r w:rsidRPr="00892A4C">
              <w:t>74</w:t>
            </w:r>
            <w:r w:rsidR="004021B4">
              <w:t>,</w:t>
            </w:r>
            <w:r w:rsidRPr="00892A4C">
              <w:t>0%</w:t>
            </w:r>
            <w:r>
              <w:t>)</w:t>
            </w:r>
          </w:p>
        </w:tc>
        <w:tc>
          <w:tcPr>
            <w:tcW w:w="840" w:type="pct"/>
            <w:vAlign w:val="top"/>
          </w:tcPr>
          <w:p w14:paraId="795C5781" w14:textId="54542772" w:rsidR="00A01F4F" w:rsidRPr="003C2462" w:rsidRDefault="00A01F4F" w:rsidP="00A01F4F">
            <w:pPr>
              <w:jc w:val="center"/>
              <w:rPr>
                <w:szCs w:val="28"/>
              </w:rPr>
            </w:pPr>
            <w:r>
              <w:t>25 (</w:t>
            </w:r>
            <w:r w:rsidRPr="00892A4C">
              <w:t>26</w:t>
            </w:r>
            <w:r w:rsidR="004021B4">
              <w:t>,</w:t>
            </w:r>
            <w:r w:rsidRPr="00892A4C">
              <w:t>0%</w:t>
            </w:r>
            <w:r>
              <w:t>)</w:t>
            </w:r>
          </w:p>
        </w:tc>
        <w:tc>
          <w:tcPr>
            <w:tcW w:w="1037" w:type="pct"/>
            <w:vMerge w:val="restart"/>
          </w:tcPr>
          <w:p w14:paraId="2C72F654" w14:textId="59E5D7E6" w:rsidR="00A01F4F" w:rsidRDefault="00A01F4F" w:rsidP="00A01F4F">
            <w:pPr>
              <w:jc w:val="center"/>
            </w:pPr>
            <w:r w:rsidRPr="001562AC">
              <w:t>2</w:t>
            </w:r>
            <w:r w:rsidR="004021B4">
              <w:t>,</w:t>
            </w:r>
            <w:r w:rsidRPr="001562AC">
              <w:t>246</w:t>
            </w:r>
          </w:p>
          <w:p w14:paraId="1EE8A7CA" w14:textId="71AFA13D" w:rsidR="00A01F4F" w:rsidRPr="003C2462" w:rsidRDefault="00A01F4F" w:rsidP="00A01F4F">
            <w:pPr>
              <w:jc w:val="center"/>
            </w:pPr>
            <w:r>
              <w:t>(</w:t>
            </w:r>
            <w:r w:rsidRPr="001562AC">
              <w:t>1</w:t>
            </w:r>
            <w:r w:rsidR="004021B4">
              <w:t>,</w:t>
            </w:r>
            <w:r w:rsidRPr="001562AC">
              <w:t>288</w:t>
            </w:r>
            <w:r>
              <w:t>-</w:t>
            </w:r>
            <w:r w:rsidRPr="001562AC">
              <w:t>3</w:t>
            </w:r>
            <w:r w:rsidR="004021B4">
              <w:t>,</w:t>
            </w:r>
            <w:r w:rsidRPr="001562AC">
              <w:t>915</w:t>
            </w:r>
            <w:r>
              <w:t>)</w:t>
            </w:r>
          </w:p>
        </w:tc>
        <w:tc>
          <w:tcPr>
            <w:tcW w:w="608" w:type="pct"/>
            <w:vMerge w:val="restart"/>
          </w:tcPr>
          <w:p w14:paraId="5E79BCF5" w14:textId="46268B35" w:rsidR="00A01F4F" w:rsidRPr="003C2462" w:rsidRDefault="00A01F4F" w:rsidP="00A01F4F">
            <w:pPr>
              <w:jc w:val="center"/>
              <w:rPr>
                <w:szCs w:val="28"/>
              </w:rPr>
            </w:pPr>
            <w:r>
              <w:rPr>
                <w:szCs w:val="28"/>
              </w:rPr>
              <w:t>0</w:t>
            </w:r>
            <w:r w:rsidR="004021B4">
              <w:rPr>
                <w:szCs w:val="28"/>
              </w:rPr>
              <w:t>,</w:t>
            </w:r>
            <w:r>
              <w:rPr>
                <w:szCs w:val="28"/>
              </w:rPr>
              <w:t>006</w:t>
            </w:r>
          </w:p>
        </w:tc>
      </w:tr>
      <w:tr w:rsidR="00A01F4F" w14:paraId="06FECBB2" w14:textId="77777777" w:rsidTr="001D102B">
        <w:trPr>
          <w:trHeight w:val="70"/>
        </w:trPr>
        <w:tc>
          <w:tcPr>
            <w:tcW w:w="1572" w:type="pct"/>
          </w:tcPr>
          <w:p w14:paraId="2C9831FB" w14:textId="7B9288A1" w:rsidR="00A01F4F" w:rsidRPr="003C2462" w:rsidRDefault="00A01F4F" w:rsidP="00A01F4F">
            <w:pPr>
              <w:rPr>
                <w:szCs w:val="28"/>
              </w:rPr>
            </w:pPr>
            <w:r>
              <w:rPr>
                <w:szCs w:val="28"/>
              </w:rPr>
              <w:t>Độ II và III</w:t>
            </w:r>
          </w:p>
        </w:tc>
        <w:tc>
          <w:tcPr>
            <w:tcW w:w="943" w:type="pct"/>
            <w:vAlign w:val="top"/>
          </w:tcPr>
          <w:p w14:paraId="65C242D2" w14:textId="43E7A04F" w:rsidR="00A01F4F" w:rsidRPr="003C2462" w:rsidRDefault="00A01F4F" w:rsidP="00A01F4F">
            <w:pPr>
              <w:jc w:val="center"/>
              <w:rPr>
                <w:szCs w:val="28"/>
              </w:rPr>
            </w:pPr>
            <w:r>
              <w:t>86 (</w:t>
            </w:r>
            <w:r w:rsidRPr="00D319D7">
              <w:t>55</w:t>
            </w:r>
            <w:r w:rsidR="004021B4">
              <w:t>,</w:t>
            </w:r>
            <w:r w:rsidRPr="00D319D7">
              <w:t>8%</w:t>
            </w:r>
            <w:r>
              <w:t>)</w:t>
            </w:r>
          </w:p>
        </w:tc>
        <w:tc>
          <w:tcPr>
            <w:tcW w:w="840" w:type="pct"/>
            <w:vAlign w:val="top"/>
          </w:tcPr>
          <w:p w14:paraId="688A6DEB" w14:textId="4C842ED8" w:rsidR="00A01F4F" w:rsidRPr="003C2462" w:rsidRDefault="00A01F4F" w:rsidP="00A01F4F">
            <w:pPr>
              <w:jc w:val="center"/>
              <w:rPr>
                <w:szCs w:val="28"/>
              </w:rPr>
            </w:pPr>
            <w:r>
              <w:t>68 (</w:t>
            </w:r>
            <w:r w:rsidRPr="00D319D7">
              <w:t>44</w:t>
            </w:r>
            <w:r w:rsidR="004021B4">
              <w:t>,</w:t>
            </w:r>
            <w:r w:rsidRPr="00D319D7">
              <w:t>2%</w:t>
            </w:r>
            <w:r>
              <w:t>)</w:t>
            </w:r>
          </w:p>
        </w:tc>
        <w:tc>
          <w:tcPr>
            <w:tcW w:w="1037" w:type="pct"/>
            <w:vMerge/>
          </w:tcPr>
          <w:p w14:paraId="21A7C556" w14:textId="77777777" w:rsidR="00A01F4F" w:rsidRPr="003C2462" w:rsidRDefault="00A01F4F" w:rsidP="00A01F4F">
            <w:pPr>
              <w:jc w:val="center"/>
            </w:pPr>
          </w:p>
        </w:tc>
        <w:tc>
          <w:tcPr>
            <w:tcW w:w="608" w:type="pct"/>
            <w:vMerge/>
          </w:tcPr>
          <w:p w14:paraId="3C4A3C79" w14:textId="77777777" w:rsidR="00A01F4F" w:rsidRPr="003C2462" w:rsidRDefault="00A01F4F" w:rsidP="00A01F4F">
            <w:pPr>
              <w:jc w:val="center"/>
              <w:rPr>
                <w:szCs w:val="28"/>
              </w:rPr>
            </w:pPr>
          </w:p>
        </w:tc>
      </w:tr>
    </w:tbl>
    <w:p w14:paraId="0A3FDBBA" w14:textId="0DDD9DF2" w:rsidR="00957A58" w:rsidRDefault="0063060A" w:rsidP="00C362B0">
      <w:pPr>
        <w:tabs>
          <w:tab w:val="left" w:pos="2400"/>
        </w:tabs>
        <w:spacing w:before="160"/>
      </w:pPr>
      <w:r>
        <w:t xml:space="preserve">Nhận xét: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w:t>
      </w:r>
      <w:r w:rsidR="004021B4">
        <w:t>,</w:t>
      </w:r>
      <w:r w:rsidR="00422EFA" w:rsidRPr="00946903">
        <w:t>8</w:t>
      </w:r>
      <w:r w:rsidRPr="006B18A8">
        <w:t>%</w:t>
      </w:r>
      <w:r>
        <w:t xml:space="preserve"> thấp hơn bệnh nhân </w:t>
      </w:r>
      <w:r w:rsidR="000065BD">
        <w:t>tổn thương phổi độ II và III trên phim X-quang</w:t>
      </w:r>
      <w:r>
        <w:t xml:space="preserve"> là 4</w:t>
      </w:r>
      <w:r w:rsidR="00DF48F0">
        <w:t>3</w:t>
      </w:r>
      <w:r w:rsidR="004021B4">
        <w:t>,</w:t>
      </w:r>
      <w:r w:rsidR="00DF48F0">
        <w:t>5</w:t>
      </w:r>
      <w:r w:rsidRPr="00D16334">
        <w:t>%</w:t>
      </w:r>
      <w:r w:rsidR="004816E0">
        <w:t>,</w:t>
      </w:r>
      <w:r>
        <w:t xml:space="preserve"> </w:t>
      </w:r>
      <w:r w:rsidR="0070311F">
        <w:t>OR=</w:t>
      </w:r>
      <w:r w:rsidR="00B37B01">
        <w:t>3</w:t>
      </w:r>
      <w:r w:rsidR="004021B4">
        <w:t>,</w:t>
      </w:r>
      <w:r w:rsidR="00B37B01">
        <w:t xml:space="preserve">121, khoảng tin cậy 95% của OR là </w:t>
      </w:r>
      <w:r w:rsidR="00B37B01" w:rsidRPr="00EF3456">
        <w:t>1</w:t>
      </w:r>
      <w:r w:rsidR="004021B4">
        <w:t>,</w:t>
      </w:r>
      <w:r w:rsidR="00B37B01" w:rsidRPr="00EF3456">
        <w:t>722</w:t>
      </w:r>
      <w:r w:rsidR="00B37B01">
        <w:t>-</w:t>
      </w:r>
      <w:r w:rsidR="00B37B01" w:rsidRPr="00EF3456">
        <w:t>5</w:t>
      </w:r>
      <w:r w:rsidR="004021B4">
        <w:t>,</w:t>
      </w:r>
      <w:r w:rsidR="00B37B01" w:rsidRPr="00EF3456">
        <w:t>656</w:t>
      </w:r>
      <w:r w:rsidR="00B37B01">
        <w:t>,</w:t>
      </w:r>
      <w:r>
        <w:t xml:space="preserve"> sự khác </w:t>
      </w:r>
      <w:r>
        <w:lastRenderedPageBreak/>
        <w:t xml:space="preserve">biệt có ý nghĩa thống kê với p </w:t>
      </w:r>
      <w:r w:rsidR="00B37B01">
        <w:t>&lt;</w:t>
      </w:r>
      <w:r>
        <w:t>0</w:t>
      </w:r>
      <w:r w:rsidR="004021B4">
        <w:t>,</w:t>
      </w:r>
      <w:r w:rsidR="00B37B01">
        <w:t>0</w:t>
      </w:r>
      <w:r>
        <w:t>0</w:t>
      </w:r>
      <w:r w:rsidR="00B37B01">
        <w:t>1</w:t>
      </w:r>
      <w:r>
        <w:t>.</w:t>
      </w:r>
      <w:r w:rsidR="00C362B0">
        <w:t xml:space="preserve"> </w:t>
      </w:r>
      <w:r w:rsidR="00A01F4F">
        <w:t>Theo SGA, b</w:t>
      </w:r>
      <w:r w:rsidR="00957A58">
        <w:t xml:space="preserve">ệnh nhân tổn thương phổi độ I trên phim X-quang có tỷ lệ SDD là </w:t>
      </w:r>
      <w:r w:rsidR="00657D91">
        <w:t>26</w:t>
      </w:r>
      <w:r w:rsidR="004021B4">
        <w:t>,</w:t>
      </w:r>
      <w:r w:rsidR="00657D91">
        <w:t>0</w:t>
      </w:r>
      <w:r w:rsidR="00957A58" w:rsidRPr="006B18A8">
        <w:t>%</w:t>
      </w:r>
      <w:r w:rsidR="00957A58">
        <w:t xml:space="preserve"> thấp hơn bệnh nhân tổn thương phổi độ II và III trên phim X-quang là 4</w:t>
      </w:r>
      <w:r w:rsidR="00DD2DD0">
        <w:t>4</w:t>
      </w:r>
      <w:r w:rsidR="004021B4">
        <w:t>,</w:t>
      </w:r>
      <w:r w:rsidR="00DD2DD0">
        <w:t>2</w:t>
      </w:r>
      <w:r w:rsidR="00957A58" w:rsidRPr="00D16334">
        <w:t>%</w:t>
      </w:r>
      <w:r w:rsidR="00420437">
        <w:t>,</w:t>
      </w:r>
      <w:r w:rsidR="00957A58">
        <w:t xml:space="preserve"> </w:t>
      </w:r>
      <w:r w:rsidR="0070311F">
        <w:t>OR=</w:t>
      </w:r>
      <w:r w:rsidR="00854F5A">
        <w:t>2</w:t>
      </w:r>
      <w:r w:rsidR="004021B4">
        <w:t>,</w:t>
      </w:r>
      <w:r w:rsidR="00854F5A">
        <w:t>246</w:t>
      </w:r>
      <w:r w:rsidR="00957A58">
        <w:t xml:space="preserve">, khoảng tin cậy 95% của OR là </w:t>
      </w:r>
      <w:r w:rsidR="00193B50" w:rsidRPr="001562AC">
        <w:t>1</w:t>
      </w:r>
      <w:r w:rsidR="004021B4">
        <w:t>,</w:t>
      </w:r>
      <w:r w:rsidR="00193B50" w:rsidRPr="001562AC">
        <w:t>288</w:t>
      </w:r>
      <w:r w:rsidR="00193B50">
        <w:t>-</w:t>
      </w:r>
      <w:r w:rsidR="00193B50" w:rsidRPr="001562AC">
        <w:t>3</w:t>
      </w:r>
      <w:r w:rsidR="004021B4">
        <w:t>,</w:t>
      </w:r>
      <w:r w:rsidR="00193B50" w:rsidRPr="001562AC">
        <w:t>915</w:t>
      </w:r>
      <w:r w:rsidR="00957A58">
        <w:t xml:space="preserve">, sự khác biệt có ý nghĩa thống kê với </w:t>
      </w:r>
      <w:r w:rsidR="0070311F">
        <w:t>p=</w:t>
      </w:r>
      <w:r w:rsidR="00957A58">
        <w:t>0</w:t>
      </w:r>
      <w:r w:rsidR="004021B4">
        <w:t>,</w:t>
      </w:r>
      <w:r w:rsidR="00957A58">
        <w:t>00</w:t>
      </w:r>
      <w:r w:rsidR="0004739E">
        <w:t>6</w:t>
      </w:r>
      <w:r w:rsidR="00957A58">
        <w:t>.</w:t>
      </w:r>
    </w:p>
    <w:p w14:paraId="3035305C" w14:textId="078AD662" w:rsidR="00B66447" w:rsidRDefault="00AA7FE0" w:rsidP="00B66447">
      <w:pPr>
        <w:pStyle w:val="Heading3"/>
      </w:pPr>
      <w:r>
        <w:t>3.</w:t>
      </w:r>
      <w:r w:rsidR="00913CE7">
        <w:t>2</w:t>
      </w:r>
      <w:r>
        <w:t>.</w:t>
      </w:r>
      <w:r w:rsidR="00E86118">
        <w:t>10</w:t>
      </w:r>
      <w:r>
        <w:t>. Mối liên quan giữa tổn thương trên phim X-quang phổi có hang và tình trạng dinh dưỡng</w:t>
      </w:r>
    </w:p>
    <w:p w14:paraId="642371FE" w14:textId="02C81447" w:rsidR="0086510D" w:rsidRDefault="0086510D" w:rsidP="0086510D">
      <w:pPr>
        <w:pStyle w:val="Caption"/>
        <w:rPr>
          <w:bCs/>
        </w:rPr>
      </w:pPr>
      <w:bookmarkStart w:id="99" w:name="_Toc13460642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w:t>
      </w:r>
      <w:bookmarkEnd w:id="99"/>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t>BMI</w:t>
            </w:r>
          </w:p>
        </w:tc>
      </w:tr>
      <w:tr w:rsidR="001C0F9A" w14:paraId="776F7289" w14:textId="77777777" w:rsidTr="001D102B">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t>TTDD</w:t>
            </w:r>
          </w:p>
          <w:p w14:paraId="3267657D" w14:textId="77777777" w:rsidR="001C0F9A" w:rsidRPr="002A15EF" w:rsidRDefault="001C0F9A" w:rsidP="001D102B">
            <w:pPr>
              <w:rPr>
                <w:b/>
                <w:bCs/>
                <w:szCs w:val="28"/>
              </w:rPr>
            </w:pPr>
            <w:r>
              <w:rPr>
                <w:b/>
                <w:bCs/>
                <w:szCs w:val="28"/>
              </w:rPr>
              <w:t>X-quang phổi</w:t>
            </w:r>
          </w:p>
        </w:tc>
        <w:tc>
          <w:tcPr>
            <w:tcW w:w="943" w:type="pct"/>
          </w:tcPr>
          <w:p w14:paraId="43AD2E3C" w14:textId="77777777" w:rsidR="001C0F9A" w:rsidRDefault="001C0F9A" w:rsidP="001D102B">
            <w:pPr>
              <w:jc w:val="center"/>
              <w:rPr>
                <w:b/>
                <w:bCs/>
                <w:szCs w:val="28"/>
              </w:rPr>
            </w:pPr>
            <w:r>
              <w:rPr>
                <w:b/>
                <w:bCs/>
                <w:szCs w:val="28"/>
              </w:rPr>
              <w:t>Không SDD</w:t>
            </w:r>
          </w:p>
          <w:p w14:paraId="65D3905E"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00566322"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1C0F9A" w14:paraId="7E11CC3F" w14:textId="77777777" w:rsidTr="001D102B">
        <w:trPr>
          <w:trHeight w:val="354"/>
        </w:trPr>
        <w:tc>
          <w:tcPr>
            <w:tcW w:w="1572" w:type="pct"/>
          </w:tcPr>
          <w:p w14:paraId="0989FB0B" w14:textId="4FBC898D" w:rsidR="001C0F9A" w:rsidRPr="003C2462" w:rsidRDefault="001C0F9A" w:rsidP="001C0F9A">
            <w:pPr>
              <w:rPr>
                <w:szCs w:val="28"/>
              </w:rPr>
            </w:pPr>
            <w:r>
              <w:rPr>
                <w:szCs w:val="28"/>
              </w:rPr>
              <w:t>Không hang</w:t>
            </w:r>
          </w:p>
        </w:tc>
        <w:tc>
          <w:tcPr>
            <w:tcW w:w="943" w:type="pct"/>
            <w:vAlign w:val="top"/>
          </w:tcPr>
          <w:p w14:paraId="0D707F7C" w14:textId="021DA6F7" w:rsidR="001C0F9A" w:rsidRPr="003C2462" w:rsidRDefault="001C0F9A" w:rsidP="001C0F9A">
            <w:pPr>
              <w:jc w:val="center"/>
              <w:rPr>
                <w:szCs w:val="28"/>
              </w:rPr>
            </w:pPr>
            <w:r>
              <w:t>91 (</w:t>
            </w:r>
            <w:r w:rsidRPr="003E4CDA">
              <w:t>79</w:t>
            </w:r>
            <w:r w:rsidR="004021B4">
              <w:t>,</w:t>
            </w:r>
            <w:r w:rsidRPr="003E4CDA">
              <w:t>1%</w:t>
            </w:r>
            <w:r>
              <w:t>)</w:t>
            </w:r>
          </w:p>
        </w:tc>
        <w:tc>
          <w:tcPr>
            <w:tcW w:w="840" w:type="pct"/>
            <w:vAlign w:val="top"/>
          </w:tcPr>
          <w:p w14:paraId="2FD76B26" w14:textId="4379FB8F" w:rsidR="001C0F9A" w:rsidRPr="003C2462" w:rsidRDefault="001C0F9A" w:rsidP="001C0F9A">
            <w:pPr>
              <w:jc w:val="center"/>
              <w:rPr>
                <w:szCs w:val="28"/>
              </w:rPr>
            </w:pPr>
            <w:r>
              <w:t>24 (</w:t>
            </w:r>
            <w:r w:rsidRPr="003E4CDA">
              <w:t>20</w:t>
            </w:r>
            <w:r w:rsidR="004021B4">
              <w:t>,</w:t>
            </w:r>
            <w:r w:rsidRPr="003E4CDA">
              <w:t>9%</w:t>
            </w:r>
            <w:r>
              <w:t>)</w:t>
            </w:r>
          </w:p>
        </w:tc>
        <w:tc>
          <w:tcPr>
            <w:tcW w:w="1037" w:type="pct"/>
            <w:vMerge w:val="restart"/>
          </w:tcPr>
          <w:p w14:paraId="72C7BE05" w14:textId="5AD0B9F8" w:rsidR="001C0F9A" w:rsidRDefault="001C0F9A" w:rsidP="001C0F9A">
            <w:pPr>
              <w:jc w:val="center"/>
            </w:pPr>
            <w:r w:rsidRPr="0061603B">
              <w:t>3</w:t>
            </w:r>
            <w:r w:rsidR="004021B4">
              <w:t>,</w:t>
            </w:r>
            <w:r w:rsidRPr="0061603B">
              <w:t>220</w:t>
            </w:r>
          </w:p>
          <w:p w14:paraId="1FF3D5A2" w14:textId="18C85792" w:rsidR="001C0F9A" w:rsidRPr="003C2462" w:rsidRDefault="001C0F9A" w:rsidP="001C0F9A">
            <w:pPr>
              <w:jc w:val="center"/>
            </w:pPr>
            <w:r>
              <w:t>(</w:t>
            </w:r>
            <w:r w:rsidRPr="0061603B">
              <w:t>1</w:t>
            </w:r>
            <w:r w:rsidR="004021B4">
              <w:t>,</w:t>
            </w:r>
            <w:r w:rsidRPr="0061603B">
              <w:t>834</w:t>
            </w:r>
            <w:r>
              <w:t>-</w:t>
            </w:r>
            <w:r w:rsidRPr="0061603B">
              <w:t>5</w:t>
            </w:r>
            <w:r w:rsidR="004021B4">
              <w:t>,</w:t>
            </w:r>
            <w:r w:rsidRPr="0061603B">
              <w:t>654</w:t>
            </w:r>
            <w:r>
              <w:t>)</w:t>
            </w:r>
          </w:p>
        </w:tc>
        <w:tc>
          <w:tcPr>
            <w:tcW w:w="608" w:type="pct"/>
            <w:vMerge w:val="restart"/>
          </w:tcPr>
          <w:p w14:paraId="68577434" w14:textId="611296E6" w:rsidR="001C0F9A" w:rsidRPr="003C2462" w:rsidRDefault="001C0F9A" w:rsidP="001C0F9A">
            <w:pPr>
              <w:jc w:val="center"/>
              <w:rPr>
                <w:szCs w:val="28"/>
              </w:rPr>
            </w:pPr>
            <w:r>
              <w:rPr>
                <w:szCs w:val="28"/>
              </w:rPr>
              <w:t>&lt;0</w:t>
            </w:r>
            <w:r w:rsidR="004021B4">
              <w:rPr>
                <w:szCs w:val="28"/>
              </w:rPr>
              <w:t>,</w:t>
            </w:r>
            <w:r>
              <w:rPr>
                <w:szCs w:val="28"/>
              </w:rPr>
              <w:t>001</w:t>
            </w:r>
          </w:p>
        </w:tc>
      </w:tr>
      <w:tr w:rsidR="001C0F9A" w14:paraId="5B3EC823" w14:textId="77777777" w:rsidTr="001D102B">
        <w:trPr>
          <w:trHeight w:val="70"/>
        </w:trPr>
        <w:tc>
          <w:tcPr>
            <w:tcW w:w="1572" w:type="pct"/>
          </w:tcPr>
          <w:p w14:paraId="0BD59988" w14:textId="0B8682BA" w:rsidR="001C0F9A" w:rsidRPr="003C2462" w:rsidRDefault="001C0F9A" w:rsidP="001C0F9A">
            <w:pPr>
              <w:rPr>
                <w:szCs w:val="28"/>
              </w:rPr>
            </w:pPr>
            <w:r>
              <w:rPr>
                <w:szCs w:val="28"/>
              </w:rPr>
              <w:t>Có hang</w:t>
            </w:r>
          </w:p>
        </w:tc>
        <w:tc>
          <w:tcPr>
            <w:tcW w:w="943" w:type="pct"/>
            <w:vAlign w:val="top"/>
          </w:tcPr>
          <w:p w14:paraId="1C6FA7A3" w14:textId="5B51EB3E" w:rsidR="001C0F9A" w:rsidRPr="003C2462" w:rsidRDefault="001C0F9A" w:rsidP="001C0F9A">
            <w:pPr>
              <w:jc w:val="center"/>
              <w:rPr>
                <w:szCs w:val="28"/>
              </w:rPr>
            </w:pPr>
            <w:r>
              <w:t>73 (</w:t>
            </w:r>
            <w:r w:rsidRPr="00963054">
              <w:t>54</w:t>
            </w:r>
            <w:r w:rsidR="004021B4">
              <w:t>,</w:t>
            </w:r>
            <w:r w:rsidRPr="00963054">
              <w:t>1%</w:t>
            </w:r>
            <w:r>
              <w:t>)</w:t>
            </w:r>
          </w:p>
        </w:tc>
        <w:tc>
          <w:tcPr>
            <w:tcW w:w="840" w:type="pct"/>
            <w:vAlign w:val="top"/>
          </w:tcPr>
          <w:p w14:paraId="027ED8A8" w14:textId="3F84CA7D" w:rsidR="001C0F9A" w:rsidRPr="003C2462" w:rsidRDefault="001C0F9A" w:rsidP="001C0F9A">
            <w:pPr>
              <w:jc w:val="center"/>
              <w:rPr>
                <w:szCs w:val="28"/>
              </w:rPr>
            </w:pPr>
            <w:r>
              <w:t>62 (</w:t>
            </w:r>
            <w:r w:rsidRPr="00963054">
              <w:t>45</w:t>
            </w:r>
            <w:r w:rsidR="004021B4">
              <w:t>,</w:t>
            </w:r>
            <w:r w:rsidRPr="00963054">
              <w:t>9%</w:t>
            </w:r>
            <w:r>
              <w:t>)</w:t>
            </w:r>
          </w:p>
        </w:tc>
        <w:tc>
          <w:tcPr>
            <w:tcW w:w="1037" w:type="pct"/>
            <w:vMerge/>
          </w:tcPr>
          <w:p w14:paraId="574A6099" w14:textId="77777777" w:rsidR="001C0F9A" w:rsidRPr="003C2462" w:rsidRDefault="001C0F9A" w:rsidP="001C0F9A">
            <w:pPr>
              <w:jc w:val="center"/>
            </w:pPr>
          </w:p>
        </w:tc>
        <w:tc>
          <w:tcPr>
            <w:tcW w:w="608" w:type="pct"/>
            <w:vMerge/>
          </w:tcPr>
          <w:p w14:paraId="5B68B6EF" w14:textId="77777777" w:rsidR="001C0F9A" w:rsidRPr="003C2462" w:rsidRDefault="001C0F9A" w:rsidP="001C0F9A">
            <w:pPr>
              <w:jc w:val="center"/>
              <w:rPr>
                <w:szCs w:val="28"/>
              </w:rPr>
            </w:pPr>
          </w:p>
        </w:tc>
      </w:tr>
      <w:tr w:rsidR="001C0F9A" w14:paraId="592EB71D" w14:textId="77777777" w:rsidTr="001D102B">
        <w:tc>
          <w:tcPr>
            <w:tcW w:w="5000" w:type="pct"/>
            <w:gridSpan w:val="5"/>
            <w:tcBorders>
              <w:tl2br w:val="nil"/>
            </w:tcBorders>
          </w:tcPr>
          <w:p w14:paraId="1290D457" w14:textId="77777777" w:rsidR="001C0F9A" w:rsidRPr="002A15EF" w:rsidRDefault="001C0F9A" w:rsidP="001D102B">
            <w:pPr>
              <w:jc w:val="center"/>
              <w:rPr>
                <w:b/>
                <w:bCs/>
              </w:rPr>
            </w:pPr>
            <w:r>
              <w:rPr>
                <w:b/>
                <w:bCs/>
                <w:szCs w:val="28"/>
              </w:rPr>
              <w:t>SGA</w:t>
            </w:r>
          </w:p>
        </w:tc>
      </w:tr>
      <w:tr w:rsidR="001C0F9A" w14:paraId="275928E8" w14:textId="77777777" w:rsidTr="001D102B">
        <w:trPr>
          <w:trHeight w:val="759"/>
        </w:trPr>
        <w:tc>
          <w:tcPr>
            <w:tcW w:w="1572" w:type="pct"/>
            <w:tcBorders>
              <w:tl2br w:val="single" w:sz="4" w:space="0" w:color="auto"/>
            </w:tcBorders>
          </w:tcPr>
          <w:p w14:paraId="7033C580" w14:textId="77777777" w:rsidR="001C0F9A" w:rsidRPr="002A15EF" w:rsidRDefault="001C0F9A" w:rsidP="001D102B">
            <w:pPr>
              <w:jc w:val="right"/>
              <w:rPr>
                <w:b/>
                <w:bCs/>
                <w:szCs w:val="28"/>
              </w:rPr>
            </w:pPr>
            <w:r>
              <w:rPr>
                <w:b/>
                <w:bCs/>
                <w:szCs w:val="28"/>
              </w:rPr>
              <w:t>TTDD</w:t>
            </w:r>
          </w:p>
          <w:p w14:paraId="0D2CA3E8" w14:textId="77777777" w:rsidR="001C0F9A" w:rsidRPr="002A15EF" w:rsidRDefault="001C0F9A" w:rsidP="001D102B">
            <w:pPr>
              <w:rPr>
                <w:b/>
                <w:bCs/>
                <w:szCs w:val="28"/>
              </w:rPr>
            </w:pPr>
            <w:r>
              <w:rPr>
                <w:b/>
                <w:bCs/>
                <w:szCs w:val="28"/>
              </w:rPr>
              <w:t>X-quang phổi</w:t>
            </w:r>
          </w:p>
        </w:tc>
        <w:tc>
          <w:tcPr>
            <w:tcW w:w="943" w:type="pct"/>
          </w:tcPr>
          <w:p w14:paraId="0498BE0C" w14:textId="77777777" w:rsidR="001C0F9A" w:rsidRDefault="001C0F9A" w:rsidP="001D102B">
            <w:pPr>
              <w:jc w:val="center"/>
              <w:rPr>
                <w:b/>
                <w:bCs/>
                <w:szCs w:val="28"/>
              </w:rPr>
            </w:pPr>
            <w:r>
              <w:rPr>
                <w:b/>
                <w:bCs/>
                <w:szCs w:val="28"/>
              </w:rPr>
              <w:t>Không SDD</w:t>
            </w:r>
          </w:p>
          <w:p w14:paraId="72BF7FC3"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37955EE4"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8661ED3" w14:textId="77777777" w:rsidR="001C0F9A" w:rsidRDefault="001C0F9A" w:rsidP="001D102B">
            <w:pPr>
              <w:jc w:val="center"/>
              <w:rPr>
                <w:b/>
                <w:bCs/>
              </w:rPr>
            </w:pPr>
            <w:r>
              <w:rPr>
                <w:b/>
                <w:bCs/>
              </w:rPr>
              <w:t>OR</w:t>
            </w:r>
          </w:p>
          <w:p w14:paraId="00B9883B" w14:textId="77777777" w:rsidR="001C0F9A" w:rsidRPr="002A15EF" w:rsidRDefault="001C0F9A" w:rsidP="001D102B">
            <w:pPr>
              <w:jc w:val="center"/>
              <w:rPr>
                <w:b/>
                <w:bCs/>
              </w:rPr>
            </w:pPr>
            <w:r>
              <w:rPr>
                <w:b/>
                <w:bCs/>
              </w:rPr>
              <w:t>(95% CI)</w:t>
            </w:r>
          </w:p>
        </w:tc>
        <w:tc>
          <w:tcPr>
            <w:tcW w:w="608" w:type="pct"/>
          </w:tcPr>
          <w:p w14:paraId="68ABF169" w14:textId="77777777" w:rsidR="001C0F9A" w:rsidRPr="002A15EF" w:rsidRDefault="001C0F9A" w:rsidP="001D102B">
            <w:pPr>
              <w:jc w:val="center"/>
              <w:rPr>
                <w:b/>
                <w:bCs/>
                <w:szCs w:val="28"/>
              </w:rPr>
            </w:pPr>
            <w:r w:rsidRPr="002A15EF">
              <w:rPr>
                <w:b/>
                <w:bCs/>
                <w:szCs w:val="28"/>
              </w:rPr>
              <w:t>p</w:t>
            </w:r>
          </w:p>
        </w:tc>
      </w:tr>
      <w:tr w:rsidR="001C0F9A" w14:paraId="294904A3" w14:textId="77777777" w:rsidTr="001D102B">
        <w:trPr>
          <w:trHeight w:val="354"/>
        </w:trPr>
        <w:tc>
          <w:tcPr>
            <w:tcW w:w="1572" w:type="pct"/>
          </w:tcPr>
          <w:p w14:paraId="22831078" w14:textId="2220F1C2" w:rsidR="001C0F9A" w:rsidRPr="003C2462" w:rsidRDefault="001C0F9A" w:rsidP="001C0F9A">
            <w:pPr>
              <w:rPr>
                <w:szCs w:val="28"/>
              </w:rPr>
            </w:pPr>
            <w:r>
              <w:rPr>
                <w:szCs w:val="28"/>
              </w:rPr>
              <w:t>Không hang</w:t>
            </w:r>
          </w:p>
        </w:tc>
        <w:tc>
          <w:tcPr>
            <w:tcW w:w="943" w:type="pct"/>
            <w:vAlign w:val="top"/>
          </w:tcPr>
          <w:p w14:paraId="191B8A50" w14:textId="46510A0E" w:rsidR="001C0F9A" w:rsidRPr="003C2462" w:rsidRDefault="001C0F9A" w:rsidP="001C0F9A">
            <w:pPr>
              <w:jc w:val="center"/>
              <w:rPr>
                <w:szCs w:val="28"/>
              </w:rPr>
            </w:pPr>
            <w:r>
              <w:t>84 (</w:t>
            </w:r>
            <w:r w:rsidRPr="00090398">
              <w:t>73</w:t>
            </w:r>
            <w:r w:rsidR="004021B4">
              <w:t>,</w:t>
            </w:r>
            <w:r w:rsidRPr="00090398">
              <w:t>0%</w:t>
            </w:r>
            <w:r>
              <w:t>)</w:t>
            </w:r>
          </w:p>
        </w:tc>
        <w:tc>
          <w:tcPr>
            <w:tcW w:w="840" w:type="pct"/>
            <w:vAlign w:val="top"/>
          </w:tcPr>
          <w:p w14:paraId="5095D3D0" w14:textId="2A72B868" w:rsidR="001C0F9A" w:rsidRPr="003C2462" w:rsidRDefault="001C0F9A" w:rsidP="001C0F9A">
            <w:pPr>
              <w:jc w:val="center"/>
              <w:rPr>
                <w:szCs w:val="28"/>
              </w:rPr>
            </w:pPr>
            <w:r>
              <w:t>31 (</w:t>
            </w:r>
            <w:r w:rsidRPr="00090398">
              <w:t>27</w:t>
            </w:r>
            <w:r w:rsidR="004021B4">
              <w:t>,</w:t>
            </w:r>
            <w:r w:rsidRPr="00090398">
              <w:t>0%</w:t>
            </w:r>
            <w:r>
              <w:t>)</w:t>
            </w:r>
          </w:p>
        </w:tc>
        <w:tc>
          <w:tcPr>
            <w:tcW w:w="1037" w:type="pct"/>
            <w:vMerge w:val="restart"/>
          </w:tcPr>
          <w:p w14:paraId="15C2477C" w14:textId="76B0208A" w:rsidR="001C0F9A" w:rsidRDefault="001C0F9A" w:rsidP="001C0F9A">
            <w:pPr>
              <w:jc w:val="center"/>
            </w:pPr>
            <w:r w:rsidRPr="002502B0">
              <w:t>2</w:t>
            </w:r>
            <w:r w:rsidR="004021B4">
              <w:t>,</w:t>
            </w:r>
            <w:r w:rsidRPr="002502B0">
              <w:t>301</w:t>
            </w:r>
          </w:p>
          <w:p w14:paraId="5189C55E" w14:textId="421B37E6" w:rsidR="001C0F9A" w:rsidRPr="003C2462" w:rsidRDefault="001C0F9A" w:rsidP="001C0F9A">
            <w:pPr>
              <w:jc w:val="center"/>
            </w:pPr>
            <w:r>
              <w:t>(</w:t>
            </w:r>
            <w:r w:rsidRPr="002502B0">
              <w:t>1</w:t>
            </w:r>
            <w:r w:rsidR="004021B4">
              <w:t>,</w:t>
            </w:r>
            <w:r w:rsidRPr="002502B0">
              <w:t>350</w:t>
            </w:r>
            <w:r>
              <w:t>-</w:t>
            </w:r>
            <w:r w:rsidRPr="002502B0">
              <w:t>3</w:t>
            </w:r>
            <w:r w:rsidR="004021B4">
              <w:t>,</w:t>
            </w:r>
            <w:r w:rsidRPr="002502B0">
              <w:t>922</w:t>
            </w:r>
            <w:r>
              <w:t>)</w:t>
            </w:r>
          </w:p>
        </w:tc>
        <w:tc>
          <w:tcPr>
            <w:tcW w:w="608" w:type="pct"/>
            <w:vMerge w:val="restart"/>
          </w:tcPr>
          <w:p w14:paraId="2D657BBE" w14:textId="0976AE6D" w:rsidR="001C0F9A" w:rsidRPr="003C2462" w:rsidRDefault="001C0F9A" w:rsidP="001C0F9A">
            <w:pPr>
              <w:jc w:val="center"/>
              <w:rPr>
                <w:szCs w:val="28"/>
              </w:rPr>
            </w:pPr>
            <w:r>
              <w:rPr>
                <w:szCs w:val="28"/>
              </w:rPr>
              <w:t>0</w:t>
            </w:r>
            <w:r w:rsidR="004021B4">
              <w:rPr>
                <w:szCs w:val="28"/>
              </w:rPr>
              <w:t>,</w:t>
            </w:r>
            <w:r>
              <w:rPr>
                <w:szCs w:val="28"/>
              </w:rPr>
              <w:t>003</w:t>
            </w:r>
          </w:p>
        </w:tc>
      </w:tr>
      <w:tr w:rsidR="001C0F9A" w14:paraId="69E12CF2" w14:textId="77777777" w:rsidTr="001D102B">
        <w:trPr>
          <w:trHeight w:val="70"/>
        </w:trPr>
        <w:tc>
          <w:tcPr>
            <w:tcW w:w="1572" w:type="pct"/>
          </w:tcPr>
          <w:p w14:paraId="7143A82B" w14:textId="632DDFD0" w:rsidR="001C0F9A" w:rsidRPr="003C2462" w:rsidRDefault="001C0F9A" w:rsidP="001C0F9A">
            <w:pPr>
              <w:rPr>
                <w:szCs w:val="28"/>
              </w:rPr>
            </w:pPr>
            <w:r>
              <w:rPr>
                <w:szCs w:val="28"/>
              </w:rPr>
              <w:t>Có hang</w:t>
            </w:r>
          </w:p>
        </w:tc>
        <w:tc>
          <w:tcPr>
            <w:tcW w:w="943" w:type="pct"/>
            <w:vAlign w:val="top"/>
          </w:tcPr>
          <w:p w14:paraId="4B977A59" w14:textId="24C1549E" w:rsidR="001C0F9A" w:rsidRPr="003C2462" w:rsidRDefault="001C0F9A" w:rsidP="001C0F9A">
            <w:pPr>
              <w:jc w:val="center"/>
              <w:rPr>
                <w:szCs w:val="28"/>
              </w:rPr>
            </w:pPr>
            <w:r>
              <w:t>73 (</w:t>
            </w:r>
            <w:r w:rsidRPr="0047706E">
              <w:t>54</w:t>
            </w:r>
            <w:r w:rsidR="004021B4">
              <w:t>,</w:t>
            </w:r>
            <w:r w:rsidRPr="0047706E">
              <w:t>1%</w:t>
            </w:r>
            <w:r>
              <w:t>)</w:t>
            </w:r>
          </w:p>
        </w:tc>
        <w:tc>
          <w:tcPr>
            <w:tcW w:w="840" w:type="pct"/>
            <w:vAlign w:val="top"/>
          </w:tcPr>
          <w:p w14:paraId="0D3D8492" w14:textId="21ECC61B" w:rsidR="001C0F9A" w:rsidRPr="003C2462" w:rsidRDefault="001C0F9A" w:rsidP="001C0F9A">
            <w:pPr>
              <w:jc w:val="center"/>
              <w:rPr>
                <w:szCs w:val="28"/>
              </w:rPr>
            </w:pPr>
            <w:r>
              <w:t>62 (</w:t>
            </w:r>
            <w:r w:rsidRPr="0047706E">
              <w:t>45</w:t>
            </w:r>
            <w:r w:rsidR="004021B4">
              <w:t>,</w:t>
            </w:r>
            <w:r w:rsidRPr="0047706E">
              <w:t>9%</w:t>
            </w:r>
            <w:r>
              <w:t>)</w:t>
            </w:r>
          </w:p>
        </w:tc>
        <w:tc>
          <w:tcPr>
            <w:tcW w:w="1037" w:type="pct"/>
            <w:vMerge/>
          </w:tcPr>
          <w:p w14:paraId="0C139F85" w14:textId="77777777" w:rsidR="001C0F9A" w:rsidRPr="003C2462" w:rsidRDefault="001C0F9A" w:rsidP="001C0F9A">
            <w:pPr>
              <w:jc w:val="center"/>
            </w:pPr>
          </w:p>
        </w:tc>
        <w:tc>
          <w:tcPr>
            <w:tcW w:w="608" w:type="pct"/>
            <w:vMerge/>
          </w:tcPr>
          <w:p w14:paraId="67DB79EB" w14:textId="77777777" w:rsidR="001C0F9A" w:rsidRPr="003C2462" w:rsidRDefault="001C0F9A" w:rsidP="001C0F9A">
            <w:pPr>
              <w:jc w:val="center"/>
              <w:rPr>
                <w:szCs w:val="28"/>
              </w:rPr>
            </w:pPr>
          </w:p>
        </w:tc>
      </w:tr>
    </w:tbl>
    <w:p w14:paraId="7319C3C8" w14:textId="1557A0DB" w:rsidR="00106E7B" w:rsidRPr="00BB0F55" w:rsidRDefault="001D4020" w:rsidP="00106E7B">
      <w:r>
        <w:t xml:space="preserve">Nhận xét: </w:t>
      </w:r>
      <w:bookmarkStart w:id="100" w:name="_Hlk134600649"/>
      <w:r w:rsidR="00106E7B">
        <w:t>t</w:t>
      </w:r>
      <w:r w:rsidR="00106E7B" w:rsidRPr="00BB0F55">
        <w:t xml:space="preserve">heo BMI, bệnh nhân tổn thương không hang trên phim X-quang phổi có tỷ lệ SDD là 20,9% thấp hơn </w:t>
      </w:r>
      <w:r w:rsidR="00106E7B">
        <w:t xml:space="preserve">2,2 lần so với </w:t>
      </w:r>
      <w:r w:rsidR="00106E7B" w:rsidRPr="00BB0F55">
        <w:t xml:space="preserve">bệnh nhân tổn thương có hang trên phim X-quang phổi là 45,9%, </w:t>
      </w:r>
      <w:r w:rsidR="0070311F">
        <w:t>OR=</w:t>
      </w:r>
      <w:r w:rsidR="00106E7B" w:rsidRPr="00BB0F55">
        <w:t xml:space="preserve">3,220, khoảng tin cậy 95% của OR là 1,834-5,654, sự khác biệt có ý nghĩa thống kê với p &lt;0,001. Theo SGA, bệnh nhân tổn thương không hang trên phim X-quang phổi có tỷ lệ SDD là 27,0% thấp hơn </w:t>
      </w:r>
      <w:r w:rsidR="00106E7B">
        <w:t xml:space="preserve">1,7 lần so với </w:t>
      </w:r>
      <w:r w:rsidR="00106E7B" w:rsidRPr="00BB0F55">
        <w:t xml:space="preserve">bệnh nhân tổn thương có hang trên phim X-quang phổi là 45,9%, </w:t>
      </w:r>
      <w:r w:rsidR="0070311F">
        <w:t>OR=</w:t>
      </w:r>
      <w:r w:rsidR="00106E7B" w:rsidRPr="00BB0F55">
        <w:t xml:space="preserve">2,301, khoảng tin cậy 95% của OR là 1,350-3,922, sự khác biệt có ý nghĩa thống kê với </w:t>
      </w:r>
      <w:r w:rsidR="0070311F">
        <w:t>p=</w:t>
      </w:r>
      <w:r w:rsidR="00106E7B" w:rsidRPr="00BB0F55">
        <w:t>0,003.</w:t>
      </w:r>
    </w:p>
    <w:bookmarkEnd w:id="100"/>
    <w:p w14:paraId="4C7FB086" w14:textId="1C445BF7" w:rsidR="00A56D0C" w:rsidRDefault="00A56D0C" w:rsidP="00A56D0C">
      <w:pPr>
        <w:pStyle w:val="Heading3"/>
      </w:pPr>
      <w:r>
        <w:lastRenderedPageBreak/>
        <w:t>3.</w:t>
      </w:r>
      <w:r w:rsidR="00913CE7">
        <w:t>2</w:t>
      </w:r>
      <w:r>
        <w:t>.</w:t>
      </w:r>
      <w:r w:rsidR="00D86C01">
        <w:t>1</w:t>
      </w:r>
      <w:r w:rsidR="00E86118">
        <w:t>1</w:t>
      </w:r>
      <w:r>
        <w:t>. Mối liên quan giữa tình trạng thiếu máu và tình trạng dinh dưỡng</w:t>
      </w:r>
    </w:p>
    <w:p w14:paraId="312E2281" w14:textId="2AC751A0" w:rsidR="00240D39" w:rsidRDefault="00240D39" w:rsidP="00240D39">
      <w:pPr>
        <w:pStyle w:val="Caption"/>
        <w:rPr>
          <w:bCs/>
        </w:rPr>
      </w:pPr>
      <w:bookmarkStart w:id="101" w:name="_Toc13460642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9</w:t>
      </w:r>
      <w:r w:rsidR="00CF667C">
        <w:fldChar w:fldCharType="end"/>
      </w:r>
      <w:r>
        <w:t xml:space="preserve">. </w:t>
      </w:r>
      <w:r>
        <w:rPr>
          <w:bCs/>
        </w:rPr>
        <w:t xml:space="preserve">Mối liên quan giữa tình trạng thiếu máu và </w:t>
      </w:r>
      <w:r w:rsidR="004645E9">
        <w:rPr>
          <w:bCs/>
        </w:rPr>
        <w:t>TTDD</w:t>
      </w:r>
      <w:bookmarkEnd w:id="101"/>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1D102B">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t>thiếu máu</w:t>
            </w:r>
          </w:p>
        </w:tc>
        <w:tc>
          <w:tcPr>
            <w:tcW w:w="943" w:type="pct"/>
          </w:tcPr>
          <w:p w14:paraId="47FEB408" w14:textId="77777777" w:rsidR="004645E9" w:rsidRDefault="004645E9" w:rsidP="001D102B">
            <w:pPr>
              <w:jc w:val="center"/>
              <w:rPr>
                <w:b/>
                <w:bCs/>
                <w:szCs w:val="28"/>
              </w:rPr>
            </w:pPr>
            <w:r>
              <w:rPr>
                <w:b/>
                <w:bCs/>
                <w:szCs w:val="28"/>
              </w:rPr>
              <w:t>Không SDD</w:t>
            </w:r>
          </w:p>
          <w:p w14:paraId="114D7D69"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64D0EB33"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4645E9" w14:paraId="7366C603" w14:textId="77777777" w:rsidTr="001D102B">
        <w:trPr>
          <w:trHeight w:val="354"/>
        </w:trPr>
        <w:tc>
          <w:tcPr>
            <w:tcW w:w="1572" w:type="pct"/>
          </w:tcPr>
          <w:p w14:paraId="4FEC1500" w14:textId="12F2E76B" w:rsidR="004645E9" w:rsidRPr="003C2462" w:rsidRDefault="004645E9" w:rsidP="004645E9">
            <w:pPr>
              <w:rPr>
                <w:szCs w:val="28"/>
              </w:rPr>
            </w:pPr>
            <w:r>
              <w:rPr>
                <w:szCs w:val="28"/>
              </w:rPr>
              <w:t>Không</w:t>
            </w:r>
          </w:p>
        </w:tc>
        <w:tc>
          <w:tcPr>
            <w:tcW w:w="943" w:type="pct"/>
            <w:vAlign w:val="top"/>
          </w:tcPr>
          <w:p w14:paraId="2EEE8614" w14:textId="79995B81" w:rsidR="004645E9" w:rsidRPr="003C2462" w:rsidRDefault="004645E9" w:rsidP="004645E9">
            <w:pPr>
              <w:jc w:val="center"/>
              <w:rPr>
                <w:szCs w:val="28"/>
              </w:rPr>
            </w:pPr>
            <w:r>
              <w:t>79 (</w:t>
            </w:r>
            <w:r w:rsidRPr="00074917">
              <w:t>77</w:t>
            </w:r>
            <w:r w:rsidR="004021B4">
              <w:t>,</w:t>
            </w:r>
            <w:r w:rsidRPr="00074917">
              <w:t>5%</w:t>
            </w:r>
            <w:r>
              <w:t>)</w:t>
            </w:r>
          </w:p>
        </w:tc>
        <w:tc>
          <w:tcPr>
            <w:tcW w:w="840" w:type="pct"/>
            <w:vAlign w:val="top"/>
          </w:tcPr>
          <w:p w14:paraId="0F9A8862" w14:textId="596B2D44" w:rsidR="004645E9" w:rsidRPr="003C2462" w:rsidRDefault="004645E9" w:rsidP="004645E9">
            <w:pPr>
              <w:jc w:val="center"/>
              <w:rPr>
                <w:szCs w:val="28"/>
              </w:rPr>
            </w:pPr>
            <w:r>
              <w:t>23 (</w:t>
            </w:r>
            <w:r w:rsidRPr="00074917">
              <w:t>22</w:t>
            </w:r>
            <w:r w:rsidR="004021B4">
              <w:t>,</w:t>
            </w:r>
            <w:r w:rsidRPr="00074917">
              <w:t>5%</w:t>
            </w:r>
            <w:r>
              <w:t>)</w:t>
            </w:r>
          </w:p>
        </w:tc>
        <w:tc>
          <w:tcPr>
            <w:tcW w:w="1037" w:type="pct"/>
            <w:vMerge w:val="restart"/>
          </w:tcPr>
          <w:p w14:paraId="51E96FAB" w14:textId="4819291F" w:rsidR="004645E9" w:rsidRDefault="004645E9" w:rsidP="004645E9">
            <w:pPr>
              <w:jc w:val="center"/>
            </w:pPr>
            <w:r w:rsidRPr="00771420">
              <w:t>2</w:t>
            </w:r>
            <w:r w:rsidR="004021B4">
              <w:t>,</w:t>
            </w:r>
            <w:r w:rsidRPr="00771420">
              <w:t>546</w:t>
            </w:r>
          </w:p>
          <w:p w14:paraId="52B99837" w14:textId="5D270363" w:rsidR="004645E9" w:rsidRPr="003C2462" w:rsidRDefault="004645E9" w:rsidP="004645E9">
            <w:pPr>
              <w:jc w:val="center"/>
            </w:pPr>
            <w:r>
              <w:t>(</w:t>
            </w:r>
            <w:r w:rsidRPr="00771420">
              <w:t>1</w:t>
            </w:r>
            <w:r w:rsidR="004021B4">
              <w:t>,</w:t>
            </w:r>
            <w:r w:rsidRPr="00771420">
              <w:t>444</w:t>
            </w:r>
            <w:r>
              <w:t>-</w:t>
            </w:r>
            <w:r w:rsidRPr="00771420">
              <w:t>4</w:t>
            </w:r>
            <w:r w:rsidR="004021B4">
              <w:t>,</w:t>
            </w:r>
            <w:r w:rsidRPr="00771420">
              <w:t>489</w:t>
            </w:r>
            <w:r>
              <w:t>)</w:t>
            </w:r>
          </w:p>
        </w:tc>
        <w:tc>
          <w:tcPr>
            <w:tcW w:w="608" w:type="pct"/>
            <w:vMerge w:val="restart"/>
          </w:tcPr>
          <w:p w14:paraId="35114A93" w14:textId="41D832CC" w:rsidR="004645E9" w:rsidRPr="003C2462" w:rsidRDefault="004645E9" w:rsidP="004645E9">
            <w:pPr>
              <w:jc w:val="center"/>
              <w:rPr>
                <w:szCs w:val="28"/>
              </w:rPr>
            </w:pPr>
            <w:r>
              <w:rPr>
                <w:szCs w:val="28"/>
              </w:rPr>
              <w:t>0</w:t>
            </w:r>
            <w:r w:rsidR="004021B4">
              <w:rPr>
                <w:szCs w:val="28"/>
              </w:rPr>
              <w:t>,</w:t>
            </w:r>
            <w:r>
              <w:rPr>
                <w:szCs w:val="28"/>
              </w:rPr>
              <w:t>002</w:t>
            </w:r>
          </w:p>
        </w:tc>
      </w:tr>
      <w:tr w:rsidR="004645E9" w14:paraId="17551663" w14:textId="77777777" w:rsidTr="001D102B">
        <w:trPr>
          <w:trHeight w:val="70"/>
        </w:trPr>
        <w:tc>
          <w:tcPr>
            <w:tcW w:w="1572" w:type="pct"/>
          </w:tcPr>
          <w:p w14:paraId="48C74E69" w14:textId="6D2316EE" w:rsidR="004645E9" w:rsidRPr="003C2462" w:rsidRDefault="004645E9" w:rsidP="004645E9">
            <w:pPr>
              <w:rPr>
                <w:szCs w:val="28"/>
              </w:rPr>
            </w:pPr>
            <w:r>
              <w:rPr>
                <w:szCs w:val="28"/>
              </w:rPr>
              <w:t>Có</w:t>
            </w:r>
          </w:p>
        </w:tc>
        <w:tc>
          <w:tcPr>
            <w:tcW w:w="943" w:type="pct"/>
            <w:vAlign w:val="top"/>
          </w:tcPr>
          <w:p w14:paraId="2117EC96" w14:textId="07AAF22A" w:rsidR="004645E9" w:rsidRPr="003C2462" w:rsidRDefault="004645E9" w:rsidP="004645E9">
            <w:pPr>
              <w:jc w:val="center"/>
              <w:rPr>
                <w:szCs w:val="28"/>
              </w:rPr>
            </w:pPr>
            <w:r>
              <w:t>85 (</w:t>
            </w:r>
            <w:r w:rsidRPr="00826839">
              <w:t>57</w:t>
            </w:r>
            <w:r w:rsidR="004021B4">
              <w:t>,</w:t>
            </w:r>
            <w:r w:rsidRPr="00826839">
              <w:t>4%</w:t>
            </w:r>
            <w:r>
              <w:t>)</w:t>
            </w:r>
          </w:p>
        </w:tc>
        <w:tc>
          <w:tcPr>
            <w:tcW w:w="840" w:type="pct"/>
            <w:vAlign w:val="top"/>
          </w:tcPr>
          <w:p w14:paraId="2DDBF32F" w14:textId="0860A019" w:rsidR="004645E9" w:rsidRPr="003C2462" w:rsidRDefault="004645E9" w:rsidP="004645E9">
            <w:pPr>
              <w:jc w:val="center"/>
              <w:rPr>
                <w:szCs w:val="28"/>
              </w:rPr>
            </w:pPr>
            <w:r>
              <w:t>63 (</w:t>
            </w:r>
            <w:r w:rsidRPr="00826839">
              <w:t>42</w:t>
            </w:r>
            <w:r w:rsidR="004021B4">
              <w:t>,</w:t>
            </w:r>
            <w:r w:rsidRPr="00826839">
              <w:t>6%</w:t>
            </w:r>
            <w:r>
              <w:t>)</w:t>
            </w:r>
          </w:p>
        </w:tc>
        <w:tc>
          <w:tcPr>
            <w:tcW w:w="1037" w:type="pct"/>
            <w:vMerge/>
          </w:tcPr>
          <w:p w14:paraId="6A0D30DB" w14:textId="77777777" w:rsidR="004645E9" w:rsidRPr="003C2462" w:rsidRDefault="004645E9" w:rsidP="004645E9">
            <w:pPr>
              <w:jc w:val="center"/>
            </w:pPr>
          </w:p>
        </w:tc>
        <w:tc>
          <w:tcPr>
            <w:tcW w:w="608" w:type="pct"/>
            <w:vMerge/>
          </w:tcPr>
          <w:p w14:paraId="17183926" w14:textId="77777777" w:rsidR="004645E9" w:rsidRPr="003C2462" w:rsidRDefault="004645E9" w:rsidP="004645E9">
            <w:pPr>
              <w:jc w:val="center"/>
              <w:rPr>
                <w:szCs w:val="28"/>
              </w:rPr>
            </w:pPr>
          </w:p>
        </w:tc>
      </w:tr>
      <w:tr w:rsidR="004645E9" w14:paraId="1977D518" w14:textId="77777777" w:rsidTr="001D102B">
        <w:tc>
          <w:tcPr>
            <w:tcW w:w="5000" w:type="pct"/>
            <w:gridSpan w:val="5"/>
            <w:tcBorders>
              <w:tl2br w:val="nil"/>
            </w:tcBorders>
          </w:tcPr>
          <w:p w14:paraId="3648948E" w14:textId="77777777" w:rsidR="004645E9" w:rsidRPr="002A15EF" w:rsidRDefault="004645E9" w:rsidP="001D102B">
            <w:pPr>
              <w:jc w:val="center"/>
              <w:rPr>
                <w:b/>
                <w:bCs/>
              </w:rPr>
            </w:pPr>
            <w:r>
              <w:rPr>
                <w:b/>
                <w:bCs/>
                <w:szCs w:val="28"/>
              </w:rPr>
              <w:t>SGA</w:t>
            </w:r>
          </w:p>
        </w:tc>
      </w:tr>
      <w:tr w:rsidR="004645E9" w14:paraId="656B5D26" w14:textId="77777777" w:rsidTr="001D102B">
        <w:trPr>
          <w:trHeight w:val="759"/>
        </w:trPr>
        <w:tc>
          <w:tcPr>
            <w:tcW w:w="1572" w:type="pct"/>
            <w:tcBorders>
              <w:tl2br w:val="single" w:sz="4" w:space="0" w:color="auto"/>
            </w:tcBorders>
          </w:tcPr>
          <w:p w14:paraId="2536B477" w14:textId="77777777" w:rsidR="004645E9" w:rsidRPr="002A15EF" w:rsidRDefault="004645E9" w:rsidP="001D102B">
            <w:pPr>
              <w:jc w:val="right"/>
              <w:rPr>
                <w:b/>
                <w:bCs/>
                <w:szCs w:val="28"/>
              </w:rPr>
            </w:pPr>
            <w:r>
              <w:rPr>
                <w:b/>
                <w:bCs/>
                <w:szCs w:val="28"/>
              </w:rPr>
              <w:t>TTDD</w:t>
            </w:r>
          </w:p>
          <w:p w14:paraId="03758820" w14:textId="77777777" w:rsidR="004645E9" w:rsidRDefault="004645E9" w:rsidP="004645E9">
            <w:pPr>
              <w:rPr>
                <w:b/>
                <w:bCs/>
                <w:szCs w:val="28"/>
              </w:rPr>
            </w:pPr>
            <w:r>
              <w:rPr>
                <w:b/>
                <w:bCs/>
                <w:szCs w:val="28"/>
              </w:rPr>
              <w:t>Tình trạng</w:t>
            </w:r>
          </w:p>
          <w:p w14:paraId="3EB5FC4B" w14:textId="4EF3EC92" w:rsidR="004645E9" w:rsidRPr="002A15EF" w:rsidRDefault="004645E9" w:rsidP="004645E9">
            <w:pPr>
              <w:rPr>
                <w:b/>
                <w:bCs/>
                <w:szCs w:val="28"/>
              </w:rPr>
            </w:pPr>
            <w:r>
              <w:rPr>
                <w:b/>
                <w:bCs/>
                <w:szCs w:val="28"/>
              </w:rPr>
              <w:t>thiếu máu</w:t>
            </w:r>
          </w:p>
        </w:tc>
        <w:tc>
          <w:tcPr>
            <w:tcW w:w="943" w:type="pct"/>
          </w:tcPr>
          <w:p w14:paraId="669C9286" w14:textId="77777777" w:rsidR="004645E9" w:rsidRDefault="004645E9" w:rsidP="001D102B">
            <w:pPr>
              <w:jc w:val="center"/>
              <w:rPr>
                <w:b/>
                <w:bCs/>
                <w:szCs w:val="28"/>
              </w:rPr>
            </w:pPr>
            <w:r>
              <w:rPr>
                <w:b/>
                <w:bCs/>
                <w:szCs w:val="28"/>
              </w:rPr>
              <w:t>Không SDD</w:t>
            </w:r>
          </w:p>
          <w:p w14:paraId="1FAE113F"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73D86D4F"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0E65E38" w14:textId="77777777" w:rsidR="004645E9" w:rsidRDefault="004645E9" w:rsidP="001D102B">
            <w:pPr>
              <w:jc w:val="center"/>
              <w:rPr>
                <w:b/>
                <w:bCs/>
              </w:rPr>
            </w:pPr>
            <w:r>
              <w:rPr>
                <w:b/>
                <w:bCs/>
              </w:rPr>
              <w:t>OR</w:t>
            </w:r>
          </w:p>
          <w:p w14:paraId="30B96130" w14:textId="77777777" w:rsidR="004645E9" w:rsidRPr="002A15EF" w:rsidRDefault="004645E9" w:rsidP="001D102B">
            <w:pPr>
              <w:jc w:val="center"/>
              <w:rPr>
                <w:b/>
                <w:bCs/>
              </w:rPr>
            </w:pPr>
            <w:r>
              <w:rPr>
                <w:b/>
                <w:bCs/>
              </w:rPr>
              <w:t>(95% CI)</w:t>
            </w:r>
          </w:p>
        </w:tc>
        <w:tc>
          <w:tcPr>
            <w:tcW w:w="608" w:type="pct"/>
          </w:tcPr>
          <w:p w14:paraId="52D235EB" w14:textId="77777777" w:rsidR="004645E9" w:rsidRPr="002A15EF" w:rsidRDefault="004645E9" w:rsidP="001D102B">
            <w:pPr>
              <w:jc w:val="center"/>
              <w:rPr>
                <w:b/>
                <w:bCs/>
                <w:szCs w:val="28"/>
              </w:rPr>
            </w:pPr>
            <w:r w:rsidRPr="002A15EF">
              <w:rPr>
                <w:b/>
                <w:bCs/>
                <w:szCs w:val="28"/>
              </w:rPr>
              <w:t>p</w:t>
            </w:r>
          </w:p>
        </w:tc>
      </w:tr>
      <w:tr w:rsidR="004645E9" w14:paraId="60A5D516" w14:textId="77777777" w:rsidTr="001D102B">
        <w:trPr>
          <w:trHeight w:val="354"/>
        </w:trPr>
        <w:tc>
          <w:tcPr>
            <w:tcW w:w="1572" w:type="pct"/>
          </w:tcPr>
          <w:p w14:paraId="62E16068" w14:textId="06A194C1" w:rsidR="004645E9" w:rsidRPr="003C2462" w:rsidRDefault="004645E9" w:rsidP="004645E9">
            <w:pPr>
              <w:rPr>
                <w:szCs w:val="28"/>
              </w:rPr>
            </w:pPr>
            <w:r>
              <w:rPr>
                <w:szCs w:val="28"/>
              </w:rPr>
              <w:t>Không</w:t>
            </w:r>
          </w:p>
        </w:tc>
        <w:tc>
          <w:tcPr>
            <w:tcW w:w="943" w:type="pct"/>
            <w:vAlign w:val="top"/>
          </w:tcPr>
          <w:p w14:paraId="7B3C5B4E" w14:textId="29395E51" w:rsidR="004645E9" w:rsidRPr="003C2462" w:rsidRDefault="004645E9" w:rsidP="004645E9">
            <w:pPr>
              <w:jc w:val="center"/>
              <w:rPr>
                <w:szCs w:val="28"/>
              </w:rPr>
            </w:pPr>
            <w:r>
              <w:t>72 (</w:t>
            </w:r>
            <w:r w:rsidRPr="00E90F79">
              <w:t>70</w:t>
            </w:r>
            <w:r w:rsidR="004021B4">
              <w:t>,</w:t>
            </w:r>
            <w:r w:rsidRPr="00E90F79">
              <w:t>6%</w:t>
            </w:r>
            <w:r>
              <w:t>)</w:t>
            </w:r>
          </w:p>
        </w:tc>
        <w:tc>
          <w:tcPr>
            <w:tcW w:w="840" w:type="pct"/>
            <w:vAlign w:val="top"/>
          </w:tcPr>
          <w:p w14:paraId="5587C442" w14:textId="7E726FB0" w:rsidR="004645E9" w:rsidRPr="003C2462" w:rsidRDefault="004645E9" w:rsidP="004645E9">
            <w:pPr>
              <w:jc w:val="center"/>
              <w:rPr>
                <w:szCs w:val="28"/>
              </w:rPr>
            </w:pPr>
            <w:r>
              <w:t>30 (</w:t>
            </w:r>
            <w:r w:rsidRPr="00E90F79">
              <w:t>29</w:t>
            </w:r>
            <w:r w:rsidR="004021B4">
              <w:t>,</w:t>
            </w:r>
            <w:r w:rsidRPr="00E90F79">
              <w:t>4%</w:t>
            </w:r>
            <w:r>
              <w:t>)</w:t>
            </w:r>
          </w:p>
        </w:tc>
        <w:tc>
          <w:tcPr>
            <w:tcW w:w="1037" w:type="pct"/>
            <w:vMerge w:val="restart"/>
          </w:tcPr>
          <w:p w14:paraId="0938382F" w14:textId="660776D7" w:rsidR="004645E9" w:rsidRDefault="004645E9" w:rsidP="004645E9">
            <w:pPr>
              <w:jc w:val="center"/>
            </w:pPr>
            <w:r w:rsidRPr="00C05D47">
              <w:t>1</w:t>
            </w:r>
            <w:r w:rsidR="004021B4">
              <w:t>,</w:t>
            </w:r>
            <w:r w:rsidRPr="00C05D47">
              <w:t>779</w:t>
            </w:r>
          </w:p>
          <w:p w14:paraId="7322A113" w14:textId="327231A7" w:rsidR="004645E9" w:rsidRPr="003C2462" w:rsidRDefault="004645E9" w:rsidP="004645E9">
            <w:pPr>
              <w:jc w:val="center"/>
            </w:pPr>
            <w:r>
              <w:t>(</w:t>
            </w:r>
            <w:r w:rsidRPr="00C05D47">
              <w:t>1</w:t>
            </w:r>
            <w:r w:rsidR="004021B4">
              <w:t>,</w:t>
            </w:r>
            <w:r w:rsidRPr="00C05D47">
              <w:t>040</w:t>
            </w:r>
            <w:r>
              <w:t>-</w:t>
            </w:r>
            <w:r w:rsidRPr="00C05D47">
              <w:t>3</w:t>
            </w:r>
            <w:r w:rsidR="004021B4">
              <w:t>,</w:t>
            </w:r>
            <w:r w:rsidRPr="00C05D47">
              <w:t>041</w:t>
            </w:r>
            <w:r>
              <w:t>)</w:t>
            </w:r>
          </w:p>
        </w:tc>
        <w:tc>
          <w:tcPr>
            <w:tcW w:w="608" w:type="pct"/>
            <w:vMerge w:val="restart"/>
          </w:tcPr>
          <w:p w14:paraId="128A59DB" w14:textId="0BD9355D" w:rsidR="004645E9" w:rsidRPr="003C2462" w:rsidRDefault="004645E9" w:rsidP="004645E9">
            <w:pPr>
              <w:jc w:val="center"/>
              <w:rPr>
                <w:szCs w:val="28"/>
              </w:rPr>
            </w:pPr>
            <w:r>
              <w:rPr>
                <w:szCs w:val="28"/>
              </w:rPr>
              <w:t>0</w:t>
            </w:r>
            <w:r w:rsidR="004021B4">
              <w:rPr>
                <w:szCs w:val="28"/>
              </w:rPr>
              <w:t>,</w:t>
            </w:r>
            <w:r>
              <w:rPr>
                <w:szCs w:val="28"/>
              </w:rPr>
              <w:t>047</w:t>
            </w:r>
          </w:p>
        </w:tc>
      </w:tr>
      <w:tr w:rsidR="004645E9" w14:paraId="148018EF" w14:textId="77777777" w:rsidTr="001D102B">
        <w:trPr>
          <w:trHeight w:val="70"/>
        </w:trPr>
        <w:tc>
          <w:tcPr>
            <w:tcW w:w="1572" w:type="pct"/>
          </w:tcPr>
          <w:p w14:paraId="54ECA57A" w14:textId="0EFDC395" w:rsidR="004645E9" w:rsidRPr="003C2462" w:rsidRDefault="004645E9" w:rsidP="004645E9">
            <w:pPr>
              <w:rPr>
                <w:szCs w:val="28"/>
              </w:rPr>
            </w:pPr>
            <w:r>
              <w:rPr>
                <w:szCs w:val="28"/>
              </w:rPr>
              <w:t>Có</w:t>
            </w:r>
          </w:p>
        </w:tc>
        <w:tc>
          <w:tcPr>
            <w:tcW w:w="943" w:type="pct"/>
            <w:vAlign w:val="top"/>
          </w:tcPr>
          <w:p w14:paraId="15951629" w14:textId="1F0034BA" w:rsidR="004645E9" w:rsidRPr="003C2462" w:rsidRDefault="004645E9" w:rsidP="004645E9">
            <w:pPr>
              <w:jc w:val="center"/>
              <w:rPr>
                <w:szCs w:val="28"/>
              </w:rPr>
            </w:pPr>
            <w:r>
              <w:t>85 (</w:t>
            </w:r>
            <w:r w:rsidRPr="00C92427">
              <w:t>57</w:t>
            </w:r>
            <w:r w:rsidR="004021B4">
              <w:t>,</w:t>
            </w:r>
            <w:r w:rsidRPr="00C92427">
              <w:t>4%</w:t>
            </w:r>
            <w:r>
              <w:t>)</w:t>
            </w:r>
          </w:p>
        </w:tc>
        <w:tc>
          <w:tcPr>
            <w:tcW w:w="840" w:type="pct"/>
            <w:vAlign w:val="top"/>
          </w:tcPr>
          <w:p w14:paraId="137FD865" w14:textId="4A0523B1" w:rsidR="004645E9" w:rsidRPr="003C2462" w:rsidRDefault="004645E9" w:rsidP="004645E9">
            <w:pPr>
              <w:jc w:val="center"/>
              <w:rPr>
                <w:szCs w:val="28"/>
              </w:rPr>
            </w:pPr>
            <w:r>
              <w:t>63 (</w:t>
            </w:r>
            <w:r w:rsidRPr="00C92427">
              <w:t>42</w:t>
            </w:r>
            <w:r w:rsidR="004021B4">
              <w:t>,</w:t>
            </w:r>
            <w:r w:rsidRPr="00C92427">
              <w:t>6%</w:t>
            </w:r>
            <w:r>
              <w:t>)</w:t>
            </w:r>
          </w:p>
        </w:tc>
        <w:tc>
          <w:tcPr>
            <w:tcW w:w="1037" w:type="pct"/>
            <w:vMerge/>
          </w:tcPr>
          <w:p w14:paraId="2A9D68B2" w14:textId="77777777" w:rsidR="004645E9" w:rsidRPr="003C2462" w:rsidRDefault="004645E9" w:rsidP="004645E9">
            <w:pPr>
              <w:jc w:val="center"/>
            </w:pPr>
          </w:p>
        </w:tc>
        <w:tc>
          <w:tcPr>
            <w:tcW w:w="608" w:type="pct"/>
            <w:vMerge/>
          </w:tcPr>
          <w:p w14:paraId="73C62B82" w14:textId="77777777" w:rsidR="004645E9" w:rsidRPr="003C2462" w:rsidRDefault="004645E9" w:rsidP="004645E9">
            <w:pPr>
              <w:jc w:val="center"/>
              <w:rPr>
                <w:szCs w:val="28"/>
              </w:rPr>
            </w:pPr>
          </w:p>
        </w:tc>
      </w:tr>
    </w:tbl>
    <w:p w14:paraId="055D4F36" w14:textId="2C5ED9A8" w:rsidR="00710B98" w:rsidRDefault="00CD239E" w:rsidP="000123E1">
      <w:pPr>
        <w:tabs>
          <w:tab w:val="left" w:pos="2400"/>
        </w:tabs>
        <w:spacing w:before="160"/>
      </w:pPr>
      <w:r>
        <w:t xml:space="preserve">Nhận xét: </w:t>
      </w:r>
      <w:r w:rsidR="009D687A">
        <w:t>đ</w:t>
      </w:r>
      <w:r w:rsidR="00357C59">
        <w:t xml:space="preserve">ánh giá TTDD </w:t>
      </w:r>
      <w:r>
        <w:t>theo BMI, tỷ lệ SDD ở bệnh nhân không thiếu máu là 22</w:t>
      </w:r>
      <w:r w:rsidR="004021B4">
        <w:t>,</w:t>
      </w:r>
      <w:r>
        <w:t>5</w:t>
      </w:r>
      <w:r w:rsidRPr="006B18A8">
        <w:t>%</w:t>
      </w:r>
      <w:r>
        <w:t xml:space="preserve"> thấp hơn bệnh nhân thiếu máu là 42</w:t>
      </w:r>
      <w:r w:rsidR="004021B4">
        <w:t>,</w:t>
      </w:r>
      <w:r>
        <w:t>6</w:t>
      </w:r>
      <w:r w:rsidRPr="00D16334">
        <w:t>%</w:t>
      </w:r>
      <w:r w:rsidR="003521A8">
        <w:t>,</w:t>
      </w:r>
      <w:r>
        <w:t xml:space="preserve"> </w:t>
      </w:r>
      <w:r w:rsidR="0070311F">
        <w:t>OR=</w:t>
      </w:r>
      <w:r>
        <w:t>2</w:t>
      </w:r>
      <w:r w:rsidR="004021B4">
        <w:t>,</w:t>
      </w:r>
      <w:r w:rsidR="00AF2A97">
        <w:t>546</w:t>
      </w:r>
      <w:r>
        <w:t xml:space="preserve">, khoảng tin cậy 95% của OR là </w:t>
      </w:r>
      <w:r w:rsidR="00AF2A97" w:rsidRPr="00771420">
        <w:t>1</w:t>
      </w:r>
      <w:r w:rsidR="004021B4">
        <w:t>,</w:t>
      </w:r>
      <w:r w:rsidR="00AF2A97" w:rsidRPr="00771420">
        <w:t>444</w:t>
      </w:r>
      <w:r w:rsidR="00AF2A97">
        <w:t>-</w:t>
      </w:r>
      <w:r w:rsidR="00AF2A97" w:rsidRPr="00771420">
        <w:t>4</w:t>
      </w:r>
      <w:r w:rsidR="004021B4">
        <w:t>,</w:t>
      </w:r>
      <w:r w:rsidR="00AF2A97" w:rsidRPr="00771420">
        <w:t>489</w:t>
      </w:r>
      <w:r>
        <w:t xml:space="preserve">, sự khác biệt có ý nghĩa thống kê với </w:t>
      </w:r>
      <w:r w:rsidR="0070311F">
        <w:t>p=</w:t>
      </w:r>
      <w:r>
        <w:t>0</w:t>
      </w:r>
      <w:r w:rsidR="004021B4">
        <w:t>,</w:t>
      </w:r>
      <w:r>
        <w:t>002.</w:t>
      </w:r>
      <w:r w:rsidR="000123E1">
        <w:t xml:space="preserve"> </w:t>
      </w:r>
      <w:r w:rsidR="00357C59">
        <w:t xml:space="preserve">Đánh giá TTDD </w:t>
      </w:r>
      <w:r w:rsidR="00710B98">
        <w:t xml:space="preserve">theo </w:t>
      </w:r>
      <w:r w:rsidR="0081147B">
        <w:t>SGA</w:t>
      </w:r>
      <w:r w:rsidR="00710B98">
        <w:t>, tỷ lệ SDD ở bệnh nhân không thiếu máu là 29</w:t>
      </w:r>
      <w:r w:rsidR="004021B4">
        <w:t>,</w:t>
      </w:r>
      <w:r w:rsidR="00710B98">
        <w:t>4</w:t>
      </w:r>
      <w:r w:rsidR="00710B98" w:rsidRPr="006B18A8">
        <w:t>%</w:t>
      </w:r>
      <w:r w:rsidR="00710B98">
        <w:t xml:space="preserve"> thấp hơn bệnh nhân thiếu máu là 42</w:t>
      </w:r>
      <w:r w:rsidR="004021B4">
        <w:t>,</w:t>
      </w:r>
      <w:r w:rsidR="00710B98">
        <w:t>6</w:t>
      </w:r>
      <w:r w:rsidR="00710B98" w:rsidRPr="00D16334">
        <w:t>%</w:t>
      </w:r>
      <w:r w:rsidR="003521A8">
        <w:t>,</w:t>
      </w:r>
      <w:r w:rsidR="00710B98">
        <w:t xml:space="preserve"> </w:t>
      </w:r>
      <w:r w:rsidR="0070311F">
        <w:t>OR=</w:t>
      </w:r>
      <w:r w:rsidR="00BC335D">
        <w:t>1</w:t>
      </w:r>
      <w:r w:rsidR="004021B4">
        <w:t>,</w:t>
      </w:r>
      <w:r w:rsidR="00BC335D">
        <w:t>779</w:t>
      </w:r>
      <w:r w:rsidR="00710B98">
        <w:t xml:space="preserve">, khoảng tin cậy 95% của OR là </w:t>
      </w:r>
      <w:r w:rsidR="00517A88" w:rsidRPr="00C05D47">
        <w:t>1</w:t>
      </w:r>
      <w:r w:rsidR="00BF6942">
        <w:t>,</w:t>
      </w:r>
      <w:r w:rsidR="00517A88" w:rsidRPr="00C05D47">
        <w:t>040</w:t>
      </w:r>
      <w:r w:rsidR="00517A88">
        <w:t>-</w:t>
      </w:r>
      <w:r w:rsidR="00517A88" w:rsidRPr="00C05D47">
        <w:t>3</w:t>
      </w:r>
      <w:r w:rsidR="00BF6942">
        <w:t>,</w:t>
      </w:r>
      <w:r w:rsidR="00517A88" w:rsidRPr="00C05D47">
        <w:t>041</w:t>
      </w:r>
      <w:r w:rsidR="00710B98">
        <w:t xml:space="preserve">, sự khác biệt có ý nghĩa thống kê với </w:t>
      </w:r>
      <w:r w:rsidR="0070311F">
        <w:t>p=</w:t>
      </w:r>
      <w:r w:rsidR="00710B98">
        <w:t>0</w:t>
      </w:r>
      <w:r w:rsidR="00BF6942">
        <w:t>,</w:t>
      </w:r>
      <w:r w:rsidR="00710B98">
        <w:t>0</w:t>
      </w:r>
      <w:r w:rsidR="00517A88">
        <w:t>47</w:t>
      </w:r>
      <w:r w:rsidR="00710B98">
        <w:t>.</w:t>
      </w:r>
    </w:p>
    <w:p w14:paraId="14D97C77" w14:textId="6B7EED0B" w:rsidR="009061D0" w:rsidRDefault="009061D0" w:rsidP="00266BFD">
      <w:pPr>
        <w:pStyle w:val="Heading3"/>
      </w:pPr>
      <w:r>
        <w:t>3.</w:t>
      </w:r>
      <w:r w:rsidR="00913CE7">
        <w:t>2</w:t>
      </w:r>
      <w:r>
        <w:t>.</w:t>
      </w:r>
      <w:r w:rsidR="00585A8E">
        <w:t>1</w:t>
      </w:r>
      <w:r w:rsidR="00E86118">
        <w:t>2</w:t>
      </w:r>
      <w:r>
        <w:t>. Mối liên quan giữa số lượng bạch cầu và tình trạng dinh dưỡng</w:t>
      </w:r>
    </w:p>
    <w:p w14:paraId="47481414" w14:textId="69DDF8CA" w:rsidR="00B0065A" w:rsidRDefault="00B0065A" w:rsidP="00B0065A">
      <w:pPr>
        <w:pStyle w:val="Caption"/>
        <w:rPr>
          <w:bCs/>
        </w:rPr>
      </w:pPr>
      <w:bookmarkStart w:id="102" w:name="_Toc13460642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0</w:t>
      </w:r>
      <w:r w:rsidR="00CF667C">
        <w:fldChar w:fldCharType="end"/>
      </w:r>
      <w:r>
        <w:t xml:space="preserve">. </w:t>
      </w:r>
      <w:r>
        <w:rPr>
          <w:bCs/>
        </w:rPr>
        <w:t>Mối liên quan giữa số lượng bạch cầu và TTDD</w:t>
      </w:r>
      <w:bookmarkEnd w:id="10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1D102B">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t>bạch cầu</w:t>
            </w:r>
          </w:p>
        </w:tc>
        <w:tc>
          <w:tcPr>
            <w:tcW w:w="943" w:type="pct"/>
          </w:tcPr>
          <w:p w14:paraId="6CCD2966" w14:textId="77777777" w:rsidR="00AA3D59" w:rsidRDefault="00AA3D59" w:rsidP="001D102B">
            <w:pPr>
              <w:jc w:val="center"/>
              <w:rPr>
                <w:b/>
                <w:bCs/>
                <w:szCs w:val="28"/>
              </w:rPr>
            </w:pPr>
            <w:r>
              <w:rPr>
                <w:b/>
                <w:bCs/>
                <w:szCs w:val="28"/>
              </w:rPr>
              <w:t>Không SDD</w:t>
            </w:r>
          </w:p>
          <w:p w14:paraId="15BA3291"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332B454"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AA3D59" w14:paraId="007E7AF4" w14:textId="77777777" w:rsidTr="001D102B">
        <w:trPr>
          <w:trHeight w:val="354"/>
        </w:trPr>
        <w:tc>
          <w:tcPr>
            <w:tcW w:w="1572" w:type="pct"/>
          </w:tcPr>
          <w:p w14:paraId="30EA23D3" w14:textId="31EF6D2A" w:rsidR="00AA3D59" w:rsidRPr="003C2462" w:rsidRDefault="00AA3D59" w:rsidP="00AA3D59">
            <w:pPr>
              <w:rPr>
                <w:szCs w:val="28"/>
              </w:rPr>
            </w:pPr>
            <w:r>
              <w:rPr>
                <w:szCs w:val="28"/>
              </w:rPr>
              <w:lastRenderedPageBreak/>
              <w:t>&lt;1</w:t>
            </w:r>
            <w:r w:rsidR="00AF0428">
              <w:rPr>
                <w:szCs w:val="28"/>
              </w:rPr>
              <w:t>2</w:t>
            </w:r>
            <w:r>
              <w:rPr>
                <w:szCs w:val="28"/>
              </w:rPr>
              <w:t xml:space="preserve"> G/L</w:t>
            </w:r>
          </w:p>
        </w:tc>
        <w:tc>
          <w:tcPr>
            <w:tcW w:w="943" w:type="pct"/>
            <w:vAlign w:val="top"/>
          </w:tcPr>
          <w:p w14:paraId="216D1E56" w14:textId="4634C8EC" w:rsidR="00AA3D59" w:rsidRPr="003C2462" w:rsidRDefault="00AA3D59" w:rsidP="00AA3D59">
            <w:pPr>
              <w:jc w:val="center"/>
              <w:rPr>
                <w:szCs w:val="28"/>
              </w:rPr>
            </w:pPr>
            <w:r>
              <w:t>143 (</w:t>
            </w:r>
            <w:r w:rsidRPr="009A00E6">
              <w:t>68</w:t>
            </w:r>
            <w:r w:rsidR="00BF6942">
              <w:t>,</w:t>
            </w:r>
            <w:r w:rsidRPr="009A00E6">
              <w:t>4%</w:t>
            </w:r>
            <w:r>
              <w:t>)</w:t>
            </w:r>
          </w:p>
        </w:tc>
        <w:tc>
          <w:tcPr>
            <w:tcW w:w="840" w:type="pct"/>
            <w:vAlign w:val="top"/>
          </w:tcPr>
          <w:p w14:paraId="7231840F" w14:textId="704C1A34" w:rsidR="00AA3D59" w:rsidRPr="003C2462" w:rsidRDefault="00AA3D59" w:rsidP="00AA3D59">
            <w:pPr>
              <w:jc w:val="center"/>
              <w:rPr>
                <w:szCs w:val="28"/>
              </w:rPr>
            </w:pPr>
            <w:r>
              <w:t>66 (</w:t>
            </w:r>
            <w:r w:rsidRPr="009A00E6">
              <w:t>31</w:t>
            </w:r>
            <w:r w:rsidR="00BF6942">
              <w:t>,</w:t>
            </w:r>
            <w:r w:rsidRPr="009A00E6">
              <w:t>6%</w:t>
            </w:r>
            <w:r>
              <w:t>)</w:t>
            </w:r>
          </w:p>
        </w:tc>
        <w:tc>
          <w:tcPr>
            <w:tcW w:w="1037" w:type="pct"/>
            <w:vMerge w:val="restart"/>
          </w:tcPr>
          <w:p w14:paraId="5EA23DEE" w14:textId="48CF522C" w:rsidR="00AA3D59" w:rsidRDefault="00AA3D59" w:rsidP="00AA3D59">
            <w:pPr>
              <w:jc w:val="center"/>
            </w:pPr>
            <w:r w:rsidRPr="000A480B">
              <w:t>2</w:t>
            </w:r>
            <w:r w:rsidR="00BF6942">
              <w:t>,</w:t>
            </w:r>
            <w:r w:rsidRPr="000A480B">
              <w:t>063</w:t>
            </w:r>
          </w:p>
          <w:p w14:paraId="63FFDAA0" w14:textId="003F98A9" w:rsidR="00AA3D59" w:rsidRPr="003C2462" w:rsidRDefault="00AA3D59" w:rsidP="00AA3D59">
            <w:pPr>
              <w:jc w:val="center"/>
            </w:pPr>
            <w:r>
              <w:t>(</w:t>
            </w:r>
            <w:r w:rsidRPr="000A480B">
              <w:t>1</w:t>
            </w:r>
            <w:r w:rsidR="00BF6942">
              <w:t>,</w:t>
            </w:r>
            <w:r w:rsidRPr="000A480B">
              <w:t>047</w:t>
            </w:r>
            <w:r>
              <w:t>-</w:t>
            </w:r>
            <w:r w:rsidRPr="000A480B">
              <w:t>4</w:t>
            </w:r>
            <w:r w:rsidR="00BF6942">
              <w:t>,</w:t>
            </w:r>
            <w:r w:rsidRPr="000A480B">
              <w:t>066</w:t>
            </w:r>
            <w:r>
              <w:t>)</w:t>
            </w:r>
          </w:p>
        </w:tc>
        <w:tc>
          <w:tcPr>
            <w:tcW w:w="608" w:type="pct"/>
            <w:vMerge w:val="restart"/>
          </w:tcPr>
          <w:p w14:paraId="69731F23" w14:textId="2ACF19C3" w:rsidR="00AA3D59" w:rsidRPr="003C2462" w:rsidRDefault="00AA3D59" w:rsidP="00AA3D59">
            <w:pPr>
              <w:jc w:val="center"/>
              <w:rPr>
                <w:szCs w:val="28"/>
              </w:rPr>
            </w:pPr>
            <w:r>
              <w:rPr>
                <w:szCs w:val="28"/>
              </w:rPr>
              <w:t>0</w:t>
            </w:r>
            <w:r w:rsidR="00BF6942">
              <w:rPr>
                <w:szCs w:val="28"/>
              </w:rPr>
              <w:t>,</w:t>
            </w:r>
            <w:r>
              <w:rPr>
                <w:szCs w:val="28"/>
              </w:rPr>
              <w:t>052</w:t>
            </w:r>
          </w:p>
        </w:tc>
      </w:tr>
      <w:tr w:rsidR="00AA3D59" w14:paraId="488BF0FE" w14:textId="77777777" w:rsidTr="001D102B">
        <w:trPr>
          <w:trHeight w:val="70"/>
        </w:trPr>
        <w:tc>
          <w:tcPr>
            <w:tcW w:w="1572" w:type="pct"/>
          </w:tcPr>
          <w:p w14:paraId="0F3F9213" w14:textId="36DF38BB" w:rsidR="00AA3D59" w:rsidRPr="003C2462" w:rsidRDefault="00AA3D59" w:rsidP="00AA3D59">
            <w:pPr>
              <w:rPr>
                <w:szCs w:val="28"/>
              </w:rPr>
            </w:pPr>
            <w:r>
              <w:rPr>
                <w:szCs w:val="28"/>
              </w:rPr>
              <w:t>≥1</w:t>
            </w:r>
            <w:r w:rsidR="00AF0428">
              <w:rPr>
                <w:szCs w:val="28"/>
              </w:rPr>
              <w:t>2</w:t>
            </w:r>
            <w:r>
              <w:rPr>
                <w:szCs w:val="28"/>
              </w:rPr>
              <w:t xml:space="preserve"> G/L</w:t>
            </w:r>
          </w:p>
        </w:tc>
        <w:tc>
          <w:tcPr>
            <w:tcW w:w="943" w:type="pct"/>
            <w:vAlign w:val="top"/>
          </w:tcPr>
          <w:p w14:paraId="14D3958F" w14:textId="60E3331D" w:rsidR="00AA3D59" w:rsidRPr="003C2462" w:rsidRDefault="00AA3D59" w:rsidP="00AA3D59">
            <w:pPr>
              <w:jc w:val="center"/>
              <w:rPr>
                <w:szCs w:val="28"/>
              </w:rPr>
            </w:pPr>
            <w:r>
              <w:t>21 (</w:t>
            </w:r>
            <w:r w:rsidRPr="001B4283">
              <w:t>51</w:t>
            </w:r>
            <w:r w:rsidR="00BF6942">
              <w:t>,</w:t>
            </w:r>
            <w:r w:rsidRPr="001B4283">
              <w:t>2%</w:t>
            </w:r>
            <w:r>
              <w:t>)</w:t>
            </w:r>
          </w:p>
        </w:tc>
        <w:tc>
          <w:tcPr>
            <w:tcW w:w="840" w:type="pct"/>
            <w:vAlign w:val="top"/>
          </w:tcPr>
          <w:p w14:paraId="141D45D6" w14:textId="5DB01CEE" w:rsidR="00AA3D59" w:rsidRPr="003C2462" w:rsidRDefault="00AA3D59" w:rsidP="00AA3D59">
            <w:pPr>
              <w:jc w:val="center"/>
              <w:rPr>
                <w:szCs w:val="28"/>
              </w:rPr>
            </w:pPr>
            <w:r>
              <w:t>20 (</w:t>
            </w:r>
            <w:r w:rsidRPr="001B4283">
              <w:t>48</w:t>
            </w:r>
            <w:r w:rsidR="00BF6942">
              <w:t>,</w:t>
            </w:r>
            <w:r w:rsidRPr="001B4283">
              <w:t>8%</w:t>
            </w:r>
            <w:r>
              <w:t>)</w:t>
            </w:r>
          </w:p>
        </w:tc>
        <w:tc>
          <w:tcPr>
            <w:tcW w:w="1037" w:type="pct"/>
            <w:vMerge/>
          </w:tcPr>
          <w:p w14:paraId="420CEB63" w14:textId="77777777" w:rsidR="00AA3D59" w:rsidRPr="003C2462" w:rsidRDefault="00AA3D59" w:rsidP="00AA3D59">
            <w:pPr>
              <w:jc w:val="center"/>
            </w:pPr>
          </w:p>
        </w:tc>
        <w:tc>
          <w:tcPr>
            <w:tcW w:w="608" w:type="pct"/>
            <w:vMerge/>
          </w:tcPr>
          <w:p w14:paraId="04AEFF7C" w14:textId="77777777" w:rsidR="00AA3D59" w:rsidRPr="003C2462" w:rsidRDefault="00AA3D59" w:rsidP="00AA3D59">
            <w:pPr>
              <w:jc w:val="center"/>
              <w:rPr>
                <w:szCs w:val="28"/>
              </w:rPr>
            </w:pPr>
          </w:p>
        </w:tc>
      </w:tr>
      <w:tr w:rsidR="00AA3D59" w14:paraId="61A0991A" w14:textId="77777777" w:rsidTr="001D102B">
        <w:tc>
          <w:tcPr>
            <w:tcW w:w="5000" w:type="pct"/>
            <w:gridSpan w:val="5"/>
            <w:tcBorders>
              <w:tl2br w:val="nil"/>
            </w:tcBorders>
          </w:tcPr>
          <w:p w14:paraId="3BA91BE9" w14:textId="77777777" w:rsidR="00AA3D59" w:rsidRPr="002A15EF" w:rsidRDefault="00AA3D59" w:rsidP="001D102B">
            <w:pPr>
              <w:jc w:val="center"/>
              <w:rPr>
                <w:b/>
                <w:bCs/>
              </w:rPr>
            </w:pPr>
            <w:r>
              <w:rPr>
                <w:b/>
                <w:bCs/>
                <w:szCs w:val="28"/>
              </w:rPr>
              <w:t>SGA</w:t>
            </w:r>
          </w:p>
        </w:tc>
      </w:tr>
      <w:tr w:rsidR="00AA3D59" w14:paraId="05299BA0" w14:textId="77777777" w:rsidTr="001D102B">
        <w:trPr>
          <w:trHeight w:val="759"/>
        </w:trPr>
        <w:tc>
          <w:tcPr>
            <w:tcW w:w="1572" w:type="pct"/>
            <w:tcBorders>
              <w:tl2br w:val="single" w:sz="4" w:space="0" w:color="auto"/>
            </w:tcBorders>
          </w:tcPr>
          <w:p w14:paraId="691E6404" w14:textId="77777777" w:rsidR="00AA3D59" w:rsidRPr="002A15EF" w:rsidRDefault="00AA3D59" w:rsidP="001D102B">
            <w:pPr>
              <w:jc w:val="right"/>
              <w:rPr>
                <w:b/>
                <w:bCs/>
                <w:szCs w:val="28"/>
              </w:rPr>
            </w:pPr>
            <w:r>
              <w:rPr>
                <w:b/>
                <w:bCs/>
                <w:szCs w:val="28"/>
              </w:rPr>
              <w:t>TTDD</w:t>
            </w:r>
          </w:p>
          <w:p w14:paraId="24CF8D2D" w14:textId="77777777" w:rsidR="00AA3D59" w:rsidRDefault="00AA3D59" w:rsidP="00AA3D59">
            <w:pPr>
              <w:rPr>
                <w:b/>
                <w:bCs/>
                <w:szCs w:val="28"/>
              </w:rPr>
            </w:pPr>
            <w:r>
              <w:rPr>
                <w:b/>
                <w:bCs/>
                <w:szCs w:val="28"/>
              </w:rPr>
              <w:t>Số lượng</w:t>
            </w:r>
          </w:p>
          <w:p w14:paraId="08187C3C" w14:textId="4967C02D" w:rsidR="00AA3D59" w:rsidRPr="002A15EF" w:rsidRDefault="00AA3D59" w:rsidP="00AA3D59">
            <w:pPr>
              <w:rPr>
                <w:b/>
                <w:bCs/>
                <w:szCs w:val="28"/>
              </w:rPr>
            </w:pPr>
            <w:r>
              <w:rPr>
                <w:b/>
                <w:bCs/>
                <w:szCs w:val="28"/>
              </w:rPr>
              <w:t>bạch cầu</w:t>
            </w:r>
          </w:p>
        </w:tc>
        <w:tc>
          <w:tcPr>
            <w:tcW w:w="943" w:type="pct"/>
          </w:tcPr>
          <w:p w14:paraId="2E62B39C" w14:textId="77777777" w:rsidR="00AA3D59" w:rsidRDefault="00AA3D59" w:rsidP="001D102B">
            <w:pPr>
              <w:jc w:val="center"/>
              <w:rPr>
                <w:b/>
                <w:bCs/>
                <w:szCs w:val="28"/>
              </w:rPr>
            </w:pPr>
            <w:r>
              <w:rPr>
                <w:b/>
                <w:bCs/>
                <w:szCs w:val="28"/>
              </w:rPr>
              <w:t>Không SDD</w:t>
            </w:r>
          </w:p>
          <w:p w14:paraId="1B9128CA"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AD67AF1"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13733D1" w14:textId="77777777" w:rsidR="00AA3D59" w:rsidRDefault="00AA3D59" w:rsidP="001D102B">
            <w:pPr>
              <w:jc w:val="center"/>
              <w:rPr>
                <w:b/>
                <w:bCs/>
              </w:rPr>
            </w:pPr>
            <w:r>
              <w:rPr>
                <w:b/>
                <w:bCs/>
              </w:rPr>
              <w:t>OR</w:t>
            </w:r>
          </w:p>
          <w:p w14:paraId="3DCB783F" w14:textId="77777777" w:rsidR="00AA3D59" w:rsidRPr="002A15EF" w:rsidRDefault="00AA3D59" w:rsidP="001D102B">
            <w:pPr>
              <w:jc w:val="center"/>
              <w:rPr>
                <w:b/>
                <w:bCs/>
              </w:rPr>
            </w:pPr>
            <w:r>
              <w:rPr>
                <w:b/>
                <w:bCs/>
              </w:rPr>
              <w:t>(95% CI)</w:t>
            </w:r>
          </w:p>
        </w:tc>
        <w:tc>
          <w:tcPr>
            <w:tcW w:w="608" w:type="pct"/>
          </w:tcPr>
          <w:p w14:paraId="41D0DFE1" w14:textId="77777777" w:rsidR="00AA3D59" w:rsidRPr="002A15EF" w:rsidRDefault="00AA3D59" w:rsidP="001D102B">
            <w:pPr>
              <w:jc w:val="center"/>
              <w:rPr>
                <w:b/>
                <w:bCs/>
                <w:szCs w:val="28"/>
              </w:rPr>
            </w:pPr>
            <w:r w:rsidRPr="002A15EF">
              <w:rPr>
                <w:b/>
                <w:bCs/>
                <w:szCs w:val="28"/>
              </w:rPr>
              <w:t>p</w:t>
            </w:r>
          </w:p>
        </w:tc>
      </w:tr>
      <w:tr w:rsidR="00AA3D59" w14:paraId="28F48852" w14:textId="77777777" w:rsidTr="001D102B">
        <w:trPr>
          <w:trHeight w:val="354"/>
        </w:trPr>
        <w:tc>
          <w:tcPr>
            <w:tcW w:w="1572" w:type="pct"/>
          </w:tcPr>
          <w:p w14:paraId="2843F748" w14:textId="10A03EF0" w:rsidR="00AA3D59" w:rsidRPr="003C2462" w:rsidRDefault="00AA3D59" w:rsidP="00AA3D59">
            <w:pPr>
              <w:rPr>
                <w:szCs w:val="28"/>
              </w:rPr>
            </w:pPr>
            <w:r>
              <w:rPr>
                <w:szCs w:val="28"/>
              </w:rPr>
              <w:t>&lt;12 G/L</w:t>
            </w:r>
          </w:p>
        </w:tc>
        <w:tc>
          <w:tcPr>
            <w:tcW w:w="943" w:type="pct"/>
            <w:vAlign w:val="top"/>
          </w:tcPr>
          <w:p w14:paraId="52725ACC" w14:textId="26D7F06E" w:rsidR="00AA3D59" w:rsidRPr="003C2462" w:rsidRDefault="00AA3D59" w:rsidP="00AA3D59">
            <w:pPr>
              <w:jc w:val="center"/>
              <w:rPr>
                <w:szCs w:val="28"/>
              </w:rPr>
            </w:pPr>
            <w:r>
              <w:t>137 (</w:t>
            </w:r>
            <w:r w:rsidRPr="003D29E2">
              <w:t>65</w:t>
            </w:r>
            <w:r w:rsidR="00BF6942">
              <w:t>,</w:t>
            </w:r>
            <w:r w:rsidRPr="003D29E2">
              <w:t>6%</w:t>
            </w:r>
            <w:r>
              <w:t>)</w:t>
            </w:r>
          </w:p>
        </w:tc>
        <w:tc>
          <w:tcPr>
            <w:tcW w:w="840" w:type="pct"/>
            <w:vAlign w:val="top"/>
          </w:tcPr>
          <w:p w14:paraId="0812358E" w14:textId="4AF63D9A" w:rsidR="00AA3D59" w:rsidRPr="003C2462" w:rsidRDefault="00AA3D59" w:rsidP="00AA3D59">
            <w:pPr>
              <w:jc w:val="center"/>
              <w:rPr>
                <w:szCs w:val="28"/>
              </w:rPr>
            </w:pPr>
            <w:r>
              <w:t>72 (</w:t>
            </w:r>
            <w:r w:rsidRPr="003D29E2">
              <w:t>34</w:t>
            </w:r>
            <w:r w:rsidR="00BF6942">
              <w:t>,</w:t>
            </w:r>
            <w:r w:rsidRPr="003D29E2">
              <w:t>4%</w:t>
            </w:r>
            <w:r>
              <w:t>)</w:t>
            </w:r>
          </w:p>
        </w:tc>
        <w:tc>
          <w:tcPr>
            <w:tcW w:w="1037" w:type="pct"/>
            <w:vMerge w:val="restart"/>
          </w:tcPr>
          <w:p w14:paraId="1CC215F5" w14:textId="75F00CC0" w:rsidR="00AA3D59" w:rsidRDefault="00AA3D59" w:rsidP="00AA3D59">
            <w:pPr>
              <w:jc w:val="center"/>
            </w:pPr>
            <w:r w:rsidRPr="002F6CC2">
              <w:t>1</w:t>
            </w:r>
            <w:r w:rsidR="00BF6942">
              <w:t>,</w:t>
            </w:r>
            <w:r w:rsidRPr="002F6CC2">
              <w:t>998</w:t>
            </w:r>
          </w:p>
          <w:p w14:paraId="541BC33A" w14:textId="5A7694D5" w:rsidR="00AA3D59" w:rsidRPr="003C2462" w:rsidRDefault="00AA3D59" w:rsidP="00AA3D59">
            <w:pPr>
              <w:jc w:val="center"/>
            </w:pPr>
            <w:r>
              <w:t>(</w:t>
            </w:r>
            <w:r w:rsidRPr="002F6CC2">
              <w:t>1</w:t>
            </w:r>
            <w:r w:rsidR="00BF6942">
              <w:t>,</w:t>
            </w:r>
            <w:r w:rsidRPr="002F6CC2">
              <w:t>017</w:t>
            </w:r>
            <w:r>
              <w:t>-</w:t>
            </w:r>
            <w:r w:rsidRPr="002F6CC2">
              <w:t>3</w:t>
            </w:r>
            <w:r w:rsidR="00BF6942">
              <w:t>,</w:t>
            </w:r>
            <w:r w:rsidRPr="002F6CC2">
              <w:t>926</w:t>
            </w:r>
            <w:r>
              <w:t>)</w:t>
            </w:r>
          </w:p>
        </w:tc>
        <w:tc>
          <w:tcPr>
            <w:tcW w:w="608" w:type="pct"/>
            <w:vMerge w:val="restart"/>
          </w:tcPr>
          <w:p w14:paraId="481D5938" w14:textId="1F900886" w:rsidR="00AA3D59" w:rsidRPr="003C2462" w:rsidRDefault="00AA3D59" w:rsidP="00AA3D59">
            <w:pPr>
              <w:jc w:val="center"/>
              <w:rPr>
                <w:szCs w:val="28"/>
              </w:rPr>
            </w:pPr>
            <w:r>
              <w:rPr>
                <w:szCs w:val="28"/>
              </w:rPr>
              <w:t>0</w:t>
            </w:r>
            <w:r w:rsidR="00BF6942">
              <w:rPr>
                <w:szCs w:val="28"/>
              </w:rPr>
              <w:t>,</w:t>
            </w:r>
            <w:r>
              <w:rPr>
                <w:szCs w:val="28"/>
              </w:rPr>
              <w:t>064</w:t>
            </w:r>
          </w:p>
        </w:tc>
      </w:tr>
      <w:tr w:rsidR="00AA3D59" w14:paraId="17F5C171" w14:textId="77777777" w:rsidTr="001D102B">
        <w:trPr>
          <w:trHeight w:val="70"/>
        </w:trPr>
        <w:tc>
          <w:tcPr>
            <w:tcW w:w="1572" w:type="pct"/>
          </w:tcPr>
          <w:p w14:paraId="481E7680" w14:textId="527153FE" w:rsidR="00AA3D59" w:rsidRPr="003C2462" w:rsidRDefault="00AA3D59" w:rsidP="00AA3D59">
            <w:pPr>
              <w:rPr>
                <w:szCs w:val="28"/>
              </w:rPr>
            </w:pPr>
            <w:r>
              <w:rPr>
                <w:szCs w:val="28"/>
              </w:rPr>
              <w:t>≥12 G/L</w:t>
            </w:r>
          </w:p>
        </w:tc>
        <w:tc>
          <w:tcPr>
            <w:tcW w:w="943" w:type="pct"/>
            <w:vAlign w:val="top"/>
          </w:tcPr>
          <w:p w14:paraId="53B4D5A1" w14:textId="6D4476B0" w:rsidR="00AA3D59" w:rsidRPr="003C2462" w:rsidRDefault="00AA3D59" w:rsidP="00AA3D59">
            <w:pPr>
              <w:jc w:val="center"/>
              <w:rPr>
                <w:szCs w:val="28"/>
              </w:rPr>
            </w:pPr>
            <w:r>
              <w:t>20 (</w:t>
            </w:r>
            <w:r w:rsidRPr="00DD6693">
              <w:t>48</w:t>
            </w:r>
            <w:r w:rsidR="00BF6942">
              <w:t>,</w:t>
            </w:r>
            <w:r w:rsidRPr="00DD6693">
              <w:t>8%</w:t>
            </w:r>
            <w:r>
              <w:t>)</w:t>
            </w:r>
          </w:p>
        </w:tc>
        <w:tc>
          <w:tcPr>
            <w:tcW w:w="840" w:type="pct"/>
            <w:vAlign w:val="top"/>
          </w:tcPr>
          <w:p w14:paraId="5B74661E" w14:textId="2DAA5D6B" w:rsidR="00AA3D59" w:rsidRPr="003C2462" w:rsidRDefault="00AA3D59" w:rsidP="00AA3D59">
            <w:pPr>
              <w:jc w:val="center"/>
              <w:rPr>
                <w:szCs w:val="28"/>
              </w:rPr>
            </w:pPr>
            <w:r>
              <w:t>21 (</w:t>
            </w:r>
            <w:r w:rsidRPr="00DD6693">
              <w:t>51</w:t>
            </w:r>
            <w:r w:rsidR="00BF6942">
              <w:t>,</w:t>
            </w:r>
            <w:r w:rsidRPr="00DD6693">
              <w:t>2%</w:t>
            </w:r>
            <w:r>
              <w:t>)</w:t>
            </w:r>
          </w:p>
        </w:tc>
        <w:tc>
          <w:tcPr>
            <w:tcW w:w="1037" w:type="pct"/>
            <w:vMerge/>
          </w:tcPr>
          <w:p w14:paraId="1B7E6491" w14:textId="77777777" w:rsidR="00AA3D59" w:rsidRPr="003C2462" w:rsidRDefault="00AA3D59" w:rsidP="00AA3D59">
            <w:pPr>
              <w:jc w:val="center"/>
            </w:pPr>
          </w:p>
        </w:tc>
        <w:tc>
          <w:tcPr>
            <w:tcW w:w="608" w:type="pct"/>
            <w:vMerge/>
          </w:tcPr>
          <w:p w14:paraId="5AE4D615" w14:textId="77777777" w:rsidR="00AA3D59" w:rsidRPr="003C2462" w:rsidRDefault="00AA3D59" w:rsidP="00AA3D59">
            <w:pPr>
              <w:jc w:val="center"/>
              <w:rPr>
                <w:szCs w:val="28"/>
              </w:rPr>
            </w:pPr>
          </w:p>
        </w:tc>
      </w:tr>
    </w:tbl>
    <w:p w14:paraId="1779E604" w14:textId="5AFEB330" w:rsidR="00151CFF" w:rsidRDefault="001A1092" w:rsidP="00696AF1">
      <w:pPr>
        <w:tabs>
          <w:tab w:val="left" w:pos="2400"/>
        </w:tabs>
        <w:spacing w:before="160"/>
      </w:pPr>
      <w:r>
        <w:t xml:space="preserve">Nhận xét: </w:t>
      </w:r>
      <w:r w:rsidR="00A97B89">
        <w:t>t</w:t>
      </w:r>
      <w:r w:rsidR="00AA3D59">
        <w:t>heo BMI, b</w:t>
      </w:r>
      <w:r>
        <w:t xml:space="preserve">ệnh nhân </w:t>
      </w:r>
      <w:r w:rsidR="00F87B96">
        <w:t>số lượng bạch cầu &lt;12 G/L có tỷ lệ SDD</w:t>
      </w:r>
      <w:r>
        <w:t xml:space="preserve"> là </w:t>
      </w:r>
      <w:r w:rsidR="00F87B96">
        <w:t>31</w:t>
      </w:r>
      <w:r w:rsidR="00BF6942">
        <w:t>,</w:t>
      </w:r>
      <w:r w:rsidR="00F87B96">
        <w:t>6</w:t>
      </w:r>
      <w:r w:rsidRPr="006B18A8">
        <w:t>%</w:t>
      </w:r>
      <w:r>
        <w:t xml:space="preserve"> thấp hơn bệnh nhân </w:t>
      </w:r>
      <w:r w:rsidR="005D775C">
        <w:t xml:space="preserve">số lượng bạch cầu ≥12 G/L </w:t>
      </w:r>
      <w:r>
        <w:t>là 4</w:t>
      </w:r>
      <w:r w:rsidR="005D775C">
        <w:t>8</w:t>
      </w:r>
      <w:r w:rsidR="00BF6942">
        <w:t>,</w:t>
      </w:r>
      <w:r w:rsidR="005D775C">
        <w:t>8</w:t>
      </w:r>
      <w:r w:rsidRPr="00D16334">
        <w:t>%</w:t>
      </w:r>
      <w:r w:rsidR="00023A4A">
        <w:t>,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AA3D59">
        <w:t>Theo SGA, b</w:t>
      </w:r>
      <w:r w:rsidR="00151CFF">
        <w:t>ệnh nhân số lượng bạch cầu &lt;12 G/L có tỷ lệ SDD là 3</w:t>
      </w:r>
      <w:r w:rsidR="00AD0729">
        <w:t>4</w:t>
      </w:r>
      <w:r w:rsidR="00BF6942">
        <w:t>,</w:t>
      </w:r>
      <w:r w:rsidR="00AD0729">
        <w:t>4</w:t>
      </w:r>
      <w:r w:rsidR="00151CFF" w:rsidRPr="006B18A8">
        <w:t>%</w:t>
      </w:r>
      <w:r w:rsidR="00151CFF">
        <w:t xml:space="preserve"> thấp hơn bệnh nhân số lượng bạch cầu ≥12 G/L là </w:t>
      </w:r>
      <w:r w:rsidR="00C23EC8">
        <w:t>51</w:t>
      </w:r>
      <w:r w:rsidR="00BF6942">
        <w:t>,</w:t>
      </w:r>
      <w:r w:rsidR="00C23EC8">
        <w:t>2</w:t>
      </w:r>
      <w:r w:rsidR="00151CFF" w:rsidRPr="00D16334">
        <w:t>%</w:t>
      </w:r>
      <w:r w:rsidR="006A72E1">
        <w:t>, 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8CCA58A" w14:textId="0952E8CC" w:rsidR="00266BFD" w:rsidRDefault="00266BFD" w:rsidP="00266BFD">
      <w:pPr>
        <w:pStyle w:val="Heading3"/>
      </w:pPr>
      <w:r>
        <w:t>3.</w:t>
      </w:r>
      <w:r w:rsidR="00913CE7">
        <w:t>2</w:t>
      </w:r>
      <w:r>
        <w:t>.</w:t>
      </w:r>
      <w:r w:rsidR="00E81868">
        <w:t>1</w:t>
      </w:r>
      <w:r w:rsidR="00E86118">
        <w:t>3</w:t>
      </w:r>
      <w:r>
        <w:t>. Mối liên quan giữa tình trạng kháng thuốc</w:t>
      </w:r>
      <w:r w:rsidR="002F6DC0">
        <w:t xml:space="preserve"> điều trị</w:t>
      </w:r>
      <w:r>
        <w:t xml:space="preserve"> và tình trạng dinh dưỡng</w:t>
      </w:r>
    </w:p>
    <w:p w14:paraId="2C2783BF" w14:textId="6F2A737F" w:rsidR="00334897" w:rsidRDefault="00334897" w:rsidP="00334897">
      <w:pPr>
        <w:pStyle w:val="Caption"/>
        <w:rPr>
          <w:bCs/>
        </w:rPr>
      </w:pPr>
      <w:bookmarkStart w:id="103" w:name="_Toc13460642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1</w:t>
      </w:r>
      <w:r w:rsidR="00CF667C">
        <w:fldChar w:fldCharType="end"/>
      </w:r>
      <w:r>
        <w:t xml:space="preserve">. </w:t>
      </w:r>
      <w:r>
        <w:rPr>
          <w:bCs/>
        </w:rPr>
        <w:t>Mối liên quan giữa kháng thuốc</w:t>
      </w:r>
      <w:r w:rsidR="002F6DC0">
        <w:rPr>
          <w:bCs/>
        </w:rPr>
        <w:t xml:space="preserve"> điều trị lao</w:t>
      </w:r>
      <w:r>
        <w:rPr>
          <w:bCs/>
        </w:rPr>
        <w:t xml:space="preserve"> và TTDD</w:t>
      </w:r>
      <w:bookmarkEnd w:id="103"/>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1D102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943" w:type="pct"/>
          </w:tcPr>
          <w:p w14:paraId="05407702" w14:textId="77777777" w:rsidR="006F7005" w:rsidRDefault="006F7005" w:rsidP="001D102B">
            <w:pPr>
              <w:jc w:val="center"/>
              <w:rPr>
                <w:b/>
                <w:bCs/>
                <w:szCs w:val="28"/>
              </w:rPr>
            </w:pPr>
            <w:r>
              <w:rPr>
                <w:b/>
                <w:bCs/>
                <w:szCs w:val="28"/>
              </w:rPr>
              <w:t>Không SDD</w:t>
            </w:r>
          </w:p>
          <w:p w14:paraId="15224D0A"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5FF22CC8"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6F7005" w14:paraId="4B41A341" w14:textId="77777777" w:rsidTr="001D102B">
        <w:trPr>
          <w:trHeight w:val="354"/>
        </w:trPr>
        <w:tc>
          <w:tcPr>
            <w:tcW w:w="1572" w:type="pct"/>
          </w:tcPr>
          <w:p w14:paraId="2B93B516" w14:textId="02C66961" w:rsidR="006F7005" w:rsidRPr="003C2462" w:rsidRDefault="006F7005" w:rsidP="006F7005">
            <w:pPr>
              <w:rPr>
                <w:szCs w:val="28"/>
              </w:rPr>
            </w:pPr>
            <w:r>
              <w:rPr>
                <w:szCs w:val="28"/>
              </w:rPr>
              <w:t>Không</w:t>
            </w:r>
          </w:p>
        </w:tc>
        <w:tc>
          <w:tcPr>
            <w:tcW w:w="943" w:type="pct"/>
            <w:vAlign w:val="top"/>
          </w:tcPr>
          <w:p w14:paraId="5C96D85E" w14:textId="74F3E00E" w:rsidR="006F7005" w:rsidRPr="003C2462" w:rsidRDefault="006F7005" w:rsidP="006F7005">
            <w:pPr>
              <w:jc w:val="center"/>
              <w:rPr>
                <w:szCs w:val="28"/>
              </w:rPr>
            </w:pPr>
            <w:r>
              <w:t>154 (</w:t>
            </w:r>
            <w:r w:rsidRPr="00B07ED0">
              <w:t>65</w:t>
            </w:r>
            <w:r w:rsidR="00BF6942">
              <w:t>,</w:t>
            </w:r>
            <w:r w:rsidRPr="00B07ED0">
              <w:t>8%</w:t>
            </w:r>
            <w:r>
              <w:t>)</w:t>
            </w:r>
          </w:p>
        </w:tc>
        <w:tc>
          <w:tcPr>
            <w:tcW w:w="840" w:type="pct"/>
            <w:vAlign w:val="top"/>
          </w:tcPr>
          <w:p w14:paraId="21F78403" w14:textId="2DBA56E8" w:rsidR="006F7005" w:rsidRPr="003C2462" w:rsidRDefault="006F7005" w:rsidP="006F7005">
            <w:pPr>
              <w:jc w:val="center"/>
              <w:rPr>
                <w:szCs w:val="28"/>
              </w:rPr>
            </w:pPr>
            <w:r>
              <w:t>80 (</w:t>
            </w:r>
            <w:r w:rsidRPr="00B07ED0">
              <w:t>34</w:t>
            </w:r>
            <w:r w:rsidR="00BF6942">
              <w:t>,</w:t>
            </w:r>
            <w:r w:rsidRPr="00B07ED0">
              <w:t>2%</w:t>
            </w:r>
            <w:r>
              <w:t>)</w:t>
            </w:r>
          </w:p>
        </w:tc>
        <w:tc>
          <w:tcPr>
            <w:tcW w:w="1037" w:type="pct"/>
            <w:vMerge w:val="restart"/>
          </w:tcPr>
          <w:p w14:paraId="2295D882" w14:textId="2D391E7B" w:rsidR="006F7005" w:rsidRDefault="006F7005" w:rsidP="006F7005">
            <w:pPr>
              <w:jc w:val="center"/>
            </w:pPr>
            <w:r w:rsidRPr="000921AB">
              <w:t>1</w:t>
            </w:r>
            <w:r w:rsidR="00BF6942">
              <w:t>,</w:t>
            </w:r>
            <w:r w:rsidRPr="000921AB">
              <w:t>155</w:t>
            </w:r>
          </w:p>
          <w:p w14:paraId="4A7CAEA0" w14:textId="269EEDA3" w:rsidR="006F7005" w:rsidRPr="003C2462" w:rsidRDefault="006F7005" w:rsidP="006F7005">
            <w:pPr>
              <w:jc w:val="center"/>
            </w:pPr>
            <w:r>
              <w:t>(0</w:t>
            </w:r>
            <w:r w:rsidR="00BF6942">
              <w:t>,</w:t>
            </w:r>
            <w:r w:rsidRPr="000921AB">
              <w:t>405</w:t>
            </w:r>
            <w:r>
              <w:t>-</w:t>
            </w:r>
            <w:r w:rsidRPr="000921AB">
              <w:t>3</w:t>
            </w:r>
            <w:r w:rsidR="00BF6942">
              <w:t>,</w:t>
            </w:r>
            <w:r w:rsidRPr="000921AB">
              <w:t>292</w:t>
            </w:r>
            <w:r>
              <w:t>)</w:t>
            </w:r>
          </w:p>
        </w:tc>
        <w:tc>
          <w:tcPr>
            <w:tcW w:w="608" w:type="pct"/>
            <w:vMerge w:val="restart"/>
          </w:tcPr>
          <w:p w14:paraId="2C441761" w14:textId="7849E8C2" w:rsidR="006F7005" w:rsidRPr="003C2462" w:rsidRDefault="006F7005" w:rsidP="006F7005">
            <w:pPr>
              <w:jc w:val="center"/>
              <w:rPr>
                <w:szCs w:val="28"/>
              </w:rPr>
            </w:pPr>
            <w:r>
              <w:rPr>
                <w:szCs w:val="28"/>
              </w:rPr>
              <w:t>1</w:t>
            </w:r>
            <w:r w:rsidR="00BF6942">
              <w:rPr>
                <w:szCs w:val="28"/>
              </w:rPr>
              <w:t>,</w:t>
            </w:r>
            <w:r>
              <w:rPr>
                <w:szCs w:val="28"/>
              </w:rPr>
              <w:t>000</w:t>
            </w:r>
          </w:p>
        </w:tc>
      </w:tr>
      <w:tr w:rsidR="006F7005" w14:paraId="5D9AF4D5" w14:textId="77777777" w:rsidTr="001D102B">
        <w:trPr>
          <w:trHeight w:val="70"/>
        </w:trPr>
        <w:tc>
          <w:tcPr>
            <w:tcW w:w="1572" w:type="pct"/>
          </w:tcPr>
          <w:p w14:paraId="3020C53D" w14:textId="065BFD07" w:rsidR="006F7005" w:rsidRPr="003C2462" w:rsidRDefault="006F7005" w:rsidP="006F7005">
            <w:pPr>
              <w:rPr>
                <w:szCs w:val="28"/>
              </w:rPr>
            </w:pPr>
            <w:r>
              <w:rPr>
                <w:szCs w:val="28"/>
              </w:rPr>
              <w:t>Có</w:t>
            </w:r>
          </w:p>
        </w:tc>
        <w:tc>
          <w:tcPr>
            <w:tcW w:w="943" w:type="pct"/>
            <w:vAlign w:val="top"/>
          </w:tcPr>
          <w:p w14:paraId="743B79B7" w14:textId="51E65CE8" w:rsidR="006F7005" w:rsidRPr="003C2462" w:rsidRDefault="006F7005" w:rsidP="006F7005">
            <w:pPr>
              <w:jc w:val="center"/>
              <w:rPr>
                <w:szCs w:val="28"/>
              </w:rPr>
            </w:pPr>
            <w:r>
              <w:t>10 (</w:t>
            </w:r>
            <w:r w:rsidRPr="0010519F">
              <w:t>62</w:t>
            </w:r>
            <w:r w:rsidR="00BF6942">
              <w:t>,</w:t>
            </w:r>
            <w:r w:rsidRPr="0010519F">
              <w:t>5%</w:t>
            </w:r>
            <w:r>
              <w:t>)</w:t>
            </w:r>
          </w:p>
        </w:tc>
        <w:tc>
          <w:tcPr>
            <w:tcW w:w="840" w:type="pct"/>
            <w:vAlign w:val="top"/>
          </w:tcPr>
          <w:p w14:paraId="28B96967" w14:textId="113FF191" w:rsidR="006F7005" w:rsidRPr="003C2462" w:rsidRDefault="006F7005" w:rsidP="006F7005">
            <w:pPr>
              <w:jc w:val="center"/>
              <w:rPr>
                <w:szCs w:val="28"/>
              </w:rPr>
            </w:pPr>
            <w:r>
              <w:t>6 (</w:t>
            </w:r>
            <w:r w:rsidRPr="0010519F">
              <w:t>37</w:t>
            </w:r>
            <w:r w:rsidR="00BF6942">
              <w:t>,</w:t>
            </w:r>
            <w:r w:rsidRPr="0010519F">
              <w:t>5%</w:t>
            </w:r>
            <w:r>
              <w:t>)</w:t>
            </w:r>
          </w:p>
        </w:tc>
        <w:tc>
          <w:tcPr>
            <w:tcW w:w="1037" w:type="pct"/>
            <w:vMerge/>
          </w:tcPr>
          <w:p w14:paraId="6C0D5B13" w14:textId="77777777" w:rsidR="006F7005" w:rsidRPr="003C2462" w:rsidRDefault="006F7005" w:rsidP="006F7005">
            <w:pPr>
              <w:jc w:val="center"/>
            </w:pPr>
          </w:p>
        </w:tc>
        <w:tc>
          <w:tcPr>
            <w:tcW w:w="608" w:type="pct"/>
            <w:vMerge/>
          </w:tcPr>
          <w:p w14:paraId="576BCCC1" w14:textId="77777777" w:rsidR="006F7005" w:rsidRPr="003C2462" w:rsidRDefault="006F7005" w:rsidP="006F7005">
            <w:pPr>
              <w:jc w:val="center"/>
              <w:rPr>
                <w:szCs w:val="28"/>
              </w:rPr>
            </w:pPr>
          </w:p>
        </w:tc>
      </w:tr>
      <w:tr w:rsidR="006F7005" w14:paraId="139D55E7" w14:textId="77777777" w:rsidTr="001D102B">
        <w:tc>
          <w:tcPr>
            <w:tcW w:w="5000" w:type="pct"/>
            <w:gridSpan w:val="5"/>
            <w:tcBorders>
              <w:tl2br w:val="nil"/>
            </w:tcBorders>
          </w:tcPr>
          <w:p w14:paraId="1CAF7EBA" w14:textId="77777777" w:rsidR="006F7005" w:rsidRPr="002A15EF" w:rsidRDefault="006F7005" w:rsidP="001D102B">
            <w:pPr>
              <w:jc w:val="center"/>
              <w:rPr>
                <w:b/>
                <w:bCs/>
              </w:rPr>
            </w:pPr>
            <w:r>
              <w:rPr>
                <w:b/>
                <w:bCs/>
                <w:szCs w:val="28"/>
              </w:rPr>
              <w:t>SGA</w:t>
            </w:r>
          </w:p>
        </w:tc>
      </w:tr>
      <w:tr w:rsidR="006F7005" w14:paraId="3E901AF6" w14:textId="77777777" w:rsidTr="001D102B">
        <w:trPr>
          <w:trHeight w:val="759"/>
        </w:trPr>
        <w:tc>
          <w:tcPr>
            <w:tcW w:w="1572" w:type="pct"/>
            <w:tcBorders>
              <w:tl2br w:val="single" w:sz="4" w:space="0" w:color="auto"/>
            </w:tcBorders>
          </w:tcPr>
          <w:p w14:paraId="15F53877" w14:textId="77777777" w:rsidR="006F7005" w:rsidRPr="002A15EF" w:rsidRDefault="006F7005" w:rsidP="001D102B">
            <w:pPr>
              <w:jc w:val="right"/>
              <w:rPr>
                <w:b/>
                <w:bCs/>
                <w:szCs w:val="28"/>
              </w:rPr>
            </w:pPr>
            <w:r>
              <w:rPr>
                <w:b/>
                <w:bCs/>
                <w:szCs w:val="28"/>
              </w:rPr>
              <w:t>TTDD</w:t>
            </w:r>
          </w:p>
          <w:p w14:paraId="10303052" w14:textId="2151FD5B" w:rsidR="006F7005" w:rsidRPr="002A15EF" w:rsidRDefault="006F7005" w:rsidP="001D102B">
            <w:pPr>
              <w:rPr>
                <w:b/>
                <w:bCs/>
                <w:szCs w:val="28"/>
              </w:rPr>
            </w:pPr>
            <w:r>
              <w:rPr>
                <w:b/>
                <w:bCs/>
                <w:szCs w:val="28"/>
              </w:rPr>
              <w:t>Kháng thuốc</w:t>
            </w:r>
          </w:p>
        </w:tc>
        <w:tc>
          <w:tcPr>
            <w:tcW w:w="943" w:type="pct"/>
          </w:tcPr>
          <w:p w14:paraId="23BA8026" w14:textId="77777777" w:rsidR="006F7005" w:rsidRDefault="006F7005" w:rsidP="001D102B">
            <w:pPr>
              <w:jc w:val="center"/>
              <w:rPr>
                <w:b/>
                <w:bCs/>
                <w:szCs w:val="28"/>
              </w:rPr>
            </w:pPr>
            <w:r>
              <w:rPr>
                <w:b/>
                <w:bCs/>
                <w:szCs w:val="28"/>
              </w:rPr>
              <w:t>Không SDD</w:t>
            </w:r>
          </w:p>
          <w:p w14:paraId="44D2FAC9"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6CEBC7B6"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C597107" w14:textId="77777777" w:rsidR="006F7005" w:rsidRDefault="006F7005" w:rsidP="001D102B">
            <w:pPr>
              <w:jc w:val="center"/>
              <w:rPr>
                <w:b/>
                <w:bCs/>
              </w:rPr>
            </w:pPr>
            <w:r>
              <w:rPr>
                <w:b/>
                <w:bCs/>
              </w:rPr>
              <w:t>OR</w:t>
            </w:r>
          </w:p>
          <w:p w14:paraId="7E51E032" w14:textId="77777777" w:rsidR="006F7005" w:rsidRPr="002A15EF" w:rsidRDefault="006F7005" w:rsidP="001D102B">
            <w:pPr>
              <w:jc w:val="center"/>
              <w:rPr>
                <w:b/>
                <w:bCs/>
              </w:rPr>
            </w:pPr>
            <w:r>
              <w:rPr>
                <w:b/>
                <w:bCs/>
              </w:rPr>
              <w:t>(95% CI)</w:t>
            </w:r>
          </w:p>
        </w:tc>
        <w:tc>
          <w:tcPr>
            <w:tcW w:w="608" w:type="pct"/>
          </w:tcPr>
          <w:p w14:paraId="2612E962" w14:textId="77777777" w:rsidR="006F7005" w:rsidRPr="002A15EF" w:rsidRDefault="006F7005" w:rsidP="001D102B">
            <w:pPr>
              <w:jc w:val="center"/>
              <w:rPr>
                <w:b/>
                <w:bCs/>
                <w:szCs w:val="28"/>
              </w:rPr>
            </w:pPr>
            <w:r w:rsidRPr="002A15EF">
              <w:rPr>
                <w:b/>
                <w:bCs/>
                <w:szCs w:val="28"/>
              </w:rPr>
              <w:t>p</w:t>
            </w:r>
          </w:p>
        </w:tc>
      </w:tr>
      <w:tr w:rsidR="006F7005" w14:paraId="7DF3A58E" w14:textId="77777777" w:rsidTr="001D102B">
        <w:trPr>
          <w:trHeight w:val="354"/>
        </w:trPr>
        <w:tc>
          <w:tcPr>
            <w:tcW w:w="1572" w:type="pct"/>
          </w:tcPr>
          <w:p w14:paraId="39671859" w14:textId="4CFFCF35" w:rsidR="006F7005" w:rsidRPr="003C2462" w:rsidRDefault="006F7005" w:rsidP="006F7005">
            <w:pPr>
              <w:rPr>
                <w:szCs w:val="28"/>
              </w:rPr>
            </w:pPr>
            <w:r>
              <w:rPr>
                <w:szCs w:val="28"/>
              </w:rPr>
              <w:t>Không</w:t>
            </w:r>
          </w:p>
        </w:tc>
        <w:tc>
          <w:tcPr>
            <w:tcW w:w="943" w:type="pct"/>
            <w:vAlign w:val="top"/>
          </w:tcPr>
          <w:p w14:paraId="431DE506" w14:textId="214381C4" w:rsidR="006F7005" w:rsidRPr="003C2462" w:rsidRDefault="006F7005" w:rsidP="006F7005">
            <w:pPr>
              <w:jc w:val="center"/>
              <w:rPr>
                <w:szCs w:val="28"/>
              </w:rPr>
            </w:pPr>
            <w:r>
              <w:t>149 (</w:t>
            </w:r>
            <w:r w:rsidRPr="000F2787">
              <w:t>63</w:t>
            </w:r>
            <w:r w:rsidR="00BF6942">
              <w:t>,</w:t>
            </w:r>
            <w:r w:rsidRPr="000F2787">
              <w:t>7%</w:t>
            </w:r>
            <w:r>
              <w:t>)</w:t>
            </w:r>
          </w:p>
        </w:tc>
        <w:tc>
          <w:tcPr>
            <w:tcW w:w="840" w:type="pct"/>
            <w:vAlign w:val="top"/>
          </w:tcPr>
          <w:p w14:paraId="6CE7F716" w14:textId="6DA5FD5E" w:rsidR="006F7005" w:rsidRPr="003C2462" w:rsidRDefault="006F7005" w:rsidP="006F7005">
            <w:pPr>
              <w:jc w:val="center"/>
              <w:rPr>
                <w:szCs w:val="28"/>
              </w:rPr>
            </w:pPr>
            <w:r>
              <w:t>85 (</w:t>
            </w:r>
            <w:r w:rsidRPr="000F2787">
              <w:t>36</w:t>
            </w:r>
            <w:r w:rsidR="00BF6942">
              <w:t>,</w:t>
            </w:r>
            <w:r w:rsidRPr="000F2787">
              <w:t>3%</w:t>
            </w:r>
            <w:r>
              <w:t>)</w:t>
            </w:r>
          </w:p>
        </w:tc>
        <w:tc>
          <w:tcPr>
            <w:tcW w:w="1037" w:type="pct"/>
            <w:vMerge w:val="restart"/>
          </w:tcPr>
          <w:p w14:paraId="44E51D37" w14:textId="5F2113B7" w:rsidR="006F7005" w:rsidRDefault="006F7005" w:rsidP="006F7005">
            <w:pPr>
              <w:jc w:val="center"/>
            </w:pPr>
            <w:r w:rsidRPr="00C64054">
              <w:t>1</w:t>
            </w:r>
            <w:r w:rsidR="00BF6942">
              <w:t>,</w:t>
            </w:r>
            <w:r w:rsidRPr="00C64054">
              <w:t>753</w:t>
            </w:r>
          </w:p>
          <w:p w14:paraId="64E3FC04" w14:textId="2742B0A8" w:rsidR="006F7005" w:rsidRPr="003C2462" w:rsidRDefault="006F7005" w:rsidP="006F7005">
            <w:pPr>
              <w:jc w:val="center"/>
            </w:pPr>
            <w:r>
              <w:t>(0</w:t>
            </w:r>
            <w:r w:rsidR="00BF6942">
              <w:t>,</w:t>
            </w:r>
            <w:r w:rsidRPr="00C64054">
              <w:t>635</w:t>
            </w:r>
            <w:r>
              <w:t>-</w:t>
            </w:r>
            <w:r w:rsidRPr="00C64054">
              <w:t>4</w:t>
            </w:r>
            <w:r w:rsidR="00BF6942">
              <w:t>,</w:t>
            </w:r>
            <w:r w:rsidRPr="00C64054">
              <w:t>840</w:t>
            </w:r>
            <w:r>
              <w:t>)</w:t>
            </w:r>
          </w:p>
        </w:tc>
        <w:tc>
          <w:tcPr>
            <w:tcW w:w="608" w:type="pct"/>
            <w:vMerge w:val="restart"/>
          </w:tcPr>
          <w:p w14:paraId="194818FF" w14:textId="7809EA67" w:rsidR="006F7005" w:rsidRPr="003C2462" w:rsidRDefault="006F7005" w:rsidP="006F7005">
            <w:pPr>
              <w:jc w:val="center"/>
              <w:rPr>
                <w:szCs w:val="28"/>
              </w:rPr>
            </w:pPr>
            <w:r>
              <w:rPr>
                <w:szCs w:val="28"/>
              </w:rPr>
              <w:t>0</w:t>
            </w:r>
            <w:r w:rsidR="00BF6942">
              <w:rPr>
                <w:szCs w:val="28"/>
              </w:rPr>
              <w:t>,</w:t>
            </w:r>
            <w:r>
              <w:rPr>
                <w:szCs w:val="28"/>
              </w:rPr>
              <w:t>408</w:t>
            </w:r>
          </w:p>
        </w:tc>
      </w:tr>
      <w:tr w:rsidR="006F7005" w14:paraId="3BADC7F7" w14:textId="77777777" w:rsidTr="001D102B">
        <w:trPr>
          <w:trHeight w:val="70"/>
        </w:trPr>
        <w:tc>
          <w:tcPr>
            <w:tcW w:w="1572" w:type="pct"/>
          </w:tcPr>
          <w:p w14:paraId="07233E43" w14:textId="0EC172AE" w:rsidR="006F7005" w:rsidRPr="003C2462" w:rsidRDefault="006F7005" w:rsidP="006F7005">
            <w:pPr>
              <w:rPr>
                <w:szCs w:val="28"/>
              </w:rPr>
            </w:pPr>
            <w:r>
              <w:rPr>
                <w:szCs w:val="28"/>
              </w:rPr>
              <w:t>Có</w:t>
            </w:r>
          </w:p>
        </w:tc>
        <w:tc>
          <w:tcPr>
            <w:tcW w:w="943" w:type="pct"/>
            <w:vAlign w:val="top"/>
          </w:tcPr>
          <w:p w14:paraId="6E18459D" w14:textId="5258AB22" w:rsidR="006F7005" w:rsidRPr="003C2462" w:rsidRDefault="006F7005" w:rsidP="006F7005">
            <w:pPr>
              <w:jc w:val="center"/>
              <w:rPr>
                <w:szCs w:val="28"/>
              </w:rPr>
            </w:pPr>
            <w:r>
              <w:t>8 (</w:t>
            </w:r>
            <w:r w:rsidRPr="00A06C38">
              <w:t>50</w:t>
            </w:r>
            <w:r w:rsidR="00BF6942">
              <w:t>,</w:t>
            </w:r>
            <w:r w:rsidRPr="00A06C38">
              <w:t>0%</w:t>
            </w:r>
            <w:r>
              <w:t>)</w:t>
            </w:r>
          </w:p>
        </w:tc>
        <w:tc>
          <w:tcPr>
            <w:tcW w:w="840" w:type="pct"/>
            <w:vAlign w:val="top"/>
          </w:tcPr>
          <w:p w14:paraId="3433777F" w14:textId="504AD4FA" w:rsidR="006F7005" w:rsidRPr="003C2462" w:rsidRDefault="006F7005" w:rsidP="006F7005">
            <w:pPr>
              <w:jc w:val="center"/>
              <w:rPr>
                <w:szCs w:val="28"/>
              </w:rPr>
            </w:pPr>
            <w:r>
              <w:t>8 (</w:t>
            </w:r>
            <w:r w:rsidRPr="00A06C38">
              <w:t>50</w:t>
            </w:r>
            <w:r w:rsidR="00BF6942">
              <w:t>,</w:t>
            </w:r>
            <w:r w:rsidRPr="00A06C38">
              <w:t>0%</w:t>
            </w:r>
            <w:r>
              <w:t>)</w:t>
            </w:r>
          </w:p>
        </w:tc>
        <w:tc>
          <w:tcPr>
            <w:tcW w:w="1037" w:type="pct"/>
            <w:vMerge/>
          </w:tcPr>
          <w:p w14:paraId="357C0680" w14:textId="77777777" w:rsidR="006F7005" w:rsidRPr="003C2462" w:rsidRDefault="006F7005" w:rsidP="006F7005">
            <w:pPr>
              <w:jc w:val="center"/>
            </w:pPr>
          </w:p>
        </w:tc>
        <w:tc>
          <w:tcPr>
            <w:tcW w:w="608" w:type="pct"/>
            <w:vMerge/>
          </w:tcPr>
          <w:p w14:paraId="72121B4A" w14:textId="77777777" w:rsidR="006F7005" w:rsidRPr="003C2462" w:rsidRDefault="006F7005" w:rsidP="006F7005">
            <w:pPr>
              <w:jc w:val="center"/>
              <w:rPr>
                <w:szCs w:val="28"/>
              </w:rPr>
            </w:pPr>
          </w:p>
        </w:tc>
      </w:tr>
    </w:tbl>
    <w:p w14:paraId="59F2C68D" w14:textId="2A06346C" w:rsidR="00334897" w:rsidRPr="00334897" w:rsidRDefault="00817CDB" w:rsidP="00A21F9B">
      <w:pPr>
        <w:tabs>
          <w:tab w:val="left" w:pos="2400"/>
        </w:tabs>
        <w:spacing w:before="160"/>
      </w:pPr>
      <w:r>
        <w:lastRenderedPageBreak/>
        <w:t xml:space="preserve">Nhận xét: </w:t>
      </w:r>
      <w:r w:rsidR="004A737B">
        <w:t>đ</w:t>
      </w:r>
      <w:r w:rsidR="00357C59">
        <w:t xml:space="preserve">ánh giá TTDD </w:t>
      </w:r>
      <w:r>
        <w:t xml:space="preserve">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00BF6942">
        <w:t>,</w:t>
      </w:r>
      <w:r>
        <w:t>2</w:t>
      </w:r>
      <w:r w:rsidRPr="00D16334">
        <w:t>%</w:t>
      </w:r>
      <w:r w:rsidR="00406198">
        <w:t>,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57C59">
        <w:t xml:space="preserve">Đánh giá TTDD </w:t>
      </w:r>
      <w:r w:rsidR="003525F9">
        <w:t xml:space="preserve">theo SGA, tình trạng kháng thuốc ở bệnh nhân SDD có tỷ lệ là </w:t>
      </w:r>
      <w:r w:rsidR="00BD7FFC">
        <w:t>50</w:t>
      </w:r>
      <w:r w:rsidR="00BF6942">
        <w:t>,</w:t>
      </w:r>
      <w:r w:rsidR="00BD7FFC">
        <w:t>0</w:t>
      </w:r>
      <w:r w:rsidR="003525F9" w:rsidRPr="006B18A8">
        <w:t>%</w:t>
      </w:r>
      <w:r w:rsidR="003525F9">
        <w:t xml:space="preserve"> </w:t>
      </w:r>
      <w:r w:rsidR="00871FCE">
        <w:t xml:space="preserve">cao </w:t>
      </w:r>
      <w:r w:rsidR="003525F9">
        <w:t>hơn không kháng thuốc là 3</w:t>
      </w:r>
      <w:r w:rsidR="004A264E">
        <w:t>6</w:t>
      </w:r>
      <w:r w:rsidR="00BF6942">
        <w:t>,</w:t>
      </w:r>
      <w:r w:rsidR="004A264E">
        <w:t>3</w:t>
      </w:r>
      <w:r w:rsidR="003525F9" w:rsidRPr="00D16334">
        <w:t>%</w:t>
      </w:r>
      <w:r w:rsidR="009F5D8D">
        <w:t>,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72"/>
      <w:r w:rsidR="00334897">
        <w:rPr>
          <w:bCs/>
          <w:iCs/>
          <w:spacing w:val="-8"/>
          <w:lang w:eastAsia="zh-CN"/>
        </w:rPr>
        <w:br w:type="page"/>
      </w:r>
    </w:p>
    <w:p w14:paraId="7D22E39E" w14:textId="17518E9C" w:rsidR="00C57DFE" w:rsidRPr="00C57DFE" w:rsidRDefault="00233AEA" w:rsidP="00C23165">
      <w:pPr>
        <w:pStyle w:val="Heading1"/>
      </w:pPr>
      <w:bookmarkStart w:id="104" w:name="_Toc134606394"/>
      <w:r>
        <w:lastRenderedPageBreak/>
        <w:t>– BÀN LUẬN</w:t>
      </w:r>
      <w:bookmarkEnd w:id="85"/>
      <w:bookmarkEnd w:id="104"/>
    </w:p>
    <w:p w14:paraId="62722FB2" w14:textId="75C95F8D" w:rsidR="00B02FA7" w:rsidRDefault="00B02FA7" w:rsidP="001247DF">
      <w:pPr>
        <w:pStyle w:val="Heading2"/>
      </w:pPr>
      <w:bookmarkStart w:id="105" w:name="_Toc134606395"/>
      <w:r>
        <w:t>4.</w:t>
      </w:r>
      <w:r w:rsidR="003958BE">
        <w:t>1</w:t>
      </w:r>
      <w:r>
        <w:t xml:space="preserve">. Đặc điểm về tình trạng dinh dưỡng </w:t>
      </w:r>
      <w:r w:rsidR="00734960">
        <w:t>của</w:t>
      </w:r>
      <w:r>
        <w:t xml:space="preserve"> đối tượng nghiên cứu</w:t>
      </w:r>
      <w:bookmarkEnd w:id="105"/>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77777777" w:rsidR="0017780F" w:rsidRDefault="007D1E86" w:rsidP="007D1E86">
      <w:r>
        <w:t xml:space="preserve">Đánh giá TTDD theo BMI trên 250 bệnh nhân, </w:t>
      </w:r>
      <w:r w:rsidR="00D73A8B">
        <w:t xml:space="preserve">tỷ lệ nhóm có BMI bình thường hoặc cao là 65,6% cao gấp 1,9 lần nhóm bị SDD là 34,4%. Trong đó </w:t>
      </w:r>
      <w:r w:rsidR="003B1662">
        <w:t xml:space="preserve">SDD độ I </w:t>
      </w:r>
      <w:r w:rsidR="00C43E30">
        <w:t>chiếm</w:t>
      </w:r>
      <w:r w:rsidR="003B1662">
        <w:t xml:space="preserve"> 17,2% (43 bệnh nhân), SDD độ II chiếm 8,8% (22 bệnh nhân), SDD độ III chiếm 8,4% (21 bệnh nhân) và 65,6% (164 bệnh nhân) không bị SDD; trung bình BMI 19,6 ± 2,89</w:t>
      </w:r>
      <w:r>
        <w:t>.</w:t>
      </w:r>
    </w:p>
    <w:p w14:paraId="79620809" w14:textId="394C133D" w:rsidR="007D1E86" w:rsidRDefault="007D1E86" w:rsidP="007D1E86">
      <w:r>
        <w:t>K</w:t>
      </w:r>
      <w:r w:rsidRPr="00075667">
        <w:t xml:space="preserve">ết quả </w:t>
      </w:r>
      <w:r w:rsidR="00451CE6">
        <w:t xml:space="preserve">nghiên này </w:t>
      </w:r>
      <w:r w:rsidRPr="00075667">
        <w:t>cứu của chúng tôi tương đồng với</w:t>
      </w:r>
      <w:r w:rsidR="00D902CF">
        <w:t xml:space="preserve"> các nghiên cứ</w:t>
      </w:r>
      <w:r w:rsidR="008A14AF">
        <w:t>u của</w:t>
      </w:r>
      <w:r w:rsidR="005F65C1">
        <w:t xml:space="preserve"> Trần Ngọc Dung (2023), tỷ lệ bệnh nhân mắc SDD ở bệnh nhân lao mới tại </w:t>
      </w:r>
      <w:r w:rsidR="002379A7">
        <w:t>tỉnh</w:t>
      </w:r>
      <w:r w:rsidR="005F65C1">
        <w:t xml:space="preserve"> Đồng Tháp là 36,68% </w:t>
      </w:r>
      <w:r w:rsidR="005F65C1">
        <w:fldChar w:fldCharType="begin"/>
      </w:r>
      <w:r w:rsidR="005F65C1">
        <w:instrText xml:space="preserve"> ADDIN EN.CITE &lt;EndNote&gt;&lt;Cite&gt;&lt;Author&gt;Trần&lt;/Author&gt;&lt;Year&gt;2023&lt;/Year&gt;&lt;RecNum&gt;85&lt;/RecNum&gt;&lt;DisplayText&gt;[48]&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5F65C1">
        <w:fldChar w:fldCharType="separate"/>
      </w:r>
      <w:r w:rsidR="005F65C1">
        <w:t>[48]</w:t>
      </w:r>
      <w:r w:rsidR="005F65C1">
        <w:fldChar w:fldCharType="end"/>
      </w:r>
      <w:r w:rsidR="005F65C1">
        <w:t xml:space="preserve">. </w:t>
      </w:r>
      <w:r w:rsidR="00D36F9F">
        <w:t>Tuy nhiên thấp hơn</w:t>
      </w:r>
      <w:r w:rsidR="00E0115F">
        <w:t xml:space="preserve"> ít</w:t>
      </w:r>
      <w:r w:rsidR="00D6670D">
        <w:t xml:space="preserve"> so với</w:t>
      </w:r>
      <w:r w:rsidR="00D36F9F">
        <w:t xml:space="preserve"> một số nghiên cứu như của</w:t>
      </w:r>
      <w:r w:rsidR="002D13F7">
        <w:t xml:space="preserve"> Đoàn Duy Tân (2021), đánh giá tình trạng SDD tại Bệnh viện Phạm Ngọc Thạch cho thấy có 55,2% bệnh nhân được chẩn đoán mắc SDD trong đó SDD độ I, độ II, độ III tương ứng là 15,6%, 15,6% và 24% </w:t>
      </w:r>
      <w:r w:rsidR="002D13F7">
        <w:fldChar w:fldCharType="begin"/>
      </w:r>
      <w:r w:rsidR="002D13F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2D13F7">
        <w:t>[8]</w:t>
      </w:r>
      <w:r w:rsidR="002D13F7">
        <w:fldChar w:fldCharType="end"/>
      </w:r>
      <w:r w:rsidR="00C917C1">
        <w:t xml:space="preserve"> hay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0F2A15">
        <w:t xml:space="preserve"> tại Bệnh viện Phổi Trung ương</w:t>
      </w:r>
      <w:r w:rsidR="00F01D9A">
        <w:t xml:space="preserve"> có 184 (48,4</w:t>
      </w:r>
      <w:r w:rsidR="00F01A4E">
        <w:t>%</w:t>
      </w:r>
      <w:r w:rsidR="00F01D9A">
        <w:t xml:space="preserve">) </w:t>
      </w:r>
      <w:r w:rsidR="0092215B">
        <w:t>bệnh nhân</w:t>
      </w:r>
      <w:r w:rsidR="00F01D9A">
        <w:t xml:space="preserve"> lao được đánh giá </w:t>
      </w:r>
      <w:r w:rsidR="001D7FD4">
        <w:t>mắc</w:t>
      </w:r>
      <w:r w:rsidR="00F01D9A">
        <w:t xml:space="preserve"> SDD,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6B3437">
        <w:t>; trung bình BMI là 17,23</w:t>
      </w:r>
      <w:r w:rsidR="0093043C">
        <w:t xml:space="preserve"> </w: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 </w:instrTex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DATA </w:instrText>
      </w:r>
      <w:r w:rsidR="00F87015">
        <w:fldChar w:fldCharType="end"/>
      </w:r>
      <w:r w:rsidR="00F87015">
        <w:fldChar w:fldCharType="separate"/>
      </w:r>
      <w:r w:rsidR="00F87015">
        <w:t>[10]</w:t>
      </w:r>
      <w:r w:rsidR="00F87015">
        <w:fldChar w:fldCharType="end"/>
      </w:r>
      <w:r w:rsidRPr="00075667">
        <w:t>.</w:t>
      </w:r>
      <w:r w:rsidR="00F87015">
        <w:t xml:space="preserve"> </w:t>
      </w:r>
      <w:r w:rsidR="002138D9">
        <w:t>Theo Nguyễn Trọng Hưng</w:t>
      </w:r>
      <w:r w:rsidR="00D06407">
        <w:t xml:space="preserve"> (2020), </w:t>
      </w:r>
      <w:r w:rsidR="006875A5" w:rsidRPr="006875A5">
        <w:t>thấy 45,8% người bệnh suy dinh dưỡng trong đó 25,6% SDD độ</w:t>
      </w:r>
      <w:r w:rsidR="006875A5">
        <w:t xml:space="preserve"> I</w:t>
      </w:r>
      <w:r w:rsidR="006875A5" w:rsidRPr="006875A5">
        <w:t xml:space="preserve">; 7,5 % SDD độ </w:t>
      </w:r>
      <w:r w:rsidR="006875A5">
        <w:t>II</w:t>
      </w:r>
      <w:r w:rsidR="006875A5" w:rsidRPr="006875A5">
        <w:t xml:space="preserve">; 12,7% SDD độ </w:t>
      </w:r>
      <w:r w:rsidR="006875A5">
        <w:t>III</w:t>
      </w:r>
      <w:r w:rsidR="006875A5" w:rsidRPr="006875A5">
        <w:t>; 10,0%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 </w:instrTex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DATA </w:instrText>
      </w:r>
      <w:r w:rsidR="00D06407">
        <w:fldChar w:fldCharType="end"/>
      </w:r>
      <w:r w:rsidR="00D06407">
        <w:fldChar w:fldCharType="separate"/>
      </w:r>
      <w:r w:rsidR="00D06407">
        <w:t>[49]</w:t>
      </w:r>
      <w:r w:rsidR="00D06407">
        <w:fldChar w:fldCharType="end"/>
      </w:r>
      <w:r w:rsidR="00AC1427">
        <w:t>.</w:t>
      </w:r>
      <w:r w:rsidR="00C65DD5">
        <w:t xml:space="preserve"> </w:t>
      </w:r>
      <w:r w:rsidR="00FE7BC5">
        <w:t xml:space="preserve">Các nghiên cứu này có tỷ lệ SDD cao hơn nghiên cứu của chúng tôi có thể giải thích do mẫu nghiên cứu của chúng tôi được tiến hành tại bệnh viên tuyến </w:t>
      </w:r>
      <w:r w:rsidR="002379A7">
        <w:t>tỉnh</w:t>
      </w:r>
      <w:r w:rsidR="00FE7BC5">
        <w:t xml:space="preserve"> trong khi nghiên cứu trên được tiến hành tại bệnh viện tuyến trung ương, nơi tập trung nhiều bệnh nhân nặng và phức tạp hơn làm cho tỷ lệ SDD theo SGA cao hơn. </w:t>
      </w:r>
      <w:r w:rsidR="008D1C93">
        <w:t>Theo n</w:t>
      </w:r>
      <w:r w:rsidR="00E51900">
        <w:t>ghiên cứu của</w:t>
      </w:r>
      <w:r w:rsidR="00612D79">
        <w:t xml:space="preserve"> </w:t>
      </w:r>
      <w:r w:rsidR="00612D79" w:rsidRPr="00612D79">
        <w:t>Huang-Shen Lin</w:t>
      </w:r>
      <w:r w:rsidR="00140C1C">
        <w:t xml:space="preserve"> (2019) có 27,7% bệnh nhân mắc SDD, </w:t>
      </w:r>
      <w:r w:rsidR="00636BEB">
        <w:t>BMI trung bình là 21,4</w:t>
      </w:r>
      <w:r w:rsidR="00612D79">
        <w:t xml:space="preserve"> </w:t>
      </w:r>
      <w:r w:rsidR="00612D79">
        <w:fldChar w:fldCharType="begin"/>
      </w:r>
      <w:r w:rsidR="00612D79">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612D79">
        <w:t>[50]</w:t>
      </w:r>
      <w:r w:rsidR="00612D79">
        <w:fldChar w:fldCharType="end"/>
      </w:r>
      <w:r w:rsidR="00BC23E9">
        <w:t xml:space="preserve">. </w:t>
      </w:r>
      <w:r w:rsidR="00B130A4" w:rsidRPr="00B130A4">
        <w:t xml:space="preserve">Theo Berhanu Elfu Feleke (2019), tỷ lệ bệnh nhân </w:t>
      </w:r>
      <w:r w:rsidR="00B130A4" w:rsidRPr="00B130A4">
        <w:lastRenderedPageBreak/>
        <w:t xml:space="preserve">SDD theo BMI là 50% [3]. </w:t>
      </w:r>
      <w:r w:rsidR="00B130A4">
        <w:t>N</w:t>
      </w:r>
      <w:r w:rsidR="00B130A4" w:rsidRPr="00B130A4">
        <w:t>ghiên cứu của Lal M. Gurung (2018), có hơn 1/3 bệnh nhân lao mắc SDD theo BMI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r w:rsidR="00C31B4E">
        <w:t xml:space="preserve"> </w:t>
      </w:r>
      <w:r w:rsidR="002F08C2">
        <w:t xml:space="preserve">Theo </w:t>
      </w:r>
      <w:r w:rsidR="00120176" w:rsidRPr="00120176">
        <w:t>Beatrice</w:t>
      </w:r>
      <w:r w:rsidR="00120176">
        <w:t xml:space="preserve"> </w:t>
      </w:r>
      <w:r w:rsidR="00120176" w:rsidRPr="00120176">
        <w:t>B.</w:t>
      </w:r>
      <w:r w:rsidR="00120176">
        <w:t xml:space="preserve"> </w:t>
      </w:r>
      <w:r w:rsidR="00120176" w:rsidRPr="00120176">
        <w:t>Musuenge</w:t>
      </w:r>
      <w:r w:rsidR="00120176">
        <w:t xml:space="preserve"> (2020) có </w:t>
      </w:r>
      <w:r w:rsidR="00120176" w:rsidRPr="00120176">
        <w:t>35.8</w:t>
      </w:r>
      <w:r w:rsidR="00120176">
        <w:t xml:space="preserve">% bệnh nhân mắc SDD, trong đó </w:t>
      </w:r>
      <w:r w:rsidR="0090227E">
        <w:t>SDD độ I, độ II, độ III lần lượt là</w:t>
      </w:r>
      <w:r w:rsidR="005518D2">
        <w:t xml:space="preserve"> 19,5%, 8,9% và 7,3%</w:t>
      </w:r>
      <w:r w:rsidR="00C31B4E">
        <w:t>, tương đồng với nghiên cứu của chúng tôi</w:t>
      </w:r>
      <w:r w:rsidR="0090227E">
        <w:t xml:space="preserve"> </w:t>
      </w:r>
      <w:r w:rsidR="0012017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120176">
        <w:instrText xml:space="preserve"> ADDIN EN.CITE </w:instrText>
      </w:r>
      <w:r w:rsidR="0012017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120176">
        <w:instrText xml:space="preserve"> ADDIN EN.CITE.DATA </w:instrText>
      </w:r>
      <w:r w:rsidR="00120176">
        <w:fldChar w:fldCharType="end"/>
      </w:r>
      <w:r w:rsidR="00120176">
        <w:fldChar w:fldCharType="separate"/>
      </w:r>
      <w:r w:rsidR="00120176">
        <w:t>[51]</w:t>
      </w:r>
      <w:r w:rsidR="00120176">
        <w:fldChar w:fldCharType="end"/>
      </w:r>
      <w:r w:rsidR="00120176">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18B778D2" w:rsidR="00C33023" w:rsidRDefault="003E3BF5" w:rsidP="004579C1">
      <w:r>
        <w:t xml:space="preserve">Đánh giá TTDD </w:t>
      </w:r>
      <w:r w:rsidR="00A0474F">
        <w:t>dựa vào chỉ số</w:t>
      </w:r>
      <w:r>
        <w:t xml:space="preserve"> SGA</w:t>
      </w:r>
      <w:r w:rsidR="008110BB">
        <w:t>,</w:t>
      </w:r>
      <w:r>
        <w:t xml:space="preserve"> </w:t>
      </w:r>
      <w:r w:rsidR="004579C1">
        <w:t xml:space="preserve">tỷ lệ nhóm có SGA bình thường là 62,8% cao hơn 1,7 lần nhóm có SGA mắc SDD là 37,2%. Từ kết quả </w:t>
      </w:r>
      <w:r>
        <w:t>thấy rằng có 62,8%</w:t>
      </w:r>
      <w:r w:rsidR="00815AA1">
        <w:t xml:space="preserve"> bệnh nhân </w:t>
      </w:r>
      <w:r w:rsidR="00514834">
        <w:t>thuộc</w:t>
      </w:r>
      <w:r>
        <w:t xml:space="preserve"> SGA A (biểu hiện bình thường), SGA B (SDD nhẹ đến trung bình)</w:t>
      </w:r>
      <w:r w:rsidR="00E36874">
        <w:t xml:space="preserve"> chi</w:t>
      </w:r>
      <w:r w:rsidR="009C6F2E">
        <w:t>ếm 32,0%</w:t>
      </w:r>
      <w:r>
        <w:t xml:space="preserve"> và SGA C (SDD nặng)</w:t>
      </w:r>
      <w:r w:rsidR="005A4968">
        <w:t xml:space="preserve"> chiếm 5,2%</w:t>
      </w:r>
      <w:r w:rsidR="00FE03FD">
        <w:t>.</w:t>
      </w:r>
    </w:p>
    <w:p w14:paraId="0CACD3C0" w14:textId="70F6C6DA"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 - 87% các bệnh nhân</w:t>
      </w:r>
      <w:r>
        <w:t xml:space="preserve"> </w:t>
      </w:r>
      <w:r w:rsidRPr="007F7045">
        <w:t>mắc lao trên toàn thế giới</w:t>
      </w:r>
      <w:r w:rsidR="00EE6572">
        <w:t xml:space="preserve"> </w:t>
      </w:r>
      <w:r w:rsidR="00EE6572">
        <w:fldChar w:fldCharType="begin">
          <w:fldData xml:space="preserve">PEVuZE5vdGU+PENpdGU+PEF1dGhvcj5LcmFwcDwvQXV0aG9yPjxZZWFyPjIwMDg8L1llYXI+PFJl
Y051bT45NjwvUmVjTnVtPjxEaXNwbGF5VGV4dD5bNTIsIDUz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120176">
        <w:instrText xml:space="preserve"> ADDIN EN.CITE </w:instrText>
      </w:r>
      <w:r w:rsidR="00120176">
        <w:fldChar w:fldCharType="begin">
          <w:fldData xml:space="preserve">PEVuZE5vdGU+PENpdGU+PEF1dGhvcj5LcmFwcDwvQXV0aG9yPjxZZWFyPjIwMDg8L1llYXI+PFJl
Y051bT45NjwvUmVjTnVtPjxEaXNwbGF5VGV4dD5bNTIsIDUz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120176">
        <w:instrText xml:space="preserve"> ADDIN EN.CITE.DATA </w:instrText>
      </w:r>
      <w:r w:rsidR="00120176">
        <w:fldChar w:fldCharType="end"/>
      </w:r>
      <w:r w:rsidR="00EE6572">
        <w:fldChar w:fldCharType="separate"/>
      </w:r>
      <w:r w:rsidR="00120176">
        <w:t>[52, 53]</w:t>
      </w:r>
      <w:r w:rsidR="00EE6572">
        <w:fldChar w:fldCharType="end"/>
      </w:r>
      <w:r>
        <w:t>.</w:t>
      </w:r>
      <w:r w:rsidRPr="007F7045">
        <w:t xml:space="preserve"> </w:t>
      </w:r>
      <w:r w:rsidR="00C33023">
        <w:t>Nghiên cứu của Đoàn Duy Tân (2021), tỷ lệ bệnh nhân</w:t>
      </w:r>
      <w:r w:rsidR="00513313">
        <w:t xml:space="preserve"> mắc</w:t>
      </w:r>
      <w:r w:rsidR="00C33023">
        <w:t xml:space="preserve"> SDD theo SGA là 66,6% trong đó SGA B chiếm 58,3% và SGA C chiếm 8,4% </w:t>
      </w:r>
      <w:r w:rsidR="00C33023">
        <w:fldChar w:fldCharType="begin"/>
      </w:r>
      <w:r w:rsidR="00C33023">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C33023">
        <w:t>[8]</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641E60">
        <w:t>,</w:t>
      </w:r>
      <w:r w:rsidR="008110BB">
        <w:t xml:space="preserve"> </w:t>
      </w:r>
      <w:r w:rsidR="005F3638" w:rsidRPr="005F3638">
        <w:t>có 213/380</w:t>
      </w:r>
      <w:r w:rsidR="008110BB">
        <w:t xml:space="preserve"> </w:t>
      </w:r>
      <w:r w:rsidR="005F3638" w:rsidRPr="005F3638">
        <w:t xml:space="preserve">(56,1%) </w:t>
      </w:r>
      <w:r w:rsidR="008110BB">
        <w:t>bệnh nhân</w:t>
      </w:r>
      <w:r w:rsidR="005F3638" w:rsidRPr="005F3638">
        <w:t xml:space="preserve"> được đánh giá là SDD</w:t>
      </w:r>
      <w:r w:rsidR="008A6825">
        <w:t xml:space="preserve"> với SGA B và SGA C lần lượt là </w:t>
      </w:r>
      <w:r w:rsidR="0093668B">
        <w:t>46,6%, 9,5%</w:t>
      </w:r>
      <w:r w:rsidR="008A2A69">
        <w:t xml:space="preserve"> </w: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 </w:instrTex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DATA </w:instrText>
      </w:r>
      <w:r w:rsidR="00760A15">
        <w:fldChar w:fldCharType="end"/>
      </w:r>
      <w:r w:rsidR="00760A15">
        <w:fldChar w:fldCharType="separate"/>
      </w:r>
      <w:r w:rsidR="00760A15">
        <w:t>[10]</w:t>
      </w:r>
      <w:r w:rsidR="00760A15">
        <w:fldChar w:fldCharType="end"/>
      </w:r>
      <w:r w:rsidR="008110BB">
        <w:t>.</w:t>
      </w:r>
      <w:r w:rsidR="008A2A69">
        <w:t xml:space="preserve"> </w:t>
      </w:r>
      <w:r w:rsidR="00A778D7">
        <w:t xml:space="preserve">Các nghiên cứu trên có tỷ lệ bệnh nhân SDD theo SGA cao hơn nghiên cứu của chúng tôi do được thực hiện tại các bệnh viện tuyến trung ương nơi tập trung nhiều bệnh nhân nặng và </w:t>
      </w:r>
      <w:r w:rsidR="00FC1E67">
        <w:t xml:space="preserve">diễn biến </w:t>
      </w:r>
      <w:r w:rsidR="00A778D7">
        <w:t>phức tạp.</w:t>
      </w:r>
      <w:r w:rsidR="006B36C9">
        <w:t xml:space="preserve"> </w:t>
      </w:r>
      <w:r w:rsidR="00B076F2">
        <w:t xml:space="preserve">Theo </w:t>
      </w:r>
      <w:r w:rsidR="00B076F2" w:rsidRPr="00B076F2">
        <w:t>SanchitaSubedi</w:t>
      </w:r>
      <w:r w:rsidR="000173E3">
        <w:t xml:space="preserve"> (2019) đánh giá TTDD theo SGA</w:t>
      </w:r>
      <w:r w:rsidR="00B076F2">
        <w:t xml:space="preserve"> có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120176">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120176">
        <w:t>[54]</w:t>
      </w:r>
      <w:r w:rsidR="00896E5A">
        <w:fldChar w:fldCharType="end"/>
      </w:r>
      <w:r w:rsidR="00AF4B80">
        <w:t>, kết quả này tương đồng với nghiên cứu của chúng tôi</w:t>
      </w:r>
      <w:r w:rsidR="009813BF">
        <w:t>.</w:t>
      </w:r>
    </w:p>
    <w:p w14:paraId="074FB1D8" w14:textId="5EA787A7" w:rsidR="00AB52A6" w:rsidRPr="003E3BF5" w:rsidRDefault="00AB52A6" w:rsidP="003E3BF5">
      <w:commentRangeStart w:id="106"/>
      <w:r w:rsidRPr="00B35210">
        <w:t>T</w:t>
      </w:r>
      <w:r w:rsidR="002042D3">
        <w:t>ừ kết quả cũng có thể thấy</w:t>
      </w:r>
      <w:r w:rsidR="00BD57D7">
        <w:t>, tỷ lệ</w:t>
      </w:r>
      <w:r w:rsidRPr="00B35210">
        <w:t xml:space="preserve"> </w:t>
      </w:r>
      <w:r>
        <w:t>SDD ở</w:t>
      </w:r>
      <w:r w:rsidRPr="00B35210">
        <w:t xml:space="preserve"> bệnh nhân đánh giá bằng phương pháp SGA </w:t>
      </w:r>
      <w:r>
        <w:t>cao hơn</w:t>
      </w:r>
      <w:r w:rsidRPr="00B35210">
        <w:t xml:space="preserve"> so</w:t>
      </w:r>
      <w:r>
        <w:t xml:space="preserve"> </w:t>
      </w:r>
      <w:r w:rsidRPr="00B35210">
        <w:t>với BMI (</w:t>
      </w:r>
      <w:r>
        <w:t>37.2</w:t>
      </w:r>
      <w:r w:rsidRPr="00B35210">
        <w:t xml:space="preserve">% so với </w:t>
      </w:r>
      <w:r>
        <w:t>34</w:t>
      </w:r>
      <w:r w:rsidRPr="00B35210">
        <w:t xml:space="preserve">.4%). </w:t>
      </w:r>
      <w:r w:rsidR="00E71D52">
        <w:t>Sự khác biệt</w:t>
      </w:r>
      <w:r>
        <w:t xml:space="preserve"> là do dinh </w:t>
      </w:r>
      <w:r>
        <w:lastRenderedPageBreak/>
        <w:t>dưỡng của bệnh nhân đánh giá theo phương pháp SGA dựa vào nhiều yếu tố gồm sụt cân trong 6 tháng qua, khẩu phần ăn, triệu chứng tiêu hóa trong 2 tuần, suy giảm chức năng vận động, nhu cầu chuyển hóa và thăm khám lâm sàng. Những bệnh nhân SDD theo SGA có những triệu chứng này thậm chí có thể xuất hiện ở những bệnh nhân thừa cân - béo phì nhưng chỉ số BMI lại hoàn toàn bình thường.</w:t>
      </w:r>
      <w:commentRangeEnd w:id="106"/>
      <w:r w:rsidR="003752EC">
        <w:rPr>
          <w:rStyle w:val="CommentReference"/>
        </w:rPr>
        <w:commentReference w:id="106"/>
      </w:r>
    </w:p>
    <w:p w14:paraId="6C794D11" w14:textId="2AA0AB00" w:rsidR="00B12079" w:rsidRDefault="00B12079" w:rsidP="007D1E86">
      <w:pPr>
        <w:pStyle w:val="Heading3"/>
      </w:pPr>
      <w:r>
        <w:t>4.1.3. Đặc điểm suy dinh dưỡng theo nhóm tuổi</w:t>
      </w:r>
    </w:p>
    <w:p w14:paraId="633DC7FD" w14:textId="566C66B8" w:rsidR="00863295" w:rsidRDefault="00056639" w:rsidP="00853AD1">
      <w:pPr>
        <w:spacing w:before="160"/>
      </w:pPr>
      <w:r>
        <w:t>Kết quả đ</w:t>
      </w:r>
      <w:r w:rsidR="00D96DD6">
        <w:t xml:space="preserve">ánh giá </w:t>
      </w:r>
      <w:r w:rsidR="00885BD4">
        <w:t>SDD</w:t>
      </w:r>
      <w:r w:rsidR="00D96DD6">
        <w:t xml:space="preserve"> theo BMI, </w:t>
      </w:r>
      <w:r w:rsidR="00E97DB8">
        <w:t xml:space="preserve">trong các bệnh nhân mắc SDD </w:t>
      </w:r>
      <w:r w:rsidR="00D96DD6">
        <w:t>nhóm ≥60 tuổi chiếm tỷ lệ SDD cao nhất là 30,2%</w:t>
      </w:r>
      <w:r w:rsidR="00265589">
        <w:t xml:space="preserve">, đây cũng là nhóm tuổi có tỷ lệ SDD độ I, độ II và độ III cao nhất lần lượt là </w:t>
      </w:r>
      <w:r w:rsidR="00CB753A" w:rsidRPr="00CB753A">
        <w:t>30,2%</w:t>
      </w:r>
      <w:r w:rsidR="00CB753A">
        <w:t xml:space="preserve">, </w:t>
      </w:r>
      <w:r w:rsidR="00CB753A" w:rsidRPr="00CB753A">
        <w:t>27,3%</w:t>
      </w:r>
      <w:r w:rsidR="00CB753A">
        <w:t xml:space="preserve"> và </w:t>
      </w:r>
      <w:r w:rsidR="00CB753A" w:rsidRPr="00CB753A">
        <w:t>33,3%</w:t>
      </w:r>
      <w:r w:rsidR="009D6705">
        <w:t>; n</w:t>
      </w:r>
      <w:r w:rsidR="00D96DD6">
        <w:t>hóm có tỷ lệ SDD thấp nhất là nhóm &lt;20 tuổi chiếm 9,3%.</w:t>
      </w:r>
      <w:r w:rsidR="00853AD1">
        <w:t xml:space="preserve"> </w:t>
      </w:r>
      <w:r w:rsidR="00F30423">
        <w:t>Tương tự đ</w:t>
      </w:r>
      <w:r w:rsidR="00314067">
        <w:t>ánh giá SDD</w:t>
      </w:r>
      <w:r w:rsidR="00766449">
        <w:t xml:space="preserve"> t</w:t>
      </w:r>
      <w:r w:rsidR="00D96DD6">
        <w:t>heo SGA</w:t>
      </w:r>
      <w:r w:rsidR="00F34D7E">
        <w:t xml:space="preserve"> chúng tôi thu được kết quả</w:t>
      </w:r>
      <w:r w:rsidR="00D96DD6">
        <w:t xml:space="preserve"> nhóm ≥60 tuổi </w:t>
      </w:r>
      <w:r w:rsidR="00F30423">
        <w:t>mắc</w:t>
      </w:r>
      <w:r w:rsidR="00D96DD6">
        <w:t xml:space="preserve"> SDD cao nhất chiếm 25,8%; nhóm &lt;20 tuổi có </w:t>
      </w:r>
      <w:r w:rsidR="001C44AB">
        <w:t>tỷ</w:t>
      </w:r>
      <w:r w:rsidR="00D96DD6">
        <w:t xml:space="preserve"> lệ SDD thấp nhất là 3,2%.</w:t>
      </w:r>
    </w:p>
    <w:p w14:paraId="1E871C3F" w14:textId="62BA6AC1" w:rsidR="00AD298C" w:rsidRDefault="00AD298C" w:rsidP="00853AD1">
      <w:pPr>
        <w:spacing w:before="160"/>
      </w:pPr>
      <w:r>
        <w:t xml:space="preserve">Theo nghiên cứu của Theo </w:t>
      </w:r>
      <w:r w:rsidRPr="00DA0A95">
        <w:t>Beatrice</w:t>
      </w:r>
      <w:r>
        <w:t xml:space="preserve"> </w:t>
      </w:r>
      <w:r w:rsidRPr="00DA0A95">
        <w:t>B.</w:t>
      </w:r>
      <w:r>
        <w:t xml:space="preserve"> </w:t>
      </w:r>
      <w:r w:rsidRPr="00DA0A95">
        <w:t>Musuenge</w:t>
      </w:r>
      <w:r>
        <w:t xml:space="preserve"> (</w:t>
      </w:r>
      <w:r w:rsidRPr="00DA0A95">
        <w:t>2020</w:t>
      </w:r>
      <w:r>
        <w:t xml:space="preserve">), bệnh nhân lao phổi mắc SDD theo BMI ở </w:t>
      </w:r>
      <w:r w:rsidR="00085ACB">
        <w:t>nhóm 35 – 44 và 45 – 54 tuổi chiếm tỷ lệ cao nhất là 28,7%, thấp nhất là nhóm 55 – 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t>[51]</w:t>
      </w:r>
      <w:r>
        <w:fldChar w:fldCharType="end"/>
      </w:r>
      <w:r w:rsidR="00085ACB">
        <w:t>.</w:t>
      </w:r>
    </w:p>
    <w:p w14:paraId="1088533A" w14:textId="76F4A9F9" w:rsidR="000928FE" w:rsidRPr="00EE33D2" w:rsidRDefault="00C75398" w:rsidP="000928FE">
      <w:pPr>
        <w:spacing w:before="160"/>
      </w:pPr>
      <w:r>
        <w:t>T</w:t>
      </w:r>
      <w:r w:rsidR="00D0116E">
        <w:t>heo</w:t>
      </w:r>
      <w:r>
        <w:t xml:space="preserve"> kết quả tr</w:t>
      </w:r>
      <w:r w:rsidR="00D0116E">
        <w:t>ong nghiên cứu của chúng tôi</w:t>
      </w:r>
      <w:r>
        <w:t xml:space="preserve"> có thể thấy rằng, nhóm ≥60 tuổi có tỷ lệ mắc SDD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lastRenderedPageBreak/>
        <w:t>4.1.4. Đặc điểm suy dinh dưỡng theo giới</w:t>
      </w:r>
    </w:p>
    <w:p w14:paraId="50384AF1" w14:textId="2701A262" w:rsidR="00D245A3" w:rsidRDefault="00EB0DC2" w:rsidP="003C0BDE">
      <w:pPr>
        <w:spacing w:before="160"/>
      </w:pPr>
      <w:r>
        <w:t>Đánh giá SDD theo BMI, nam giới có tỷ lệ SDD là 73,3% cao hơn 2,8 lần so với nữ giới là 26,7%</w:t>
      </w:r>
      <w:r w:rsidR="00716CB7">
        <w:t xml:space="preserve"> ở những bệnh nhân mắc SDD</w:t>
      </w:r>
      <w:r>
        <w:t>, trong đó nam giới SDD độ I, độ II, độ III lần lượt là 76,7%, 72,7% và 66,7%, nữ giới SDD độ I, độ II và độ III tương ứng là 23,3%, 27,3% và 33,3%. Kết quả đánh giá theo chỉ số SGA tương tự, nam giới có tỷ lệ SDD chiếm 76,3% cao hơn 3,2 lần so với nữ giới là 23,7%.</w:t>
      </w:r>
    </w:p>
    <w:p w14:paraId="39C2E9EA" w14:textId="0D924583" w:rsidR="004B3FE4" w:rsidRDefault="004F5090" w:rsidP="003C0BDE">
      <w:pPr>
        <w:spacing w:before="160"/>
      </w:pPr>
      <w:r>
        <w:t xml:space="preserve">Kết quả nghiên cứu trên của chúng tôi đều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giữa nam </w:t>
      </w:r>
      <w:r w:rsidR="0064320D">
        <w:t xml:space="preserve">là </w:t>
      </w:r>
      <w:r w:rsidR="00F21F02">
        <w:t>68,55%</w:t>
      </w:r>
      <w:r w:rsidR="001E6AB0">
        <w:t xml:space="preserve"> (146 bệnh nhân)</w:t>
      </w:r>
      <w:r w:rsidR="00F21F02">
        <w:t xml:space="preserve"> </w:t>
      </w:r>
      <w:r w:rsidR="00066251">
        <w:t>cao gấp</w:t>
      </w:r>
      <w:r w:rsidR="0064320D">
        <w:t xml:space="preserve"> 2,18 lần so với nữ là</w:t>
      </w:r>
      <w:r w:rsidR="00066251">
        <w:t xml:space="preserve"> </w:t>
      </w:r>
      <w:r w:rsidR="00E27FEA">
        <w:t>31,45%</w:t>
      </w:r>
      <w:r w:rsidR="001E6AB0">
        <w:t xml:space="preserve"> (67 bệnh nhân)</w:t>
      </w:r>
      <w:r w:rsidR="003454D5">
        <w:t xml:space="preserve"> </w:t>
      </w:r>
      <w:r w:rsidR="00C847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C847E9">
        <w:instrText xml:space="preserve"> ADDIN EN.CITE </w:instrText>
      </w:r>
      <w:r w:rsidR="00C847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C847E9">
        <w:instrText xml:space="preserve"> ADDIN EN.CITE.DATA </w:instrText>
      </w:r>
      <w:r w:rsidR="00C847E9">
        <w:fldChar w:fldCharType="end"/>
      </w:r>
      <w:r w:rsidR="00C847E9">
        <w:fldChar w:fldCharType="separate"/>
      </w:r>
      <w:r w:rsidR="00C847E9">
        <w:t>[10]</w:t>
      </w:r>
      <w:r w:rsidR="00C847E9">
        <w:fldChar w:fldCharType="end"/>
      </w:r>
      <w:r w:rsidR="00E27FEA">
        <w:t>.</w:t>
      </w:r>
      <w:r w:rsidR="008C0AF4">
        <w:t xml:space="preserve"> </w:t>
      </w:r>
      <w:r w:rsidR="0075760D">
        <w:t xml:space="preserve">Nghiên cứu của </w:t>
      </w:r>
      <w:r w:rsidR="0075760D" w:rsidRPr="00120176">
        <w:t>Beatrice</w:t>
      </w:r>
      <w:r w:rsidR="0075760D">
        <w:t xml:space="preserve"> </w:t>
      </w:r>
      <w:r w:rsidR="0075760D" w:rsidRPr="00120176">
        <w:t>B.</w:t>
      </w:r>
      <w:r w:rsidR="0075760D">
        <w:t xml:space="preserve"> </w:t>
      </w:r>
      <w:r w:rsidR="0075760D" w:rsidRPr="00120176">
        <w:t>Musuenge</w:t>
      </w:r>
      <w:r w:rsidR="0075760D">
        <w:t xml:space="preserve"> (2020), </w:t>
      </w:r>
      <w:r w:rsidR="00711010">
        <w:t xml:space="preserve">tỷ lệ SDD </w:t>
      </w:r>
      <w:r w:rsidR="009948C3">
        <w:t xml:space="preserve">theo BMI </w:t>
      </w:r>
      <w:r w:rsidR="00711010">
        <w:t>ở nam là 62%</w:t>
      </w:r>
      <w:r w:rsidR="00066251">
        <w:t xml:space="preserve"> </w:t>
      </w:r>
      <w:r w:rsidR="00562060">
        <w:t>và</w:t>
      </w:r>
      <w:r w:rsidR="00711010">
        <w:t xml:space="preserve"> nữ là 38%</w:t>
      </w:r>
      <w:r w:rsidR="008B127D">
        <w:t xml:space="preserve"> </w:t>
      </w:r>
      <w:r w:rsidR="00066251">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66251">
        <w:instrText xml:space="preserve"> ADDIN EN.CITE </w:instrText>
      </w:r>
      <w:r w:rsidR="00066251">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66251">
        <w:instrText xml:space="preserve"> ADDIN EN.CITE.DATA </w:instrText>
      </w:r>
      <w:r w:rsidR="00066251">
        <w:fldChar w:fldCharType="end"/>
      </w:r>
      <w:r w:rsidR="00066251">
        <w:fldChar w:fldCharType="separate"/>
      </w:r>
      <w:r w:rsidR="00066251">
        <w:t>[51]</w:t>
      </w:r>
      <w:r w:rsidR="00066251">
        <w:fldChar w:fldCharType="end"/>
      </w:r>
      <w:r w:rsidR="00711010">
        <w:t>.</w:t>
      </w:r>
      <w:r w:rsidR="0075760D">
        <w:t xml:space="preserve"> </w:t>
      </w:r>
      <w:r w:rsidR="003213AF">
        <w:t xml:space="preserve">Theo </w:t>
      </w:r>
      <w:r w:rsidR="00645985" w:rsidRPr="00645985">
        <w:t>Berhanu</w:t>
      </w:r>
      <w:r w:rsidR="00AD67FA">
        <w:t xml:space="preserve"> </w:t>
      </w:r>
      <w:r w:rsidR="00645985" w:rsidRPr="00645985">
        <w:t>Elfu</w:t>
      </w:r>
      <w:r w:rsidR="00AD67FA">
        <w:t xml:space="preserve"> </w:t>
      </w:r>
      <w:r w:rsidR="00645985" w:rsidRPr="00645985">
        <w:t>Feleke</w:t>
      </w:r>
      <w:r w:rsidR="00645985">
        <w:t xml:space="preserve"> (2019)</w:t>
      </w:r>
      <w:r w:rsidR="00F81825">
        <w:t>, tỷ lệ SDD</w:t>
      </w:r>
      <w:r w:rsidR="00BC4443">
        <w:t xml:space="preserve"> theo BMI</w:t>
      </w:r>
      <w:r w:rsidR="00F81825">
        <w:t xml:space="preserve"> ở nam và nữ lần lượt tương ứng là </w:t>
      </w:r>
      <w:r w:rsidR="00DA6892">
        <w:t>65,94%</w:t>
      </w:r>
      <w:r w:rsidR="00DA2D3C">
        <w:t xml:space="preserve"> (633 bệnh nhân)</w:t>
      </w:r>
      <w:r w:rsidR="00DA6892">
        <w:t xml:space="preserve"> và 34,06%</w:t>
      </w:r>
      <w:r w:rsidR="00DA2D3C">
        <w:t xml:space="preserve"> (327 bệnh nhân)</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Theo </w:t>
      </w:r>
      <w:r w:rsidR="00A922AA" w:rsidRPr="00A922AA">
        <w:t>SanchitaSubedi</w:t>
      </w:r>
      <w:r w:rsidR="00A922AA">
        <w:t xml:space="preserve"> (</w:t>
      </w:r>
      <w:r w:rsidR="00A922AA" w:rsidRPr="00A922AA">
        <w:t>2019</w:t>
      </w:r>
      <w:r w:rsidR="00A922AA">
        <w:t>), cho kết quả tỷ lệ SDD theo</w:t>
      </w:r>
      <w:r w:rsidR="00687354">
        <w:t xml:space="preserve"> BMI gi</w:t>
      </w:r>
      <w:r w:rsidR="00132C37">
        <w:t>ữa</w:t>
      </w:r>
      <w:r w:rsidR="00A922AA">
        <w:t xml:space="preserve"> nam và nữ tương ứng là </w:t>
      </w:r>
      <w:r w:rsidR="002500A3">
        <w:t>59,52%</w:t>
      </w:r>
      <w:r w:rsidR="008C6913">
        <w:t xml:space="preserve"> (25 bệnh nhân)</w:t>
      </w:r>
      <w:r w:rsidR="002500A3">
        <w:t xml:space="preserve"> và 40,48% </w:t>
      </w:r>
      <w:r w:rsidR="008C6913">
        <w:t>(17 bệnh nhân)</w:t>
      </w:r>
      <w:r w:rsidR="00D33AFE">
        <w:t xml:space="preserve"> </w:t>
      </w:r>
      <w:r w:rsidR="007D27A9">
        <w:fldChar w:fldCharType="begin"/>
      </w:r>
      <w:r w:rsidR="007D27A9">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7D27A9">
        <w:t>[54]</w:t>
      </w:r>
      <w:r w:rsidR="007D27A9">
        <w:fldChar w:fldCharType="end"/>
      </w:r>
      <w:r w:rsidR="007D27A9">
        <w:t>.</w:t>
      </w:r>
    </w:p>
    <w:p w14:paraId="3A0258D4" w14:textId="2F930B84" w:rsidR="00C8250E" w:rsidRPr="00D009BE" w:rsidRDefault="00455EA9" w:rsidP="003C0BDE">
      <w:pPr>
        <w:spacing w:before="160"/>
      </w:pPr>
      <w:r w:rsidRPr="00455EA9">
        <w:t xml:space="preserve">Tỷ lệ </w:t>
      </w:r>
      <w:r>
        <w:t>SDD ở nam cao hơn nữ giới có thể</w:t>
      </w:r>
      <w:r w:rsidRPr="00455EA9">
        <w:t xml:space="preserve"> giải thích do tỷ lệ nam vốn cao hơn nữ giới. H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t>4.1.5. Đặc điểm suy dinh dưỡng theo nghề nghiệp</w:t>
      </w:r>
    </w:p>
    <w:p w14:paraId="394A5606" w14:textId="0112D1DD" w:rsidR="00C22401" w:rsidRDefault="00D54C29" w:rsidP="00D54C29">
      <w:pPr>
        <w:spacing w:before="160"/>
      </w:pPr>
      <w:r>
        <w:t>T</w:t>
      </w:r>
      <w:r w:rsidR="00C22401">
        <w:t xml:space="preserve">heo BMI, </w:t>
      </w:r>
      <w:r w:rsidR="00A52ACC">
        <w:t xml:space="preserve">trong số bệnh nhân mắc SDD </w:t>
      </w:r>
      <w:r w:rsidR="00C22401">
        <w:t xml:space="preserve">lao động tự do có tỷ lệ SDD nhiều nhất chiếm 57,0%; nội trợ và cán bộ công chức đều có </w:t>
      </w:r>
      <w:r w:rsidR="001C44AB">
        <w:t>tỷ</w:t>
      </w:r>
      <w:r w:rsidR="00C22401">
        <w:t xml:space="preserve"> lệ SDD thấp nhất là 3,5%. </w:t>
      </w:r>
      <w:r w:rsidR="00A33827">
        <w:t>Kết quả đánh giá SDD theo</w:t>
      </w:r>
      <w:r w:rsidR="00C22401">
        <w:t xml:space="preserve"> SGA,</w:t>
      </w:r>
      <w:r w:rsidR="0016493F" w:rsidRPr="0016493F">
        <w:t xml:space="preserve"> </w:t>
      </w:r>
      <w:r w:rsidR="0016493F">
        <w:t>trong số bệnh nhân mắc SDD</w:t>
      </w:r>
      <w:r w:rsidR="00C22401">
        <w:t xml:space="preserve"> lao động </w:t>
      </w:r>
      <w:r w:rsidR="00C22401">
        <w:lastRenderedPageBreak/>
        <w:t xml:space="preserve">tự do có tỷ lệ SDD nhiều nhất chiếm 54,8%; học sinh – sinh viên và cán bộ công chức đều có </w:t>
      </w:r>
      <w:r w:rsidR="001C44AB">
        <w:t>tỷ</w:t>
      </w:r>
      <w:r w:rsidR="00C22401">
        <w:t xml:space="preserve"> lệ SDD thấp nhất là 4,3%.</w:t>
      </w:r>
    </w:p>
    <w:p w14:paraId="51A946F9" w14:textId="0EDD3F6E" w:rsidR="00794E95" w:rsidRDefault="005453C0" w:rsidP="00D54C29">
      <w:pPr>
        <w:spacing w:before="160"/>
      </w:pPr>
      <w:r>
        <w:t xml:space="preserve">Nghiên cứu của Lê Thị Thủy (2019), </w:t>
      </w:r>
      <w:r w:rsidR="00500FD7">
        <w:t>dựa vào</w:t>
      </w:r>
      <w:r w:rsidR="006A35F6">
        <w:t xml:space="preserve"> SGA </w:t>
      </w:r>
      <w:r w:rsidR="00E97DB8">
        <w:t>nhóm bệnh nhân là công nhân</w:t>
      </w:r>
      <w:r w:rsidR="006A35F6">
        <w:t xml:space="preserve"> chiếm tỷ lệ SDD </w:t>
      </w:r>
      <w:r w:rsidR="00E97DB8">
        <w:t>cao nhất chiếm 46,7%</w:t>
      </w:r>
      <w:r w:rsidR="009A1017">
        <w:t xml:space="preserve"> (99 bệnh nhân), cán bộ công chức là 9,9% (21 bệnh nhân), thấp nhất là học sinh – sinh viên 8,0% (17 bệnh nhân)</w:t>
      </w:r>
      <w:r w:rsidR="007F4692">
        <w:t xml:space="preserve"> trong nhóm mắc SDD</w:t>
      </w:r>
      <w:r w:rsidR="00A516B4">
        <w:t xml:space="preserve"> </w:t>
      </w:r>
      <w:r w:rsidR="005E7480">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5E7480">
        <w:instrText xml:space="preserve"> ADDIN EN.CITE </w:instrText>
      </w:r>
      <w:r w:rsidR="005E7480">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5E7480">
        <w:instrText xml:space="preserve"> ADDIN EN.CITE.DATA </w:instrText>
      </w:r>
      <w:r w:rsidR="005E7480">
        <w:fldChar w:fldCharType="end"/>
      </w:r>
      <w:r w:rsidR="005E7480">
        <w:fldChar w:fldCharType="separate"/>
      </w:r>
      <w:r w:rsidR="005E7480">
        <w:t>[10]</w:t>
      </w:r>
      <w:r w:rsidR="005E7480">
        <w:fldChar w:fldCharType="end"/>
      </w:r>
      <w:r w:rsidR="009A1017">
        <w:t>.</w:t>
      </w:r>
      <w:r w:rsidR="005E7480">
        <w:t xml:space="preserve"> </w:t>
      </w:r>
      <w:r w:rsidR="002C63DB">
        <w:t xml:space="preserve">Theo </w:t>
      </w:r>
      <w:r w:rsidR="002C63DB" w:rsidRPr="002C63DB">
        <w:t>Beatrice</w:t>
      </w:r>
      <w:r w:rsidR="002C63DB">
        <w:t xml:space="preserve"> </w:t>
      </w:r>
      <w:r w:rsidR="002C63DB" w:rsidRPr="002C63DB">
        <w:t>B.</w:t>
      </w:r>
      <w:r w:rsidR="002C63DB">
        <w:t xml:space="preserve"> </w:t>
      </w:r>
      <w:r w:rsidR="002C63DB" w:rsidRPr="002C63DB">
        <w:t>Musuenge</w:t>
      </w:r>
      <w:r w:rsidR="002C63DB">
        <w:t xml:space="preserve"> (</w:t>
      </w:r>
      <w:r w:rsidR="002C63DB" w:rsidRPr="002C63DB">
        <w:t>2020</w:t>
      </w:r>
      <w:r w:rsidR="002C63DB">
        <w:t xml:space="preserve">), </w:t>
      </w:r>
      <w:r w:rsidR="00E436B1">
        <w:t xml:space="preserve">ở bệnh nhân mắc SDD theo BMI, lao động tự do chiếm tỷ lệ cao nhất 61,1%,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20118">
        <w:instrText xml:space="preserve"> ADDIN EN.CITE </w:instrText>
      </w:r>
      <w:r w:rsidR="00020118">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20118">
        <w:instrText xml:space="preserve"> ADDIN EN.CITE.DATA </w:instrText>
      </w:r>
      <w:r w:rsidR="00020118">
        <w:fldChar w:fldCharType="end"/>
      </w:r>
      <w:r w:rsidR="00020118">
        <w:fldChar w:fldCharType="separate"/>
      </w:r>
      <w:r w:rsidR="00020118">
        <w:t>[51]</w:t>
      </w:r>
      <w:r w:rsidR="00020118">
        <w:fldChar w:fldCharType="end"/>
      </w:r>
      <w:r w:rsidR="00020118">
        <w:t xml:space="preserve">. </w:t>
      </w:r>
      <w:r w:rsidR="009E05CD">
        <w:t>Kết quả các nghiên cứu trên đều tương đồng với nghiên cứu của chúng tôi.</w:t>
      </w:r>
    </w:p>
    <w:p w14:paraId="51663C45" w14:textId="7B403C15"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p>
    <w:p w14:paraId="2C1C98F4" w14:textId="4521FE69" w:rsidR="00B12079" w:rsidRDefault="00B12079" w:rsidP="007D1E86">
      <w:pPr>
        <w:pStyle w:val="Heading3"/>
      </w:pPr>
      <w:r>
        <w:t>4.1.6. Đặc điểm suy dinh dưỡng theo khu vực địa lý</w:t>
      </w:r>
    </w:p>
    <w:p w14:paraId="1D2ECABB" w14:textId="28A1BA91" w:rsidR="009A0A3F" w:rsidRDefault="00AF5FAF" w:rsidP="0071454F">
      <w:pPr>
        <w:spacing w:before="160"/>
      </w:pPr>
      <w:r>
        <w:t>Tình trạng SDD theo</w:t>
      </w:r>
      <w:r w:rsidR="009A0A3F">
        <w:t xml:space="preserve"> BMI, nông thôn có tỷ lệ SDD cao nhất chiếm 60,5%, tiếp theo là thành thị chiếm tỷ 38,7%, hải đảo không có bệnh nhân SDD. </w:t>
      </w:r>
      <w:r w:rsidR="00BF0833">
        <w:t>Với tình trạng SDD theo</w:t>
      </w:r>
      <w:r w:rsidR="009A0A3F">
        <w:t xml:space="preserve"> SGA, nông thôn có tỷ lệ SDD cao nhất chiếm 60,2%, tiếp theo là thành thị chiếm tỷ 38,7%, hải đảo chiếm 1,1%.</w:t>
      </w:r>
    </w:p>
    <w:p w14:paraId="109C3689" w14:textId="4F10A8D0" w:rsidR="0071739D" w:rsidRDefault="0071739D" w:rsidP="0071454F">
      <w:pPr>
        <w:spacing w:before="160"/>
      </w:pPr>
      <w:r>
        <w:lastRenderedPageBreak/>
        <w:t xml:space="preserve">Theo Lê Thị Thủy (2019), </w:t>
      </w:r>
      <w:r w:rsidR="003E571A">
        <w:t>bệnh nhân SDD theo SGA, nông thôn chiếm tỷ lệ cao nhất với 62,9% (</w:t>
      </w:r>
      <w:r w:rsidR="00D23CE5">
        <w:t xml:space="preserve">134 bệnh nhân), thành thị chiếm </w:t>
      </w:r>
      <w:r w:rsidR="001741DD">
        <w:t xml:space="preserve">37,1% (19 bệnh nhân) </w:t>
      </w:r>
      <w:r w:rsidR="004168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1686C">
        <w:instrText xml:space="preserve"> ADDIN EN.CITE </w:instrText>
      </w:r>
      <w:r w:rsidR="004168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1686C">
        <w:instrText xml:space="preserve"> ADDIN EN.CITE.DATA </w:instrText>
      </w:r>
      <w:r w:rsidR="0041686C">
        <w:fldChar w:fldCharType="end"/>
      </w:r>
      <w:r w:rsidR="0041686C">
        <w:fldChar w:fldCharType="separate"/>
      </w:r>
      <w:r w:rsidR="0041686C">
        <w:t>[10]</w:t>
      </w:r>
      <w:r w:rsidR="0041686C">
        <w:fldChar w:fldCharType="end"/>
      </w:r>
      <w:r w:rsidR="0041686C">
        <w:t>.</w:t>
      </w:r>
      <w:r w:rsidR="00D160BD">
        <w:t xml:space="preserve"> Kết quả nghiên cứu này tương đồng với nghiên cứu của chúng thôi.</w:t>
      </w:r>
      <w:r w:rsidR="0041686C">
        <w:t xml:space="preserve"> </w:t>
      </w:r>
      <w:r w:rsidR="000B03BF">
        <w:t>Tuy nghiên khác biệt với n</w:t>
      </w:r>
      <w:r w:rsidR="0041686C">
        <w:t>ghiên cứu của</w:t>
      </w:r>
      <w:r w:rsidR="00920279">
        <w:t xml:space="preserve"> một số tác giả nước ngoài. Theo </w:t>
      </w:r>
      <w:r w:rsidR="00920279" w:rsidRPr="00DA0A95">
        <w:t>Beatrice</w:t>
      </w:r>
      <w:r w:rsidR="00920279">
        <w:t xml:space="preserve"> </w:t>
      </w:r>
      <w:r w:rsidR="00920279" w:rsidRPr="00DA0A95">
        <w:t>B.</w:t>
      </w:r>
      <w:r w:rsidR="00920279">
        <w:t xml:space="preserve"> </w:t>
      </w:r>
      <w:r w:rsidR="00920279" w:rsidRPr="00DA0A95">
        <w:t>Musuenge</w:t>
      </w:r>
      <w:r w:rsidR="00920279">
        <w:t xml:space="preserve"> (</w:t>
      </w:r>
      <w:r w:rsidR="00920279" w:rsidRPr="00DA0A95">
        <w:t>2020</w:t>
      </w:r>
      <w:r w:rsidR="00920279">
        <w:t>), bệnh nhân lao phổi mắc SDD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70094A">
        <w:instrText xml:space="preserve"> ADDIN EN.CITE </w:instrText>
      </w:r>
      <w:r w:rsidR="0070094A">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70094A">
        <w:instrText xml:space="preserve"> ADDIN EN.CITE.DATA </w:instrText>
      </w:r>
      <w:r w:rsidR="0070094A">
        <w:fldChar w:fldCharType="end"/>
      </w:r>
      <w:r w:rsidR="0070094A">
        <w:fldChar w:fldCharType="separate"/>
      </w:r>
      <w:r w:rsidR="0070094A">
        <w:t>[51]</w:t>
      </w:r>
      <w:r w:rsidR="0070094A">
        <w:fldChar w:fldCharType="end"/>
      </w:r>
      <w:r w:rsidR="002338CC">
        <w:t>.</w:t>
      </w:r>
      <w:r w:rsidR="0041686C">
        <w:t xml:space="preserve"> </w:t>
      </w:r>
      <w:r w:rsidR="00FF3884" w:rsidRPr="00FF3884">
        <w:t>Bedru</w:t>
      </w:r>
      <w:r w:rsidR="00FF3884">
        <w:t xml:space="preserve"> </w:t>
      </w:r>
      <w:r w:rsidR="00FF3884" w:rsidRPr="00FF3884">
        <w:t>Hussien</w:t>
      </w:r>
      <w:r w:rsidR="00FF3884">
        <w:t xml:space="preserve"> năm </w:t>
      </w:r>
      <w:r w:rsidR="00FF3884" w:rsidRPr="00FF3884">
        <w:t>2019</w:t>
      </w:r>
      <w:r w:rsidR="00FF3884">
        <w:t>,</w:t>
      </w:r>
      <w:r w:rsidR="009E74DE">
        <w:t xml:space="preserve"> </w:t>
      </w:r>
      <w:r w:rsidR="00A7211D">
        <w:t xml:space="preserve">bệnh nhân SDD </w:t>
      </w:r>
      <w:r w:rsidR="00DE658C">
        <w:t xml:space="preserve">theo BMI, </w:t>
      </w:r>
      <w:r w:rsidR="00E42AB6">
        <w:t xml:space="preserve">nông thôn chiếm </w:t>
      </w:r>
      <w:r w:rsidR="006A0D6A">
        <w:t>39,5</w:t>
      </w:r>
      <w:r w:rsidR="00E42AB6">
        <w:t>%</w:t>
      </w:r>
      <w:r w:rsidR="006A0D6A">
        <w:t xml:space="preserve"> (</w:t>
      </w:r>
      <w:r w:rsidR="000E370F">
        <w:t>92 bệnh nhân)</w:t>
      </w:r>
      <w:r w:rsidR="00E42AB6">
        <w:t xml:space="preserve">, thành thị và bán thành thị chiếm </w:t>
      </w:r>
      <w:r w:rsidR="00782A56">
        <w:t>60,5% (</w:t>
      </w:r>
      <w:r w:rsidR="000769F3">
        <w:t>143 bệnh nhân)</w:t>
      </w:r>
      <w:r w:rsidR="00FF3884">
        <w:t xml:space="preserve"> </w:t>
      </w:r>
      <w:r w:rsidR="009E74DE">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E74DE">
        <w:instrText xml:space="preserve"> ADDIN EN.CITE </w:instrText>
      </w:r>
      <w:r w:rsidR="009E74DE">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E74DE">
        <w:instrText xml:space="preserve"> ADDIN EN.CITE.DATA </w:instrText>
      </w:r>
      <w:r w:rsidR="009E74DE">
        <w:fldChar w:fldCharType="end"/>
      </w:r>
      <w:r w:rsidR="009E74DE">
        <w:fldChar w:fldCharType="separate"/>
      </w:r>
      <w:r w:rsidR="009E74DE">
        <w:t>[18]</w:t>
      </w:r>
      <w:r w:rsidR="009E74DE">
        <w:fldChar w:fldCharType="end"/>
      </w:r>
      <w:r w:rsidR="000B03BF">
        <w:t>.</w:t>
      </w:r>
      <w:r w:rsidR="00B55CE0">
        <w:t xml:space="preserve"> Sự khác biệt này giải thích do sự khác nhau về điều kiện kinh tế, xã hội mỗi quốc gia.</w:t>
      </w:r>
    </w:p>
    <w:p w14:paraId="783C8C57" w14:textId="5EA2F9AD" w:rsidR="00877E08" w:rsidRPr="009A0A3F" w:rsidRDefault="00877E08" w:rsidP="0071454F">
      <w:pPr>
        <w:spacing w:before="160"/>
      </w:pPr>
      <w:r>
        <w:t>Kết quả trên</w:t>
      </w:r>
      <w:r w:rsidR="00747061">
        <w:t xml:space="preserve"> cho thấy bệnh nhân lao phổi mắc SDD tập trung nhiều ở nông thôn</w:t>
      </w:r>
      <w:r>
        <w:t xml:space="preserve"> vì </w:t>
      </w:r>
      <w:r w:rsidRPr="00877E08">
        <w:t xml:space="preserve">điều kiện sinh hoạt ở </w:t>
      </w:r>
      <w:r w:rsidR="00747061">
        <w:t>khu vực này</w:t>
      </w:r>
      <w:r w:rsidRPr="00877E08">
        <w:t xml:space="preserve"> phần nào cũng hạn chế hơn so với thành thị. Tỷ lệ bệnh nhân ở hải đảo cũng rất thấp do chưa có cơ hội tiếp xúc với hệ thống y tế nên tỷ lệ phát hiện lao thấp hơn so với những khu vực khác.</w:t>
      </w:r>
    </w:p>
    <w:p w14:paraId="14DAC4DE" w14:textId="50D7E4BD" w:rsidR="00B12079" w:rsidRDefault="00B12079" w:rsidP="007D1E86">
      <w:pPr>
        <w:pStyle w:val="Heading3"/>
      </w:pPr>
      <w:r>
        <w:t>4.1.7. Đặc điểm suy dinh dưỡng theo tiền sử bệnh lý</w:t>
      </w:r>
    </w:p>
    <w:p w14:paraId="2CC48F21" w14:textId="07597969" w:rsidR="004D512B" w:rsidRDefault="007828EE" w:rsidP="001716B1">
      <w:pPr>
        <w:spacing w:before="160"/>
      </w:pPr>
      <w:r>
        <w:t>Kết quả SDD theo</w:t>
      </w:r>
      <w:r w:rsidR="004D512B">
        <w:t xml:space="preserve"> BMI, đái tháo đường chiếm 12,8%, tăng huyết áp là 7,0%, viêm dạ dày là 1,2%, gút chiếm 1,2% và viêm phế quản mạn tính chiếm 2,3%. </w:t>
      </w:r>
      <w:r w:rsidR="00A4233B">
        <w:t>Kết quả SDD theo</w:t>
      </w:r>
      <w:r w:rsidR="004D512B">
        <w:t xml:space="preserve"> SGA, trong số bệnh nhân bị SDD, đái tháo đường chiếm 17,2%, tăng huyết áp là 6,5%, viêm dạ dày là 1,1%, gút chiếm 4,3% và viêm phế quản mạn tính chiếm 1,1%.</w:t>
      </w:r>
    </w:p>
    <w:p w14:paraId="5E364D97" w14:textId="66C042BA" w:rsidR="00A13FC4" w:rsidRDefault="00A13FC4" w:rsidP="001716B1">
      <w:pPr>
        <w:spacing w:before="160"/>
      </w:pPr>
      <w:r>
        <w:t xml:space="preserve">Theo nghiên cứu của </w:t>
      </w:r>
      <w:r w:rsidR="00B87F75" w:rsidRPr="00B87F75">
        <w:t>Beatrice</w:t>
      </w:r>
      <w:r w:rsidR="00B87F75">
        <w:t xml:space="preserve"> </w:t>
      </w:r>
      <w:r w:rsidR="00B87F75" w:rsidRPr="00B87F75">
        <w:t>B.</w:t>
      </w:r>
      <w:r w:rsidR="00B87F75">
        <w:t xml:space="preserve"> </w:t>
      </w:r>
      <w:r w:rsidR="00B87F75" w:rsidRPr="00B87F75">
        <w:t>Musuenge</w:t>
      </w:r>
      <w:r w:rsidR="00B87F75">
        <w:t xml:space="preserve"> (</w:t>
      </w:r>
      <w:r w:rsidR="00B87F75" w:rsidRPr="00B87F75">
        <w:t>2020</w:t>
      </w:r>
      <w:r w:rsidR="00B87F75">
        <w:t xml:space="preserve">), trong số bệnh nhân SDD theo BMI, tỷ lệ </w:t>
      </w:r>
      <w:r w:rsidR="00300320">
        <w:t xml:space="preserve">bệnh nhân mắc đái tháo đường là </w:t>
      </w:r>
      <w:r w:rsidR="002122B6">
        <w:t>4,6%, mắc tăng huyết áp là 3,7%</w:t>
      </w:r>
      <w:r w:rsidR="003E69C5">
        <w:t xml:space="preserve"> </w:t>
      </w:r>
      <w:r w:rsidR="00880CEF">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80CEF">
        <w:instrText xml:space="preserve"> ADDIN EN.CITE </w:instrText>
      </w:r>
      <w:r w:rsidR="00880CEF">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80CEF">
        <w:instrText xml:space="preserve"> ADDIN EN.CITE.DATA </w:instrText>
      </w:r>
      <w:r w:rsidR="00880CEF">
        <w:fldChar w:fldCharType="end"/>
      </w:r>
      <w:r w:rsidR="00880CEF">
        <w:fldChar w:fldCharType="separate"/>
      </w:r>
      <w:r w:rsidR="00880CEF">
        <w:t>[51]</w:t>
      </w:r>
      <w:r w:rsidR="00880CEF">
        <w:fldChar w:fldCharType="end"/>
      </w:r>
      <w:r w:rsidR="002122B6">
        <w:t>.</w:t>
      </w:r>
      <w:r w:rsidR="00121AFF">
        <w:t xml:space="preserve"> Kết quả này thấp hơn ít so với nghiên cứu của chúng tôi do sự khác nhau về chủng tộc, điều kiện kinh tế xã hội.</w:t>
      </w:r>
    </w:p>
    <w:p w14:paraId="39D959CF" w14:textId="08DBDB86" w:rsidR="007A1B30" w:rsidRPr="004D512B" w:rsidRDefault="007A1B30" w:rsidP="001716B1">
      <w:pPr>
        <w:spacing w:before="160"/>
      </w:pPr>
      <w:r>
        <w:lastRenderedPageBreak/>
        <w:t>Từ kết quả có thể thấy trong số bệnh nhân</w:t>
      </w:r>
      <w:r w:rsidR="004F4158">
        <w:t xml:space="preserve"> mắc SDD, </w:t>
      </w:r>
      <w:bookmarkStart w:id="107" w:name="_Hlk134605791"/>
      <w:r w:rsidR="004F4158">
        <w:t>bệnh nhân đái tháo đường và tăng huyết áp chiếm tỷ lệ nhiều nhất trong các bệnh lý mạn tính.</w:t>
      </w:r>
      <w:bookmarkEnd w:id="107"/>
    </w:p>
    <w:p w14:paraId="0F19B8AD" w14:textId="6BB1FBC6" w:rsidR="00B12079" w:rsidRDefault="00B12079" w:rsidP="007D1E86">
      <w:pPr>
        <w:pStyle w:val="Heading3"/>
      </w:pPr>
      <w:r>
        <w:t>4.1.8. Đặc điểm suy dinh dưỡng theo thời gian chẩn đoán bệnh</w:t>
      </w:r>
    </w:p>
    <w:p w14:paraId="056EE6DC" w14:textId="5F4A52D3" w:rsidR="00CD7980" w:rsidRDefault="00CD7980" w:rsidP="0005419D">
      <w:pPr>
        <w:spacing w:before="160"/>
      </w:pPr>
      <w:r>
        <w:t>T</w:t>
      </w:r>
      <w:r w:rsidR="006C6439">
        <w:t>heo BMI, bệnh nhân lao mắc SDD được chẩn đoán dưới 2 tháng có tỷ lệ cao nhất chiếm 73,3%, tiếp theo là từ 2 đến 6 tháng chiếm tỷ 24,4%, trên 6 tháng là 2,3%; không có bệnh nhân lao chẩn đoán trên 6 tháng nào mắc SDD nặng. Theo SGA, bệnh nhân lao mắc SDD được chẩn đoán dưới 2 tháng có tỷ lệ SDD cao nhất chiếm 73,1%, tiếp theo là từ 2 đến 6 tháng chiếm tỷ 24,7%, trên 6 tháng là 2,2%, bệnh nhân mắc lao chẩn đoán trên 6 tháng thuộc SGA C là 15,4%.</w:t>
      </w:r>
    </w:p>
    <w:p w14:paraId="325D1B57" w14:textId="450E1560" w:rsidR="00FF1E30" w:rsidRPr="00CD7980" w:rsidRDefault="00FF1E30" w:rsidP="0005419D">
      <w:pPr>
        <w:spacing w:before="160"/>
      </w:pPr>
      <w:r>
        <w:t xml:space="preserve">Kết quả này </w:t>
      </w:r>
      <w:r w:rsidR="009B7A99">
        <w:t>phản ánh</w:t>
      </w:r>
      <w:r>
        <w:t xml:space="preserve"> </w:t>
      </w:r>
      <w:r w:rsidR="00583B67">
        <w:t>hiện nay bệnh nhân lao thường được chẩn đoán sớm</w:t>
      </w:r>
      <w:r w:rsidR="00B715AD">
        <w:t xml:space="preserve"> nên </w:t>
      </w:r>
      <w:r w:rsidR="006D7A52">
        <w:t>bệnh nhân mắc</w:t>
      </w:r>
      <w:r w:rsidR="00FA49AF">
        <w:t xml:space="preserve"> SDD tập trung ở </w:t>
      </w:r>
      <w:r w:rsidR="00B715AD">
        <w:t>bệnh nhân lao chẩn đoán dưới 2 tháng là cao nhất</w:t>
      </w:r>
      <w:r w:rsidR="00747640">
        <w:t xml:space="preserve"> và giảm dần theo thời gian chẩn đoán</w:t>
      </w:r>
      <w:r w:rsidR="00B715AD">
        <w:t>.</w:t>
      </w:r>
      <w:r w:rsidR="005E56CE">
        <w:t xml:space="preserve"> Đánh giá SDD theo BMI, không có bệnh nhân lao</w:t>
      </w:r>
      <w:r w:rsidR="004B3BEB">
        <w:t xml:space="preserve"> phổi mới</w:t>
      </w:r>
      <w:r w:rsidR="001845C2">
        <w:t xml:space="preserve"> chẩn đoán sau 6 tháng</w:t>
      </w:r>
      <w:r w:rsidR="005E56CE">
        <w:t xml:space="preserve"> </w:t>
      </w:r>
      <w:r w:rsidR="004B3BEB">
        <w:t>mắc SDD độ III</w:t>
      </w:r>
      <w:r w:rsidR="001845C2">
        <w:t>, tương tự với SDD dựa trên SGA chỉ có 15,4% (2 bệnh nhân) thuộc SGA C.</w:t>
      </w:r>
    </w:p>
    <w:p w14:paraId="0FCE8DA0" w14:textId="318195E9" w:rsidR="00B02FA7" w:rsidRPr="00C57DFE" w:rsidRDefault="00B02FA7" w:rsidP="001247DF">
      <w:pPr>
        <w:pStyle w:val="Heading2"/>
      </w:pPr>
      <w:bookmarkStart w:id="108" w:name="_Toc134606396"/>
      <w:r>
        <w:t>4.</w:t>
      </w:r>
      <w:r w:rsidR="006F4379">
        <w:t>2</w:t>
      </w:r>
      <w:r>
        <w:t>. Tình trạng dinh dưỡng và các yếu tố liên quan của đối tượng nghiên cứu</w:t>
      </w:r>
      <w:bookmarkEnd w:id="108"/>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3932BF33" w14:textId="6CCFC2B1" w:rsidR="0002209E" w:rsidRDefault="00F06027" w:rsidP="0002209E">
      <w:pPr>
        <w:tabs>
          <w:tab w:val="left" w:pos="2400"/>
        </w:tabs>
        <w:spacing w:before="160"/>
      </w:pPr>
      <w:r>
        <w:t>Đ</w:t>
      </w:r>
      <w:r w:rsidR="0002209E">
        <w:t>ánh giá mối liên quan giữa nhóm tuổi với TTDD theo BMI, nhóm &lt;60 tuổi có tỷ lệ bệnh nhân SDD là 35,7% cao hơn 1,1</w:t>
      </w:r>
      <w:r w:rsidR="00790B1B">
        <w:t>2</w:t>
      </w:r>
      <w:r w:rsidR="0002209E">
        <w:t xml:space="preserve"> lần so với nhóm ≥60 tuổi là 31,7%</w:t>
      </w:r>
      <w:r w:rsidR="003B7714">
        <w:t>,</w:t>
      </w:r>
      <w:r w:rsidR="00557E23">
        <w:t xml:space="preserve"> t</w:t>
      </w:r>
      <w:r w:rsidR="0002209E">
        <w:t xml:space="preserve">uy nhiên sự khác biệt </w:t>
      </w:r>
      <w:r w:rsidR="00CC2E0F">
        <w:t>không có ý nghĩa</w:t>
      </w:r>
      <w:r w:rsidR="0002209E">
        <w:t xml:space="preserve"> thống kê với </w:t>
      </w:r>
      <w:r w:rsidR="0070311F">
        <w:t>p=</w:t>
      </w:r>
      <w:r w:rsidR="0002209E">
        <w:t xml:space="preserve">0,625. Đánh giá mối liên quan giữa nhóm tuổi với TTDD theo SGA, nhóm &lt;60 tuổi có tỷ lệ bệnh nhân SDD là 41,1% cao hơn 1,4 lần so với nhóm ≥60 tuổi là 29,3% sự khác biệt có ý nghĩa thống kê với </w:t>
      </w:r>
      <w:r w:rsidR="0070311F">
        <w:t>p=</w:t>
      </w:r>
      <w:r w:rsidR="0002209E">
        <w:t>0,094.</w:t>
      </w:r>
    </w:p>
    <w:p w14:paraId="2311A19A" w14:textId="6FE8930A" w:rsidR="00F1196C" w:rsidRDefault="00856E92" w:rsidP="00E63E9B">
      <w:pPr>
        <w:tabs>
          <w:tab w:val="left" w:pos="2400"/>
        </w:tabs>
        <w:spacing w:before="160"/>
      </w:pPr>
      <w:r>
        <w:lastRenderedPageBreak/>
        <w:t xml:space="preserve">Kết quả nghiên cứu </w:t>
      </w:r>
      <w:r w:rsidR="00F44251">
        <w:t>này</w:t>
      </w:r>
      <w:r>
        <w:t xml:space="preserve"> khác so với nghiên cứu của </w:t>
      </w:r>
      <w:r w:rsidR="004A1638">
        <w:t xml:space="preserve">Đoàn Duy Tân </w:t>
      </w:r>
      <w:r w:rsidR="00434837">
        <w:t>(2021)</w:t>
      </w:r>
      <w:r w:rsidR="008B0684">
        <w:t xml:space="preserve"> </w:t>
      </w:r>
      <w:r w:rsidR="001B0BAB" w:rsidRPr="001B0BAB">
        <w:t>thấy mối</w:t>
      </w:r>
      <w:r w:rsidR="001B0BAB">
        <w:t xml:space="preserve"> </w:t>
      </w:r>
      <w:r w:rsidR="001B0BAB" w:rsidRPr="001B0BAB">
        <w:t>liên quan có tính khuynh hướng giữa SDD</w:t>
      </w:r>
      <w:r w:rsidR="001B0BAB">
        <w:t xml:space="preserve"> </w:t>
      </w:r>
      <w:r w:rsidR="001B0BAB" w:rsidRPr="001B0BAB">
        <w:t>theo phương pháp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A5411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54117">
        <w:t>[8]</w:t>
      </w:r>
      <w:r w:rsidR="00A54117">
        <w:fldChar w:fldCharType="end"/>
      </w:r>
      <w:r w:rsidR="001B0BAB">
        <w:t>.</w:t>
      </w:r>
      <w:r w:rsidR="003E4B71">
        <w:t xml:space="preserve"> </w:t>
      </w:r>
      <w:r w:rsidR="00C32535">
        <w:t>Nguyên nhân c</w:t>
      </w:r>
      <w:r w:rsidR="00433C6A">
        <w:t>ó</w:t>
      </w:r>
      <w:r w:rsidR="00C32535">
        <w:t xml:space="preserve"> sự khác nhau này là do nghiên cứu trê</w:t>
      </w:r>
      <w:r w:rsidR="00575CB0">
        <w:t xml:space="preserve">n </w:t>
      </w:r>
      <w:r w:rsidR="005D2CBD">
        <w:t>có mẫu nghiên cứu ít hơn</w:t>
      </w:r>
      <w:r w:rsidR="00575CB0">
        <w:t xml:space="preserve">, tuổi trung bình của bệnh nhân </w:t>
      </w:r>
      <w:r w:rsidR="00E25190">
        <w:t xml:space="preserve">trong nghiên cứu </w:t>
      </w:r>
      <w:r w:rsidR="00941D28">
        <w:t>thấp hơn so với nghiên cứu này của chúng tôi</w:t>
      </w:r>
      <w:r w:rsidR="00C32535">
        <w:t>.</w:t>
      </w:r>
      <w:r w:rsidR="00A54117">
        <w:t xml:space="preserve"> </w:t>
      </w:r>
      <w:r w:rsidR="00A30E71">
        <w:t>Nhưng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 0,212 </w:t>
      </w:r>
      <w:r w:rsidR="00F3730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3730C">
        <w:instrText xml:space="preserve"> ADDIN EN.CITE </w:instrText>
      </w:r>
      <w:r w:rsidR="00F3730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3730C">
        <w:instrText xml:space="preserve"> ADDIN EN.CITE.DATA </w:instrText>
      </w:r>
      <w:r w:rsidR="00F3730C">
        <w:fldChar w:fldCharType="end"/>
      </w:r>
      <w:r w:rsidR="00F3730C">
        <w:fldChar w:fldCharType="separate"/>
      </w:r>
      <w:r w:rsidR="00F3730C">
        <w:t>[10]</w:t>
      </w:r>
      <w:r w:rsidR="00F3730C">
        <w:fldChar w:fldCharType="end"/>
      </w:r>
      <w:r w:rsidR="00903019">
        <w:t>.</w:t>
      </w:r>
      <w:r w:rsidR="00CC500E">
        <w:t xml:space="preserve"> </w:t>
      </w:r>
      <w:r w:rsidR="001A1E4D">
        <w:t>Tương đồng với kết quả nghiên cứu của một số tác giả nước ngoài cũng chưa thấy mối liên quan giữa tuổi và tình trạng SDD</w:t>
      </w:r>
      <w:r w:rsidR="00C772D4">
        <w:t xml:space="preserve"> </w:t>
      </w:r>
      <w:r w:rsidR="001A1E4D">
        <w:t>ở bệnh nhân lao</w:t>
      </w:r>
      <w:r w:rsidR="000439F8">
        <w:t xml:space="preserve"> 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E55C24">
        <w:t xml:space="preserve"> chưa thấy sự khác biệt giữa nhóm tuổi ≥65 tuổi và &lt;65 tuổi (</w:t>
      </w:r>
      <w:r w:rsidR="0070311F">
        <w:t>p=</w:t>
      </w:r>
      <w:r w:rsidR="00E55C24">
        <w:t>0,777)</w:t>
      </w:r>
      <w:r w:rsidR="003609FE">
        <w:t xml:space="preserve"> </w:t>
      </w:r>
      <w:r w:rsidR="002F318F">
        <w:fldChar w:fldCharType="begin"/>
      </w:r>
      <w:r w:rsidR="002F318F">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2F318F">
        <w:t>[50]</w:t>
      </w:r>
      <w:r w:rsidR="002F318F">
        <w:fldChar w:fldCharType="end"/>
      </w:r>
      <w:r w:rsidR="00E55C24">
        <w:t xml:space="preserve">; </w:t>
      </w:r>
      <w:r w:rsidR="00360DBD" w:rsidRPr="00360DBD">
        <w:t>Beatrice</w:t>
      </w:r>
      <w:r w:rsidR="00360DBD">
        <w:t xml:space="preserve"> </w:t>
      </w:r>
      <w:r w:rsidR="00360DBD" w:rsidRPr="00360DBD">
        <w:t>B.</w:t>
      </w:r>
      <w:r w:rsidR="00360DBD">
        <w:t xml:space="preserve"> </w:t>
      </w:r>
      <w:r w:rsidR="00360DBD" w:rsidRPr="00360DBD">
        <w:t>Musuenge</w:t>
      </w:r>
      <w:r w:rsidR="00360DBD">
        <w:t xml:space="preserve"> (</w:t>
      </w:r>
      <w:r w:rsidR="00360DBD" w:rsidRPr="00360DBD">
        <w:t>2020</w:t>
      </w:r>
      <w:r w:rsidR="00360DBD">
        <w:t>)</w:t>
      </w:r>
      <w:r w:rsidR="00761D10">
        <w:t xml:space="preserve"> đánh giá theo BMI</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669ED">
        <w:instrText xml:space="preserve"> ADDIN EN.CITE </w:instrText>
      </w:r>
      <w:r w:rsidR="004669ED">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669ED">
        <w:instrText xml:space="preserve"> ADDIN EN.CITE.DATA </w:instrText>
      </w:r>
      <w:r w:rsidR="004669ED">
        <w:fldChar w:fldCharType="end"/>
      </w:r>
      <w:r w:rsidR="004669ED">
        <w:fldChar w:fldCharType="separate"/>
      </w:r>
      <w:r w:rsidR="004669ED">
        <w:t>[51]</w:t>
      </w:r>
      <w:r w:rsidR="004669ED">
        <w:fldChar w:fldCharType="end"/>
      </w:r>
      <w:r w:rsidR="00362A61">
        <w:t xml:space="preserve">; </w:t>
      </w:r>
      <w:r w:rsidR="008C1627">
        <w:t>SanchitaSubedi (2019)</w:t>
      </w:r>
      <w:r w:rsidR="00C83E24">
        <w:t xml:space="preserve"> đánh giá theo SGA</w:t>
      </w:r>
      <w:r w:rsidR="008C1627">
        <w:t xml:space="preserve"> nghiên cứu chia thành nhóm ≥50 tuổi và &lt;50 tuổi </w:t>
      </w:r>
      <w:r w:rsidR="0098630B">
        <w:t>cho</w:t>
      </w:r>
      <w:r w:rsidR="008C1627">
        <w:t xml:space="preserve"> kết quả </w:t>
      </w:r>
      <w:r w:rsidR="0070311F">
        <w:t>p=</w:t>
      </w:r>
      <w:r w:rsidR="008C1627">
        <w:t>0,095</w:t>
      </w:r>
      <w:r w:rsidR="004669ED">
        <w:t xml:space="preserve"> </w:t>
      </w:r>
      <w:r w:rsidR="00337C35">
        <w:fldChar w:fldCharType="begin"/>
      </w:r>
      <w:r w:rsidR="00337C35">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337C35">
        <w:t>[54]</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1EF6C1E4" w14:textId="412D0850" w:rsidR="00205FF2" w:rsidRDefault="005C391C" w:rsidP="00205FF2">
      <w:r>
        <w:t xml:space="preserve">Đánh giá TTDD theo BMI, bệnh nhân nam có 34,4% bệnh nhân SDD và bệnh nhân nữ có 34,3% bệnh nhân SDD, sự khác biệt </w:t>
      </w:r>
      <w:r w:rsidR="00CC2E0F">
        <w:t>không có ý nghĩa</w:t>
      </w:r>
      <w:r>
        <w:t xml:space="preserve"> thống kê với </w:t>
      </w:r>
      <w:r w:rsidR="0070311F">
        <w:t>p=</w:t>
      </w:r>
      <w:r>
        <w:t xml:space="preserve">1 cho thấy yếu tố giới tính chưa thực sự ảnh hưởng đến TTDD của bệnh nhân theo BMI. Đánh giá TTDD theo SGA, bệnh nhân nam có 38,8% bệnh nhân SDD cao hơn 1,18 lần so với nữ có 32.8% bệnh nhân SDD, sự khác biệt </w:t>
      </w:r>
      <w:r w:rsidR="00CC2E0F">
        <w:t>không có ý nghĩa</w:t>
      </w:r>
      <w:r>
        <w:t xml:space="preserve"> thống kê với </w:t>
      </w:r>
      <w:r w:rsidR="0070311F">
        <w:t>p=</w:t>
      </w:r>
      <w:r>
        <w:t>0,474 cho thấy yếu tố giới tính chưa thực sự ảnh hưởng đến TTDD của bệnh nhân theo SGA.</w:t>
      </w:r>
    </w:p>
    <w:p w14:paraId="4EF25936" w14:textId="735AF8DA" w:rsidR="005E7B5A" w:rsidRPr="00205FF2" w:rsidRDefault="00650B35" w:rsidP="00205FF2">
      <w:r>
        <w:lastRenderedPageBreak/>
        <w:t xml:space="preserve">Kết quả nghiên cứu của chúng tôi tương tự các nghiên cứu trong và ngoài nước. </w:t>
      </w:r>
      <w:r w:rsidR="00967304">
        <w:t>Theo Lê Thị Thủy (2019), tỷ lệ SDD</w:t>
      </w:r>
      <w:r w:rsidR="008F1200">
        <w:t xml:space="preserve"> theo SGA</w:t>
      </w:r>
      <w:r w:rsidR="00967304">
        <w:t xml:space="preserve"> ở nữ là 58,3% cao hơn nam 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15E53">
        <w:instrText xml:space="preserve"> ADDIN EN.CITE </w:instrText>
      </w:r>
      <w:r w:rsidR="00A15E5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15E53">
        <w:instrText xml:space="preserve"> ADDIN EN.CITE.DATA </w:instrText>
      </w:r>
      <w:r w:rsidR="00A15E53">
        <w:fldChar w:fldCharType="end"/>
      </w:r>
      <w:r w:rsidR="00A15E53">
        <w:fldChar w:fldCharType="separate"/>
      </w:r>
      <w:r w:rsidR="00A15E53">
        <w:t>[10]</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9F6EFA">
        <w:t>(</w:t>
      </w:r>
      <w:r w:rsidR="0070311F">
        <w:t>p=</w:t>
      </w:r>
      <w:r w:rsidR="009F6EFA">
        <w:t>0,769)</w:t>
      </w:r>
      <w:r w:rsidR="00DD63A4">
        <w:t xml:space="preserve"> </w:t>
      </w:r>
      <w:r w:rsidR="00570C73">
        <w:fldChar w:fldCharType="begin"/>
      </w:r>
      <w:r w:rsidR="00570C73">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570C73">
        <w:t>[50]</w:t>
      </w:r>
      <w:r w:rsidR="00570C73">
        <w:fldChar w:fldCharType="end"/>
      </w:r>
      <w:r w:rsidR="00C80E4F">
        <w:t>; đ</w:t>
      </w:r>
      <w:r w:rsidR="00304F9A">
        <w:t xml:space="preserve">ánh giá TTDD theo </w:t>
      </w:r>
      <w:r w:rsidR="0070215D">
        <w:t>BMI</w:t>
      </w:r>
      <w:r w:rsidR="00304F9A">
        <w:t xml:space="preserve"> của</w:t>
      </w:r>
      <w:r w:rsidR="002266EA">
        <w:t xml:space="preserve"> </w:t>
      </w:r>
      <w:r w:rsidR="00DE0398">
        <w:t xml:space="preserve">Beatrice B. Musuenge (2020), </w:t>
      </w:r>
      <w:r w:rsidR="00ED5B61">
        <w:t xml:space="preserve">không thấy sự khác biệt giữa nam và nữ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82756">
        <w:instrText xml:space="preserve"> ADDIN EN.CITE </w:instrText>
      </w:r>
      <w:r w:rsidR="0048275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82756">
        <w:instrText xml:space="preserve"> ADDIN EN.CITE.DATA </w:instrText>
      </w:r>
      <w:r w:rsidR="00482756">
        <w:fldChar w:fldCharType="end"/>
      </w:r>
      <w:r w:rsidR="00482756">
        <w:fldChar w:fldCharType="separate"/>
      </w:r>
      <w:r w:rsidR="00482756">
        <w:t>[51]</w:t>
      </w:r>
      <w:r w:rsidR="00482756">
        <w:fldChar w:fldCharType="end"/>
      </w:r>
      <w:r w:rsidR="00FD2B7C">
        <w:t xml:space="preserve">; </w:t>
      </w:r>
      <w:r w:rsidR="00D97B40">
        <w:t>đánh giá TTDD theo SGA, S</w:t>
      </w:r>
      <w:r w:rsidR="002829C5">
        <w:t>a</w:t>
      </w:r>
      <w:r w:rsidR="00D97B40">
        <w:t xml:space="preserve">nchitaSubedi (2029) cho kết quả </w:t>
      </w:r>
      <w:r w:rsidR="0070311F">
        <w:t>p=</w:t>
      </w:r>
      <w:r w:rsidR="00D97B40">
        <w:t>0,274 thể hiện không có mối liên quan giữa giới và tỷ lệ SDD theo BMI</w:t>
      </w:r>
      <w:r w:rsidR="00482756">
        <w:t xml:space="preserve"> </w:t>
      </w:r>
      <w:r w:rsidR="00374D43">
        <w:fldChar w:fldCharType="begin"/>
      </w:r>
      <w:r w:rsidR="00374D43">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374D43">
        <w:t>[54]</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A473880" w14:textId="7C78F0F7" w:rsidR="004F5C29" w:rsidRDefault="0064776B" w:rsidP="004F5C29">
      <w:r>
        <w:t xml:space="preserve">Đánh giá TTDD theo BMI, lao động tự do có tỷ lệ bệnh nhân SDD là </w:t>
      </w:r>
      <w:r w:rsidRPr="00A615D6">
        <w:t>41</w:t>
      </w:r>
      <w:r>
        <w:t>,</w:t>
      </w:r>
      <w:r w:rsidRPr="00A615D6">
        <w:t>5%</w:t>
      </w:r>
      <w:r>
        <w:t xml:space="preserve"> cao hơn 1,48 lần các nghề nghiệp khác là </w:t>
      </w:r>
      <w:r w:rsidRPr="004728E8">
        <w:t>28</w:t>
      </w:r>
      <w:r>
        <w:t>,</w:t>
      </w:r>
      <w:r w:rsidRPr="004728E8">
        <w:t>0</w:t>
      </w:r>
      <w:r>
        <w:t xml:space="preserve">%, </w:t>
      </w:r>
      <w:r w:rsidR="0070311F">
        <w:t>OR=</w:t>
      </w:r>
      <w:r>
        <w:t>0,548, khoảng tin cậy 95% của OR là 0,324-0,</w:t>
      </w:r>
      <w:r w:rsidRPr="002A1DCE">
        <w:t>9</w:t>
      </w:r>
      <w:r>
        <w:t xml:space="preserve">30, sự khác biệt có ý nghĩa thống kê với </w:t>
      </w:r>
      <w:r w:rsidR="0070311F">
        <w:t>p=</w:t>
      </w:r>
      <w:r>
        <w:t xml:space="preserve">0,035. Đánh giá TTDD theo SGA, lao động tự do có tỷ lệ bệnh nhân SDD là </w:t>
      </w:r>
      <w:r w:rsidRPr="00792BD3">
        <w:t>43</w:t>
      </w:r>
      <w:r>
        <w:t>,</w:t>
      </w:r>
      <w:r w:rsidRPr="00792BD3">
        <w:t>2%</w:t>
      </w:r>
      <w:r>
        <w:t xml:space="preserve"> cao hơn các nghề nghiệp khác là </w:t>
      </w:r>
      <w:r w:rsidRPr="002E30BF">
        <w:t>31</w:t>
      </w:r>
      <w:r>
        <w:t>,</w:t>
      </w:r>
      <w:r w:rsidRPr="002E30BF">
        <w:t>8%</w:t>
      </w:r>
      <w:r>
        <w:t xml:space="preserve">, tuy nhiên sự khác biệt </w:t>
      </w:r>
      <w:r w:rsidR="00CC2E0F">
        <w:t>không có ý nghĩa</w:t>
      </w:r>
      <w:r>
        <w:t xml:space="preserve"> thống kê với </w:t>
      </w:r>
      <w:r w:rsidR="0070311F">
        <w:t>p=</w:t>
      </w:r>
      <w:r>
        <w:t>0,083.</w:t>
      </w:r>
    </w:p>
    <w:p w14:paraId="2E8AE4CB" w14:textId="083DFB3E" w:rsidR="002050E1" w:rsidRPr="004F5C29"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là 58,9%, công nhân viên chức là 45,7%, thấp nhất là học sinh – sinh  viên tỷ lệ SDD là 44,7%,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2D25EB">
        <w:instrText xml:space="preserve"> ADDIN EN.CITE </w:instrText>
      </w:r>
      <w:r w:rsidR="002D25E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2D25EB">
        <w:instrText xml:space="preserve"> ADDIN EN.CITE.DATA </w:instrText>
      </w:r>
      <w:r w:rsidR="002D25EB">
        <w:fldChar w:fldCharType="end"/>
      </w:r>
      <w:r w:rsidR="002D25EB">
        <w:fldChar w:fldCharType="separate"/>
      </w:r>
      <w:r w:rsidR="002D25EB">
        <w:t>[10]</w:t>
      </w:r>
      <w:r w:rsidR="002D25EB">
        <w:fldChar w:fldCharType="end"/>
      </w:r>
      <w:r w:rsidR="00D87A84">
        <w:t xml:space="preserve">. </w:t>
      </w:r>
      <w:r w:rsidR="003E2581">
        <w:t xml:space="preserve">Theo Beatrice B. Musuenge </w:t>
      </w:r>
      <w:r w:rsidR="00A63D47">
        <w:t xml:space="preserve">(2020), </w:t>
      </w:r>
      <w:r w:rsidR="00D459DC">
        <w:t xml:space="preserve">đánh giá </w:t>
      </w:r>
      <w:r w:rsidR="00AE46E3">
        <w:t xml:space="preserve">TTDD </w:t>
      </w:r>
      <w:r w:rsidR="00D459DC">
        <w:t>theo BMI</w:t>
      </w:r>
      <w:r w:rsidR="00AE46E3">
        <w:t xml:space="preserve"> ở 3 nhóm công việc ổn định, lao động tự do và thất nghiệp không thấy có mối liên hệ 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2D25EB">
        <w:instrText xml:space="preserve"> ADDIN EN.CITE </w:instrText>
      </w:r>
      <w:r w:rsidR="002D25EB">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2D25EB">
        <w:instrText xml:space="preserve"> ADDIN EN.CITE.DATA </w:instrText>
      </w:r>
      <w:r w:rsidR="002D25EB">
        <w:fldChar w:fldCharType="end"/>
      </w:r>
      <w:r w:rsidR="002D25EB">
        <w:fldChar w:fldCharType="separate"/>
      </w:r>
      <w:r w:rsidR="002D25EB">
        <w:t>[51]</w:t>
      </w:r>
      <w:r w:rsidR="002D25EB">
        <w:fldChar w:fldCharType="end"/>
      </w:r>
      <w:r w:rsidR="00AE46E3">
        <w:t>.</w:t>
      </w:r>
      <w:r w:rsidR="00153271">
        <w:t xml:space="preserve"> Bedru Hussien (2019)</w:t>
      </w:r>
      <w:r w:rsidR="00AE46E3">
        <w:t xml:space="preserve"> </w:t>
      </w:r>
      <w:r w:rsidR="00153271">
        <w:t>giữa nhóm có việc làm và thất nghiệp thấy rằng có liên quan với tình trạng SDD theo BM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425FCC">
        <w:instrText xml:space="preserve"> ADDIN EN.CITE </w:instrText>
      </w:r>
      <w:r w:rsidR="00425FCC">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425FCC">
        <w:instrText xml:space="preserve"> ADDIN EN.CITE.DATA </w:instrText>
      </w:r>
      <w:r w:rsidR="00425FCC">
        <w:fldChar w:fldCharType="end"/>
      </w:r>
      <w:r w:rsidR="00425FCC">
        <w:fldChar w:fldCharType="separate"/>
      </w:r>
      <w:r w:rsidR="00425FCC">
        <w:t>[18]</w:t>
      </w:r>
      <w:r w:rsidR="00425FCC">
        <w:fldChar w:fldCharType="end"/>
      </w:r>
      <w:r w:rsidR="00153271">
        <w:t>.</w:t>
      </w:r>
      <w:r w:rsidR="007F30D5">
        <w:t xml:space="preserve"> Tuy có sự khác nhau tương đối giữa các nhóm so sánh nhưng kết quả nghiên cứu của chúng tôi tương đồng với các nghiên cứu trên.</w:t>
      </w:r>
    </w:p>
    <w:p w14:paraId="6AC07681" w14:textId="40219E60" w:rsidR="004B3994" w:rsidRDefault="004B3994" w:rsidP="004B3994">
      <w:pPr>
        <w:pStyle w:val="Heading3"/>
      </w:pPr>
      <w:r>
        <w:lastRenderedPageBreak/>
        <w:t xml:space="preserve">4.2.4. Mối liên quan giữa </w:t>
      </w:r>
      <w:r w:rsidR="003546B5">
        <w:t xml:space="preserve">khu vực địa lý </w:t>
      </w:r>
      <w:r>
        <w:t>và tình trạng dinh dưỡng</w:t>
      </w:r>
    </w:p>
    <w:p w14:paraId="7906371A" w14:textId="20DA5FD4" w:rsidR="009C3EC8" w:rsidRDefault="002A4607" w:rsidP="009C3EC8">
      <w:r>
        <w:t xml:space="preserve">Theo BMI, tỷ lệ bệnh nhân SDD ở khu vực thành phố là </w:t>
      </w:r>
      <w:r w:rsidRPr="006B18A8">
        <w:t>32</w:t>
      </w:r>
      <w:r>
        <w:t>,</w:t>
      </w:r>
      <w:r w:rsidRPr="006B18A8">
        <w:t>4%</w:t>
      </w:r>
      <w:r>
        <w:t xml:space="preserve"> thấp hơn khu vực nông thôn và hải đảo là </w:t>
      </w:r>
      <w:r w:rsidRPr="00D16334">
        <w:t>35</w:t>
      </w:r>
      <w:r>
        <w:t>,</w:t>
      </w:r>
      <w:r w:rsidRPr="00D16334">
        <w:t>9%</w:t>
      </w:r>
      <w:r>
        <w:t xml:space="preserve">, sự khác biệt </w:t>
      </w:r>
      <w:r w:rsidR="00CC2E0F">
        <w:t>không có ý nghĩa</w:t>
      </w:r>
      <w:r>
        <w:t xml:space="preserve"> thống kê với </w:t>
      </w:r>
      <w:r w:rsidR="0070311F">
        <w:t>p=</w:t>
      </w:r>
      <w:r>
        <w:t xml:space="preserve">0,662. Theo SGA, tỷ lệ bệnh nhân SDD ở khu vực thành phố là </w:t>
      </w:r>
      <w:r w:rsidRPr="006B18A8">
        <w:t>3</w:t>
      </w:r>
      <w:r>
        <w:t>4,3</w:t>
      </w:r>
      <w:r w:rsidRPr="006B18A8">
        <w:t>%</w:t>
      </w:r>
      <w:r>
        <w:t xml:space="preserve"> thấp hơn khu vực nông thôn và hải đảo là </w:t>
      </w:r>
      <w:r w:rsidRPr="00D16334">
        <w:t>3</w:t>
      </w:r>
      <w:r>
        <w:t>9,3</w:t>
      </w:r>
      <w:r w:rsidRPr="00D16334">
        <w:t>%</w:t>
      </w:r>
      <w:r>
        <w:t xml:space="preserve">, sự khác biệt </w:t>
      </w:r>
      <w:r w:rsidR="00CC2E0F">
        <w:t>không có ý nghĩa</w:t>
      </w:r>
      <w:r>
        <w:t xml:space="preserve"> thống kê với </w:t>
      </w:r>
      <w:r w:rsidR="0070311F">
        <w:t>p=</w:t>
      </w:r>
      <w:r>
        <w:t>0,497.</w:t>
      </w:r>
    </w:p>
    <w:p w14:paraId="170AE355" w14:textId="3DD3B5D2" w:rsidR="0084300B" w:rsidRPr="009C3EC8" w:rsidRDefault="00FF27A6" w:rsidP="009C3EC8">
      <w:r>
        <w:t>N</w:t>
      </w:r>
      <w:r w:rsidR="008F4194">
        <w:t>ghiên cứu mối liên quan giữa khu vực địa lý và TTDD</w:t>
      </w:r>
      <w:r>
        <w:t xml:space="preserve"> của chúng tôi không thấy có ý nghĩa thống kê,</w:t>
      </w:r>
      <w:r w:rsidR="008F4194">
        <w:t xml:space="preserve"> kết quả</w:t>
      </w:r>
      <w:r>
        <w:t xml:space="preserve"> này</w:t>
      </w:r>
      <w:r w:rsidR="008F4194">
        <w:t xml:space="preserve"> tương đồng với các nghiên cứu trong và ngoài nước. </w:t>
      </w:r>
      <w:r w:rsidR="007E6DCF">
        <w:t>Nghiên cứu của Lê Thị Thủy (2019)</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B66B6B">
        <w:instrText xml:space="preserve"> ADDIN EN.CITE </w:instrText>
      </w:r>
      <w:r w:rsidR="00B66B6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B66B6B">
        <w:instrText xml:space="preserve"> ADDIN EN.CITE.DATA </w:instrText>
      </w:r>
      <w:r w:rsidR="00B66B6B">
        <w:fldChar w:fldCharType="end"/>
      </w:r>
      <w:r w:rsidR="00B66B6B">
        <w:fldChar w:fldCharType="separate"/>
      </w:r>
      <w:r w:rsidR="00B66B6B">
        <w:t>[10]</w:t>
      </w:r>
      <w:r w:rsidR="00B66B6B">
        <w:fldChar w:fldCharType="end"/>
      </w:r>
      <w:r w:rsidR="00433B7C">
        <w:t>.</w:t>
      </w:r>
      <w:r w:rsidR="001B79BF">
        <w:t xml:space="preserve"> </w:t>
      </w:r>
      <w:r w:rsidR="002A3CE4">
        <w:t xml:space="preserve">Theo </w:t>
      </w:r>
      <w:r w:rsidR="00AE4303">
        <w:t xml:space="preserve">Beatrice B. Musueng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647CC2">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1BB2">
        <w:instrText xml:space="preserve"> ADDIN EN.CITE </w:instrText>
      </w:r>
      <w:r w:rsidR="008A1BB2">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1BB2">
        <w:instrText xml:space="preserve"> ADDIN EN.CITE.DATA </w:instrText>
      </w:r>
      <w:r w:rsidR="008A1BB2">
        <w:fldChar w:fldCharType="end"/>
      </w:r>
      <w:r w:rsidR="008A1BB2">
        <w:fldChar w:fldCharType="separate"/>
      </w:r>
      <w:r w:rsidR="008A1BB2">
        <w:t>[51]</w:t>
      </w:r>
      <w:r w:rsidR="008A1BB2">
        <w:fldChar w:fldCharType="end"/>
      </w:r>
      <w:r w:rsidR="00C90BB3">
        <w:t xml:space="preserve">. </w:t>
      </w:r>
      <w:r w:rsidR="00D10616">
        <w:t xml:space="preserve">Tương tự </w:t>
      </w:r>
      <w:r w:rsidR="0030381A">
        <w:t xml:space="preserve">Bedrru Hussien </w:t>
      </w:r>
      <w:r w:rsidR="00846CD3">
        <w:t>(2019) cũng không thấy mối liên quan giữa</w:t>
      </w:r>
      <w:r w:rsidR="00845B4C">
        <w:t xml:space="preserve"> </w:t>
      </w:r>
      <w:r w:rsidR="008E3A45">
        <w:t>các khu vực địa lý với TTDD theo BMI</w:t>
      </w:r>
      <w:r w:rsidR="008A1BB2">
        <w:t xml:space="preserve"> </w:t>
      </w:r>
      <w:r w:rsidR="00941E9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41E9F">
        <w:instrText xml:space="preserve"> ADDIN EN.CITE </w:instrText>
      </w:r>
      <w:r w:rsidR="00941E9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41E9F">
        <w:instrText xml:space="preserve"> ADDIN EN.CITE.DATA </w:instrText>
      </w:r>
      <w:r w:rsidR="00941E9F">
        <w:fldChar w:fldCharType="end"/>
      </w:r>
      <w:r w:rsidR="00941E9F">
        <w:fldChar w:fldCharType="separate"/>
      </w:r>
      <w:r w:rsidR="00941E9F">
        <w:t>[18]</w:t>
      </w:r>
      <w:r w:rsidR="00941E9F">
        <w:fldChar w:fldCharType="end"/>
      </w:r>
      <w:r w:rsidR="008E3A45">
        <w:t>.</w:t>
      </w:r>
      <w:r w:rsidR="007A73DE">
        <w:t xml:space="preserve"> SanchitaSubedi (2019)</w:t>
      </w:r>
      <w:r w:rsidR="002579BE">
        <w:t xml:space="preserve"> cho </w:t>
      </w:r>
      <w:r w:rsidR="007A73DE">
        <w:t xml:space="preserve">kết quả </w:t>
      </w:r>
      <w:r w:rsidR="0070311F">
        <w:t>p=</w:t>
      </w:r>
      <w:r w:rsidR="007A73DE">
        <w:t>0,242</w:t>
      </w:r>
      <w:r w:rsidR="00117201">
        <w:t>, không thấy mối liên quan giữa khu vực địa lý với TTDD theo SGA</w:t>
      </w:r>
      <w:r w:rsidR="00941E9F">
        <w:t xml:space="preserve"> </w:t>
      </w:r>
      <w:r w:rsidR="00941E9F">
        <w:fldChar w:fldCharType="begin"/>
      </w:r>
      <w:r w:rsidR="00941E9F">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941E9F">
        <w:t>[54]</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54B63D98" w14:textId="3A105F7C" w:rsidR="00016C8C" w:rsidRPr="00016C8C" w:rsidRDefault="00A14A4A" w:rsidP="00016C8C">
      <w:r>
        <w:t xml:space="preserve">Đánh </w:t>
      </w:r>
      <w:r w:rsidR="00AA548F">
        <w:t xml:space="preserve">giá </w:t>
      </w:r>
      <w:r>
        <w:t xml:space="preserve">theo BMI, bệnh nhân có thời gian phát hiện lao phổi trước 2 tháng có tỷ lệ SDD là </w:t>
      </w:r>
      <w:r w:rsidRPr="006B18A8">
        <w:t>32</w:t>
      </w:r>
      <w:r>
        <w:t>,3</w:t>
      </w:r>
      <w:r w:rsidRPr="006B18A8">
        <w:t>%</w:t>
      </w:r>
      <w:r>
        <w:t xml:space="preserve"> thấp hơn bệnh nhân có thời gian phát hiện bệnh từ 2 tháng trở lên là 41,8</w:t>
      </w:r>
      <w:r w:rsidRPr="00D16334">
        <w:t>%</w:t>
      </w:r>
      <w:r>
        <w:t xml:space="preserve">, tuy nhiên, sự khác biệt </w:t>
      </w:r>
      <w:r w:rsidR="00CC2E0F">
        <w:t>không có ý nghĩa</w:t>
      </w:r>
      <w:r>
        <w:t xml:space="preserve"> thống kê với </w:t>
      </w:r>
      <w:r w:rsidR="0070311F">
        <w:t>p=</w:t>
      </w:r>
      <w:r>
        <w:t xml:space="preserve">0,250. Đánh giá TTDD theo SGA, bệnh nhân có thời gian phát hiện lao phổi trước 2 tháng có tỷ lệ SDD là </w:t>
      </w:r>
      <w:r w:rsidRPr="006B18A8">
        <w:t>3</w:t>
      </w:r>
      <w:r>
        <w:t>4,9</w:t>
      </w:r>
      <w:r w:rsidRPr="006B18A8">
        <w:t>%</w:t>
      </w:r>
      <w:r>
        <w:t xml:space="preserve"> thấp hơn bệnh nhân có thời gian phát hiện bệnh từ 2 tháng trở lên là 45,5</w:t>
      </w:r>
      <w:r w:rsidRPr="00D16334">
        <w:t>%</w:t>
      </w:r>
      <w:r>
        <w:t xml:space="preserve">, sự khác biệt </w:t>
      </w:r>
      <w:r w:rsidR="00CC2E0F">
        <w:t>không có ý nghĩa</w:t>
      </w:r>
      <w:r>
        <w:t xml:space="preserve"> thống kê với </w:t>
      </w:r>
      <w:r w:rsidR="0070311F">
        <w:t>p=</w:t>
      </w:r>
      <w:r>
        <w:t>0,202.</w:t>
      </w:r>
    </w:p>
    <w:p w14:paraId="01677C4C" w14:textId="7B6EA001" w:rsidR="000061EE" w:rsidRDefault="000061EE" w:rsidP="000061EE">
      <w:pPr>
        <w:pStyle w:val="Heading3"/>
      </w:pPr>
      <w:r>
        <w:lastRenderedPageBreak/>
        <w:t>4.2.</w:t>
      </w:r>
      <w:r w:rsidR="00427E75">
        <w:t>6</w:t>
      </w:r>
      <w:r>
        <w:t xml:space="preserve">. Mối liên quan giữa </w:t>
      </w:r>
      <w:r w:rsidR="00EE22E6">
        <w:t>tiền sử bệnh lý</w:t>
      </w:r>
      <w:r>
        <w:t xml:space="preserve"> và tình trạng dinh dưỡng</w:t>
      </w:r>
    </w:p>
    <w:p w14:paraId="237D9B90" w14:textId="7C56F08D" w:rsidR="00834144" w:rsidRDefault="00AD3C2A" w:rsidP="00834144">
      <w:r>
        <w:t>Đ</w:t>
      </w:r>
      <w:r w:rsidRPr="00AD3C2A">
        <w:t xml:space="preserve">ánh giá TTDD theo BMI, bệnh nhân không có tiền sử bệnh lý mạn tính có tỷ lệ SDD là 40,0% cao hơn bệnh nhân có tiền sử bệnh lý mạn tính là 28,3%, tuy nhiên, sự khác biệt </w:t>
      </w:r>
      <w:r w:rsidR="00CC2E0F">
        <w:t>không có ý nghĩa</w:t>
      </w:r>
      <w:r w:rsidRPr="00AD3C2A">
        <w:t xml:space="preserve"> thống kê với </w:t>
      </w:r>
      <w:r w:rsidR="0070311F">
        <w:t>p=</w:t>
      </w:r>
      <w:r w:rsidRPr="00AD3C2A">
        <w:t xml:space="preserve">0,071. Đánh giá TTDD theo SGA, bệnh nhân không có tiền sử bệnh lý mạn tính có tỷ lệ SDD là 43,8% cao </w:t>
      </w:r>
      <w:r w:rsidR="00C431EE">
        <w:t xml:space="preserve">gấp </w:t>
      </w:r>
      <w:r w:rsidR="00475DD8">
        <w:t>1,46 lần</w:t>
      </w:r>
      <w:r w:rsidRPr="00AD3C2A">
        <w:t xml:space="preserve"> bệnh nhân có tiền sử bệnh lý mạn tính là 30%, </w:t>
      </w:r>
      <w:r w:rsidR="0070311F">
        <w:t>OR=</w:t>
      </w:r>
      <w:r w:rsidRPr="00AD3C2A">
        <w:t xml:space="preserve">0,549, khoảng tin cậy 95% của OR là 0,326-0,925, sự khác biệt có ý nghĩa thống kê với </w:t>
      </w:r>
      <w:r w:rsidR="0070311F">
        <w:t>p=</w:t>
      </w:r>
      <w:r w:rsidRPr="00AD3C2A">
        <w:t>0,033</w:t>
      </w:r>
      <w:r w:rsidR="001E4A33">
        <w:t>.</w:t>
      </w:r>
    </w:p>
    <w:p w14:paraId="73949D43" w14:textId="553F738F" w:rsidR="0057190B" w:rsidRPr="00834144" w:rsidRDefault="0057190B" w:rsidP="00834144">
      <w:r>
        <w:t xml:space="preserve">Nghiên cứu của Đoàn Duy Tân </w:t>
      </w:r>
      <w:r w:rsidR="000D419F">
        <w:t xml:space="preserve">(2021), </w:t>
      </w:r>
      <w:r w:rsidR="00FC5BD4" w:rsidRPr="00FC5BD4">
        <w:t xml:space="preserve">những người có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bệnh mạn tính (p=0,039)</w:t>
      </w:r>
      <w:r w:rsidR="0005198D">
        <w:t xml:space="preserve"> </w:t>
      </w:r>
      <w:r w:rsidR="00C31857">
        <w:fldChar w:fldCharType="begin"/>
      </w:r>
      <w:r w:rsidR="00C3185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C31857">
        <w:t>[8]</w:t>
      </w:r>
      <w:r w:rsidR="00C31857">
        <w:fldChar w:fldCharType="end"/>
      </w:r>
      <w:r w:rsidR="00C31857">
        <w:t xml:space="preserve">. </w:t>
      </w:r>
      <w:r w:rsidR="00D27225">
        <w:t xml:space="preserve">Kết quả nghiên cứu này khác </w:t>
      </w:r>
      <w:r w:rsidR="005C1176">
        <w:t xml:space="preserve">so với kết quả </w:t>
      </w:r>
      <w:r w:rsidR="00D27225">
        <w:t xml:space="preserve">nghiên cứu </w:t>
      </w:r>
      <w:r w:rsidR="005C1176">
        <w:t>của chúng tôi</w:t>
      </w:r>
      <w:r w:rsidR="00046D43">
        <w:t xml:space="preserve"> nguyên nhân có thể do đánh giá trên các bệnh lý mạn tính khác nhau, hơn nữa nghiên cứu trên được thực hiện tại bệnh viện tuyến trung ương nơi có nhiều bệnh nhân diễn biến phức tạp hơn.</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410D848D" w14:textId="3B4CEC7E" w:rsidR="0052197F" w:rsidRDefault="0052197F" w:rsidP="0052197F">
      <w:pPr>
        <w:tabs>
          <w:tab w:val="left" w:pos="2400"/>
        </w:tabs>
        <w:spacing w:before="160"/>
      </w:pPr>
      <w:r>
        <w:t>Theo BMI, bệnh nhân không có triệu chứng có tỷ lệ SDD là 29,4</w:t>
      </w:r>
      <w:r w:rsidRPr="006B18A8">
        <w:t>%</w:t>
      </w:r>
      <w:r>
        <w:t xml:space="preserve"> thấp hơn bệnh nhân có triệu chứng sốt là 39,0</w:t>
      </w:r>
      <w:r w:rsidRPr="00D16334">
        <w:t>%</w:t>
      </w:r>
      <w:r>
        <w:t xml:space="preserve">, sự khác biệt không có ý nghĩa thống kê với </w:t>
      </w:r>
      <w:r w:rsidR="0070311F">
        <w:t>p=</w:t>
      </w:r>
      <w:r>
        <w:t xml:space="preserve">0,141. </w:t>
      </w:r>
      <w:r w:rsidR="00203D04">
        <w:t xml:space="preserve">Khác với đánh giá TTDD theo BMI, </w:t>
      </w:r>
      <w:r>
        <w:t>theo SGA bệnh nhân không có triệu chứng sốt có tỷ lệ SDD là 27,0</w:t>
      </w:r>
      <w:r w:rsidRPr="006B18A8">
        <w:t>%</w:t>
      </w:r>
      <w:r>
        <w:t xml:space="preserve"> thấp hơn 1,75 lần bệnh nhân có triệu chứng sốt là 47,2</w:t>
      </w:r>
      <w:r w:rsidRPr="00D16334">
        <w:t>%</w:t>
      </w:r>
      <w:r>
        <w:t xml:space="preserve">, sự khác biệt có ý nghĩa thống kê với </w:t>
      </w:r>
      <w:r w:rsidR="0070311F">
        <w:t>p=</w:t>
      </w:r>
      <w:r>
        <w:t>0,002.</w:t>
      </w:r>
    </w:p>
    <w:p w14:paraId="3ADB7EA0" w14:textId="15DB5891" w:rsidR="00785707" w:rsidRDefault="001F5F87" w:rsidP="00785707">
      <w:pPr>
        <w:tabs>
          <w:tab w:val="left" w:pos="2400"/>
        </w:tabs>
        <w:spacing w:before="160"/>
      </w:pPr>
      <w:r>
        <w:t xml:space="preserve">Nghiên cứu của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7A107B">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7A107B">
        <w:t>[50]</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 có triệu chứng sốt thì mắc </w:t>
      </w:r>
      <w:r w:rsidR="00785707">
        <w:lastRenderedPageBreak/>
        <w:t>SDD cao hơn theo cả BMI và SGA, điều này có thể giải thích do sốt gây t</w:t>
      </w:r>
      <w:r w:rsidR="002F6329">
        <w:t>ăng chuyển hóa</w:t>
      </w:r>
      <w:r w:rsidR="005B7D00">
        <w:t xml:space="preserve"> </w:t>
      </w:r>
      <w:r w:rsidR="005B7D00" w:rsidRPr="005B7D00">
        <w:t>khoảng 10 đến 12% đối với mỗi 1°C tăng trên 37°C</w:t>
      </w:r>
      <w:r w:rsidR="005B7D00">
        <w:t>.</w:t>
      </w:r>
    </w:p>
    <w:p w14:paraId="77E1C0BC" w14:textId="1F732A0B" w:rsidR="003E37EE" w:rsidRDefault="003E37EE" w:rsidP="003E37EE">
      <w:pPr>
        <w:pStyle w:val="Heading3"/>
      </w:pPr>
      <w:r>
        <w:t>4.2.8. Mối liên quan triệu chứng ran và tình trạng dinh dưỡng</w:t>
      </w:r>
    </w:p>
    <w:p w14:paraId="6156E040" w14:textId="75A48104" w:rsidR="00407C85" w:rsidRPr="00407C85" w:rsidRDefault="00407C85" w:rsidP="00407C85">
      <w:pPr>
        <w:tabs>
          <w:tab w:val="left" w:pos="2400"/>
        </w:tabs>
        <w:spacing w:before="160"/>
      </w:pPr>
      <w:r>
        <w:t>Đánh giá TTDD theo BMI, bệnh nhân không có triệu chứng ran tỷ lệ SDD là 25,0</w:t>
      </w:r>
      <w:r w:rsidRPr="006B18A8">
        <w:t>%</w:t>
      </w:r>
      <w:r>
        <w:t xml:space="preserve"> thấp hơn 1,4 lần bệnh nhân có triệu chứng ran là 35,2</w:t>
      </w:r>
      <w:r w:rsidRPr="00D16334">
        <w:t>%</w:t>
      </w:r>
      <w:r w:rsidR="00816FF7">
        <w:t xml:space="preserve">, </w:t>
      </w:r>
      <w:r w:rsidR="00EA1EEC">
        <w:t xml:space="preserve">tuy nhiên </w:t>
      </w:r>
      <w:r w:rsidR="00816FF7">
        <w:t>s</w:t>
      </w:r>
      <w:r>
        <w:t xml:space="preserve">ự khác biệt </w:t>
      </w:r>
      <w:r w:rsidR="00CC2E0F">
        <w:t>không có ý nghĩa</w:t>
      </w:r>
      <w:r>
        <w:t xml:space="preserve"> thống kê với </w:t>
      </w:r>
      <w:r w:rsidR="0070311F">
        <w:t>p=</w:t>
      </w:r>
      <w:r>
        <w:t xml:space="preserve">0,489. </w:t>
      </w:r>
      <w:r w:rsidR="00451FDE">
        <w:t>Tương tự đ</w:t>
      </w:r>
      <w:r w:rsidRPr="00D477E4">
        <w:t xml:space="preserve">ánh giá TTDD theo BMI, bệnh nhân không có triệu chứng ran tỷ lệ SDD là </w:t>
      </w:r>
      <w:r>
        <w:t>30</w:t>
      </w:r>
      <w:r w:rsidRPr="00D477E4">
        <w:t>,0% thấp hơn 1,</w:t>
      </w:r>
      <w:r>
        <w:t>26</w:t>
      </w:r>
      <w:r w:rsidRPr="00D477E4">
        <w:t xml:space="preserve"> lần bệnh nhân có triệu chứng ran là 3</w:t>
      </w:r>
      <w:r>
        <w:t>7</w:t>
      </w:r>
      <w:r w:rsidRPr="00D477E4">
        <w:t>,</w:t>
      </w:r>
      <w:r>
        <w:t>8</w:t>
      </w:r>
      <w:r w:rsidRPr="00D477E4">
        <w:t>%</w:t>
      </w:r>
      <w:r w:rsidR="0091007C">
        <w:t>,</w:t>
      </w:r>
      <w:r w:rsidRPr="00D477E4">
        <w:t xml:space="preserve"> </w:t>
      </w:r>
      <w:r w:rsidR="0091007C">
        <w:t>s</w:t>
      </w:r>
      <w:r w:rsidRPr="00D477E4">
        <w:t xml:space="preserve">ự khác biệt </w:t>
      </w:r>
      <w:r w:rsidR="00CC2E0F">
        <w:t>không có ý nghĩa</w:t>
      </w:r>
      <w:r w:rsidRPr="00D477E4">
        <w:t xml:space="preserve"> thống kê với </w:t>
      </w:r>
      <w:r w:rsidR="0070311F">
        <w:t>p=</w:t>
      </w:r>
      <w:r w:rsidRPr="00D477E4">
        <w:t>0,</w:t>
      </w:r>
      <w:r>
        <w:t>650</w:t>
      </w:r>
      <w:r w:rsidRPr="00D477E4">
        <w:t>.</w:t>
      </w:r>
    </w:p>
    <w:p w14:paraId="0CAA81C9" w14:textId="722EAC70" w:rsidR="000061EE" w:rsidRDefault="000061EE" w:rsidP="000061EE">
      <w:pPr>
        <w:pStyle w:val="Heading3"/>
      </w:pPr>
      <w:r>
        <w:t>4.2.</w:t>
      </w:r>
      <w:r w:rsidR="0020257A">
        <w:t>9</w:t>
      </w:r>
      <w:r>
        <w:t xml:space="preserve">. Mối liên quan giữa </w:t>
      </w:r>
      <w:r w:rsidR="004E3C56">
        <w:t>mức độ tổn thương trên phim X-quang phổi</w:t>
      </w:r>
      <w:r>
        <w:t xml:space="preserve"> và tình trạng dinh dưỡng</w:t>
      </w:r>
    </w:p>
    <w:p w14:paraId="62D709A6" w14:textId="7CDD47AF" w:rsidR="00EC4CEA" w:rsidRDefault="00EC4CEA" w:rsidP="00EC4CEA">
      <w:pPr>
        <w:tabs>
          <w:tab w:val="left" w:pos="2400"/>
        </w:tabs>
        <w:spacing w:before="160"/>
      </w:pPr>
      <w:r>
        <w:t xml:space="preserve">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xml:space="preserve">, </w:t>
      </w:r>
      <w:r w:rsidR="0070311F">
        <w:t>OR=</w:t>
      </w:r>
      <w:r>
        <w:t xml:space="preserve">3,121, khoảng tin cậy 95% của OR là </w:t>
      </w:r>
      <w:r w:rsidRPr="00EF3456">
        <w:t>1</w:t>
      </w:r>
      <w:r>
        <w:t>,</w:t>
      </w:r>
      <w:r w:rsidRPr="00EF3456">
        <w:t>722</w:t>
      </w:r>
      <w:r>
        <w:t>-</w:t>
      </w:r>
      <w:r w:rsidRPr="00EF3456">
        <w:t>5</w:t>
      </w:r>
      <w:r>
        <w:t>,</w:t>
      </w:r>
      <w:r w:rsidRPr="00EF3456">
        <w:t>656</w:t>
      </w:r>
      <w:r>
        <w:t>, sự khác biệt có ý nghĩa thống kê với p &lt;0,001. Theo SGA, bệnh nhân tổn thương phổi độ I trên phim X-quang có tỷ lệ SDD là 26,0</w:t>
      </w:r>
      <w:r w:rsidRPr="006B18A8">
        <w:t>%</w:t>
      </w:r>
      <w:r>
        <w:t xml:space="preserve"> thấp hơn bệnh nhân tổn thương phổi độ II và III trên phim X-quang là 44,2</w:t>
      </w:r>
      <w:r w:rsidRPr="00D16334">
        <w:t>%</w:t>
      </w:r>
      <w:r>
        <w:t xml:space="preserve">, </w:t>
      </w:r>
      <w:r w:rsidR="0070311F">
        <w:t>OR=</w:t>
      </w:r>
      <w:r>
        <w:t xml:space="preserve">2,246, khoảng tin cậy 95% của OR là </w:t>
      </w:r>
      <w:r w:rsidRPr="001562AC">
        <w:t>1</w:t>
      </w:r>
      <w:r>
        <w:t>,</w:t>
      </w:r>
      <w:r w:rsidRPr="001562AC">
        <w:t>288</w:t>
      </w:r>
      <w:r>
        <w:t>-</w:t>
      </w:r>
      <w:r w:rsidRPr="001562AC">
        <w:t>3</w:t>
      </w:r>
      <w:r>
        <w:t>,</w:t>
      </w:r>
      <w:r w:rsidRPr="001562AC">
        <w:t>915</w:t>
      </w:r>
      <w:r>
        <w:t xml:space="preserve">, sự khác biệt có ý nghĩa thống kê với </w:t>
      </w:r>
      <w:r w:rsidR="0070311F">
        <w:t>p=</w:t>
      </w:r>
      <w:r>
        <w:t>0,006.</w:t>
      </w:r>
    </w:p>
    <w:p w14:paraId="620DA7B9" w14:textId="579507C2" w:rsidR="003F1AB8" w:rsidRDefault="003F1AB8" w:rsidP="00EC4CEA">
      <w:pPr>
        <w:tabs>
          <w:tab w:val="left" w:pos="2400"/>
        </w:tabs>
        <w:spacing w:before="160"/>
      </w:pPr>
      <w:r>
        <w:t>Kết quả nghiên cứu của chúng tôi khác biệt so với nghiên cứu của Dương Quang Tuấn (2016)</w:t>
      </w:r>
      <w:r w:rsidR="00B107EB">
        <w:t xml:space="preserve"> đánh giá TTDD theo BMI</w:t>
      </w:r>
      <w:r>
        <w:t>, phần lớn bệnh nhân có tổn thương trên phim X-quang độ I chiếm 69,31%,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1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884BEA">
        <w:instrText xml:space="preserve"> ADDIN EN.CITE </w:instrText>
      </w:r>
      <w:r w:rsidR="00884BEA">
        <w:fldChar w:fldCharType="begin">
          <w:fldData xml:space="preserve">PEVuZE5vdGU+PENpdGU+PEF1dGhvcj5UdeG6pW48L0F1dGhvcj48WWVhcj4yMDE2PC9ZZWFyPjxS
ZWNOdW0+OTg8L1JlY051bT48RGlzcGxheVRleHQ+WzU1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884BEA">
        <w:instrText xml:space="preserve"> ADDIN EN.CITE.DATA </w:instrText>
      </w:r>
      <w:r w:rsidR="00884BEA">
        <w:fldChar w:fldCharType="end"/>
      </w:r>
      <w:r w:rsidR="00884BEA">
        <w:fldChar w:fldCharType="separate"/>
      </w:r>
      <w:r w:rsidR="00884BEA">
        <w:t>[55]</w:t>
      </w:r>
      <w:r w:rsidR="00884BEA">
        <w:fldChar w:fldCharType="end"/>
      </w:r>
      <w:r w:rsidR="00990751">
        <w:t>.</w:t>
      </w:r>
      <w:r w:rsidR="00884BEA">
        <w:t xml:space="preserve"> Sự khác biệt trong kết quả bởi </w:t>
      </w:r>
      <w:r w:rsidR="00884BEA">
        <w:lastRenderedPageBreak/>
        <w:t xml:space="preserve">tác giả Dương 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04893983" w:rsidR="000061EE" w:rsidRDefault="000061EE" w:rsidP="000061EE">
      <w:pPr>
        <w:pStyle w:val="Heading3"/>
      </w:pPr>
      <w:r>
        <w:t>4.2.</w:t>
      </w:r>
      <w:r w:rsidR="0020257A">
        <w:t>10</w:t>
      </w:r>
      <w:r>
        <w:t xml:space="preserve">. Mối liên quan giữa </w:t>
      </w:r>
      <w:r w:rsidR="004E3C56">
        <w:t xml:space="preserve">tổn thương có hang trên phim X-quang phổi </w:t>
      </w:r>
      <w:r>
        <w:t>và tình trạng dinh dưỡng</w:t>
      </w:r>
    </w:p>
    <w:p w14:paraId="701C8408" w14:textId="5ECF5C80" w:rsidR="00BB0F55" w:rsidRDefault="00BB0F55" w:rsidP="00BB0F55">
      <w:r>
        <w:t>T</w:t>
      </w:r>
      <w:r w:rsidRPr="00BB0F55">
        <w:t xml:space="preserve">heo BMI, bệnh nhân tổn thương không hang trên phim X-quang phổi có tỷ lệ SDD là 20,9% thấp hơn </w:t>
      </w:r>
      <w:r w:rsidR="001329CE">
        <w:t xml:space="preserve">2,2 lần so với </w:t>
      </w:r>
      <w:r w:rsidRPr="00BB0F55">
        <w:t xml:space="preserve">bệnh nhân tổn thương có hang trên phim X-quang phổi là 45,9%, </w:t>
      </w:r>
      <w:r w:rsidR="0070311F">
        <w:t>OR=</w:t>
      </w:r>
      <w:r w:rsidRPr="00BB0F55">
        <w:t xml:space="preserve">3,220, khoảng tin cậy 95% của OR là 1,834-5,654, sự khác biệt có ý nghĩa thống kê với p &lt;0,001. Theo SGA, bệnh nhân tổn thương không hang trên phim X-quang phổi có tỷ lệ SDD là 27,0% thấp hơn </w:t>
      </w:r>
      <w:r w:rsidR="004A4E37">
        <w:t xml:space="preserve">1,7 lần </w:t>
      </w:r>
      <w:r w:rsidR="00842B1C">
        <w:t xml:space="preserve">so với </w:t>
      </w:r>
      <w:r w:rsidRPr="00BB0F55">
        <w:t xml:space="preserve">bệnh nhân tổn thương có hang trên phim X-quang phổi là 45,9%, </w:t>
      </w:r>
      <w:r w:rsidR="0070311F">
        <w:t>OR=</w:t>
      </w:r>
      <w:r w:rsidRPr="00BB0F55">
        <w:t xml:space="preserve">2,301, khoảng tin cậy 95% của OR là 1,350-3,922, sự khác biệt có ý nghĩa thống kê với </w:t>
      </w:r>
      <w:r w:rsidR="0070311F">
        <w:t>p=</w:t>
      </w:r>
      <w:r w:rsidRPr="00BB0F55">
        <w:t>0,003.</w:t>
      </w:r>
    </w:p>
    <w:p w14:paraId="329FD471" w14:textId="3C524BDB" w:rsidR="00D5562B" w:rsidRPr="00BB0F55" w:rsidRDefault="00D5562B" w:rsidP="00BB0F55">
      <w:r>
        <w:t>Theo Dương Quang Tuấn (2016), đánh giá TTDD theo BMI, tổn thương không có hang trên phim X-quang phổi phổ biến hơn có hang với 80,2%</w:t>
      </w:r>
      <w:r w:rsidR="00AF2508">
        <w:t>,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1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CC2E0F">
        <w:instrText xml:space="preserve"> ADDIN EN.CITE </w:instrText>
      </w:r>
      <w:r w:rsidR="00CC2E0F">
        <w:fldChar w:fldCharType="begin">
          <w:fldData xml:space="preserve">PEVuZE5vdGU+PENpdGU+PEF1dGhvcj5UdeG6pW48L0F1dGhvcj48WWVhcj4yMDE2PC9ZZWFyPjxS
ZWNOdW0+OTg8L1JlY051bT48RGlzcGxheVRleHQ+WzU1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CC2E0F">
        <w:instrText xml:space="preserve"> ADDIN EN.CITE.DATA </w:instrText>
      </w:r>
      <w:r w:rsidR="00CC2E0F">
        <w:fldChar w:fldCharType="end"/>
      </w:r>
      <w:r w:rsidR="00CC2E0F">
        <w:fldChar w:fldCharType="separate"/>
      </w:r>
      <w:r w:rsidR="00CC2E0F">
        <w:t>[55]</w:t>
      </w:r>
      <w:r w:rsidR="00CC2E0F">
        <w:fldChar w:fldCharType="end"/>
      </w:r>
      <w:r w:rsidR="00AF2508">
        <w:t>.</w:t>
      </w:r>
    </w:p>
    <w:p w14:paraId="29BEDACA" w14:textId="2ABD2324" w:rsidR="00427E75" w:rsidRDefault="00427E75" w:rsidP="00427E75">
      <w:pPr>
        <w:pStyle w:val="Heading3"/>
      </w:pPr>
      <w:r>
        <w:t>4.2.1</w:t>
      </w:r>
      <w:r w:rsidR="0020257A">
        <w:t>1</w:t>
      </w:r>
      <w:r>
        <w:t xml:space="preserve">. Mối liên quan giữa </w:t>
      </w:r>
      <w:r w:rsidR="00834AA1">
        <w:t>tình trạng thiếu máu</w:t>
      </w:r>
      <w:r>
        <w:t xml:space="preserve"> và tình trạng dinh dưỡng</w:t>
      </w:r>
    </w:p>
    <w:p w14:paraId="6E960C86" w14:textId="52DC5B58" w:rsidR="004607D2" w:rsidRDefault="006D4DB7" w:rsidP="004607D2">
      <w:r>
        <w:t>Đ</w:t>
      </w:r>
      <w:r w:rsidRPr="006D4DB7">
        <w:t xml:space="preserve">ánh giá TTDD theo BMI, tỷ lệ SDD ở bệnh nhân không thiếu máu là 22,5% thấp hơn bệnh nhân thiếu máu là 42,6%, </w:t>
      </w:r>
      <w:r w:rsidR="0070311F">
        <w:t>OR=</w:t>
      </w:r>
      <w:r w:rsidRPr="006D4DB7">
        <w:t xml:space="preserve">2,546, khoảng tin cậy 95% của OR là 1,444-4,489, sự khác biệt có ý nghĩa thống kê với </w:t>
      </w:r>
      <w:r w:rsidR="0070311F">
        <w:t>p=</w:t>
      </w:r>
      <w:r w:rsidRPr="006D4DB7">
        <w:t xml:space="preserve">0,002. Đánh giá TTDD theo SGA, tỷ lệ SDD ở bệnh nhân không thiếu máu là 29,4% thấp hơn bệnh nhân thiếu máu là 42,6%, </w:t>
      </w:r>
      <w:r w:rsidR="0070311F">
        <w:t>OR=</w:t>
      </w:r>
      <w:r w:rsidRPr="006D4DB7">
        <w:t xml:space="preserve">1,779, khoảng tin cậy 95% của OR là 1,040-3,041, sự khác biệt có ý nghĩa thống kê với </w:t>
      </w:r>
      <w:r w:rsidR="0070311F">
        <w:t>p=</w:t>
      </w:r>
      <w:r w:rsidRPr="006D4DB7">
        <w:t>0,047.</w:t>
      </w:r>
    </w:p>
    <w:p w14:paraId="5469C5D2" w14:textId="36336B50" w:rsidR="008C0CA1" w:rsidRPr="004607D2" w:rsidRDefault="008C0CA1" w:rsidP="004607D2">
      <w:r>
        <w:t>Theo</w:t>
      </w:r>
      <w:r w:rsidR="001911B7" w:rsidRPr="001911B7">
        <w:t xml:space="preserve"> Marina Gribel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TZ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1911B7">
        <w:instrText xml:space="preserve"> ADDIN EN.CITE </w:instrText>
      </w:r>
      <w:r w:rsidR="001911B7">
        <w:fldChar w:fldCharType="begin">
          <w:fldData xml:space="preserve">PEVuZE5vdGU+PENpdGU+PEF1dGhvcj5PbGl2ZWlyYTwvQXV0aG9yPjxZZWFyPjIwMTQ8L1llYXI+
PFJlY051bT45OTwvUmVjTnVtPjxEaXNwbGF5VGV4dD5bNTZ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1911B7">
        <w:instrText xml:space="preserve"> ADDIN EN.CITE.DATA </w:instrText>
      </w:r>
      <w:r w:rsidR="001911B7">
        <w:fldChar w:fldCharType="end"/>
      </w:r>
      <w:r w:rsidR="001911B7">
        <w:fldChar w:fldCharType="separate"/>
      </w:r>
      <w:r w:rsidR="001911B7">
        <w:t>[56]</w:t>
      </w:r>
      <w:r w:rsidR="001911B7">
        <w:fldChar w:fldCharType="end"/>
      </w:r>
      <w:r w:rsidR="00511CE5">
        <w:t>. Nghiên cứu của</w:t>
      </w:r>
      <w:r w:rsidR="00723AB5">
        <w:t xml:space="preserve"> </w:t>
      </w:r>
      <w:r w:rsidR="00723AB5" w:rsidRPr="00723AB5">
        <w:t xml:space="preserve">Aboubacar Sidiki </w:t>
      </w:r>
      <w:r w:rsidR="00723AB5" w:rsidRPr="00723AB5">
        <w:lastRenderedPageBreak/>
        <w:t>Magassouba</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Td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23AB5">
        <w:instrText xml:space="preserve"> ADDIN EN.CITE </w:instrText>
      </w:r>
      <w:r w:rsidR="00723AB5">
        <w:fldChar w:fldCharType="begin">
          <w:fldData xml:space="preserve">PEVuZE5vdGU+PENpdGU+PEF1dGhvcj5NYWdhc3NvdWJhPC9BdXRob3I+PFllYXI+MjAyMTwvWWVh
cj48UmVjTnVtPjEwMDwvUmVjTnVtPjxEaXNwbGF5VGV4dD5bNTd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23AB5">
        <w:instrText xml:space="preserve"> ADDIN EN.CITE.DATA </w:instrText>
      </w:r>
      <w:r w:rsidR="00723AB5">
        <w:fldChar w:fldCharType="end"/>
      </w:r>
      <w:r w:rsidR="00723AB5">
        <w:fldChar w:fldCharType="separate"/>
      </w:r>
      <w:r w:rsidR="00723AB5">
        <w:t>[57]</w:t>
      </w:r>
      <w:r w:rsidR="00723AB5">
        <w:fldChar w:fldCharType="end"/>
      </w:r>
      <w:r w:rsidR="00723AB5">
        <w:t>.</w:t>
      </w:r>
      <w:r w:rsidR="00733748">
        <w:t xml:space="preserve"> Kết quả trên tương đồng với nghiên cứu của chúng tôi.</w:t>
      </w:r>
    </w:p>
    <w:p w14:paraId="19DC533F" w14:textId="6F6B42F2" w:rsidR="00427E75" w:rsidRDefault="00427E75" w:rsidP="00427E75">
      <w:pPr>
        <w:pStyle w:val="Heading3"/>
      </w:pPr>
      <w:r>
        <w:t>4.2.1</w:t>
      </w:r>
      <w:r w:rsidR="0020257A">
        <w:t>2</w:t>
      </w:r>
      <w:r>
        <w:t xml:space="preserve">. Mối liên quan giữa </w:t>
      </w:r>
      <w:r w:rsidR="00EE3FAA">
        <w:t>số lượng bạch cầu</w:t>
      </w:r>
      <w:r>
        <w:t xml:space="preserve"> và tình trạng dinh dưỡng</w:t>
      </w:r>
    </w:p>
    <w:p w14:paraId="0E725164" w14:textId="6970747A" w:rsidR="00E42EA4" w:rsidRPr="00E42EA4" w:rsidRDefault="00C11F7B" w:rsidP="00E42EA4">
      <w:r>
        <w:t>Theo BMI, bệnh nhân số lượng bạch cầu &lt;12 G/L có tỷ lệ SDD là 31,6</w:t>
      </w:r>
      <w:r w:rsidRPr="006B18A8">
        <w:t>%</w:t>
      </w:r>
      <w:r>
        <w:t xml:space="preserve"> thấp hơn bệnh nhân số lượng bạch cầu ≥12 G/L là 48,8</w:t>
      </w:r>
      <w:r w:rsidRPr="00D16334">
        <w:t>%</w:t>
      </w:r>
      <w:r>
        <w:t>, sự khác biệt không có ý nghĩa thống kê với p=0,052. Theo SGA, bệnh nhân số lượng bạch cầu &lt;12 G/L có tỷ lệ SDD là 34,4</w:t>
      </w:r>
      <w:r w:rsidRPr="006B18A8">
        <w:t>%</w:t>
      </w:r>
      <w:r>
        <w:t xml:space="preserve"> thấp hơn bệnh nhân số lượng bạch cầu ≥12 G/L là 51,2</w:t>
      </w:r>
      <w:r w:rsidRPr="00D16334">
        <w:t>%</w:t>
      </w:r>
      <w:r>
        <w:t>, sự khác biệt không có ý nghĩa thống kê với p=0,064.</w:t>
      </w:r>
    </w:p>
    <w:p w14:paraId="2430447F" w14:textId="30B5C80D" w:rsidR="004B3994" w:rsidRDefault="00427E75" w:rsidP="00427E75">
      <w:pPr>
        <w:pStyle w:val="Heading3"/>
      </w:pPr>
      <w:r>
        <w:t>4.2.1</w:t>
      </w:r>
      <w:r w:rsidR="0020257A">
        <w:t>3</w:t>
      </w:r>
      <w:r>
        <w:t xml:space="preserve">. Mối liên quan giữa </w:t>
      </w:r>
      <w:r w:rsidR="009D5AB7">
        <w:t>tình trạng kháng thuốc</w:t>
      </w:r>
      <w:r w:rsidR="00FE7324">
        <w:t xml:space="preserve"> điều trị lao</w:t>
      </w:r>
      <w:r>
        <w:t xml:space="preserve"> và tình trạng dinh dưỡng</w:t>
      </w:r>
    </w:p>
    <w:p w14:paraId="386752A9" w14:textId="1C0B4ACA" w:rsidR="00C83788" w:rsidRPr="00C83788" w:rsidRDefault="00C83788" w:rsidP="00C83788">
      <w:r>
        <w:t>Đ</w:t>
      </w:r>
      <w:r w:rsidRPr="00C83788">
        <w:t>ánh giá TTDD theo BMI, tình trạng kháng thuốc ở bệnh nhân SDD có tỷ lệ là 37,5% cao hơn không kháng thuốc là 34,2%, sự khác biệt không có ý nghĩa thống kê với p=1,000. Đánh giá TTDD theo SGA, tình trạng kháng thuốc ở bệnh nhân SDD có tỷ lệ là 50,0% cao hơn không kháng thuốc là 36,3%, sự khác biệt không có ý nghĩa thống kê với p=0,408.</w:t>
      </w:r>
    </w:p>
    <w:p w14:paraId="21144AEB" w14:textId="71646C7A" w:rsidR="00C10DAE" w:rsidRDefault="00C10DAE" w:rsidP="00A07671">
      <w:r>
        <w:br w:type="page"/>
      </w:r>
    </w:p>
    <w:p w14:paraId="0F68D9C2" w14:textId="2ED8BE28" w:rsidR="00751236" w:rsidRPr="00751236" w:rsidRDefault="004D3461" w:rsidP="00C23165">
      <w:pPr>
        <w:pStyle w:val="Heading1"/>
      </w:pPr>
      <w:bookmarkStart w:id="109" w:name="_Toc134606397"/>
      <w:r>
        <w:lastRenderedPageBreak/>
        <w:t>– KẾT LUẬN</w:t>
      </w:r>
      <w:bookmarkEnd w:id="109"/>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10" w:name="_Toc130922006"/>
      <w:bookmarkStart w:id="111" w:name="_Toc134606398"/>
      <w:r>
        <w:t>5.</w:t>
      </w:r>
      <w:r w:rsidR="00EB20D1" w:rsidRPr="00751236">
        <w:t>1. T</w:t>
      </w:r>
      <w:r>
        <w:t>hực trạng</w:t>
      </w:r>
      <w:r w:rsidR="00EB20D1" w:rsidRPr="00751236">
        <w:t xml:space="preserve"> dinh dưỡng </w:t>
      </w:r>
      <w:bookmarkStart w:id="112" w:name="_Toc126527772"/>
      <w:bookmarkEnd w:id="110"/>
      <w:r w:rsidR="008607A5">
        <w:t>ở bệnh nhân lao phổi mới tại Bệnh viện Phổi Hải Phòng năm 2021</w:t>
      </w:r>
      <w:r w:rsidR="002218E8">
        <w:t xml:space="preserve"> – 2022</w:t>
      </w:r>
      <w:bookmarkEnd w:id="111"/>
    </w:p>
    <w:bookmarkEnd w:id="112"/>
    <w:p w14:paraId="4F402449" w14:textId="18A92C66" w:rsidR="00E13A45" w:rsidRDefault="00E04995" w:rsidP="00EB20D1">
      <w:r>
        <w:t>T</w:t>
      </w:r>
      <w:r w:rsidR="002E1B85" w:rsidRPr="002E1B85">
        <w:t>ỷ lệ nhóm có BMI bình thường hoặc cao là 65,6% cao gấp 1,9 lần nhóm bị SDD là 34,4%</w:t>
      </w:r>
      <w:r w:rsidR="00FC6C3E">
        <w:t xml:space="preserve"> t</w:t>
      </w:r>
      <w:r w:rsidR="002E1B85" w:rsidRPr="002E1B85">
        <w:t>rong đó SDD độ I chiếm 17,2%, SDD độ II chiếm 8,8%, SDD độ III chiếm 8,4%; trung bình BMI 19,6 ± 2,89</w:t>
      </w:r>
      <w:r w:rsidR="008F6CCC">
        <w:t>.</w:t>
      </w:r>
    </w:p>
    <w:p w14:paraId="1B4E620F" w14:textId="26376C87" w:rsidR="00C910FD" w:rsidRDefault="00A66E55" w:rsidP="00EB20D1">
      <w:r>
        <w:t>SGA A chiếm</w:t>
      </w:r>
      <w:r w:rsidR="00C910FD">
        <w:t xml:space="preserve"> </w:t>
      </w:r>
      <w:r w:rsidR="00C910FD" w:rsidRPr="00C910FD">
        <w:t xml:space="preserve">62,8%, </w:t>
      </w:r>
      <w:r w:rsidR="004430F1">
        <w:t>SGA B chiếm</w:t>
      </w:r>
      <w:r w:rsidR="00C910FD" w:rsidRPr="00C910FD">
        <w:t xml:space="preserve"> 32,0%</w:t>
      </w:r>
      <w:r w:rsidR="004430F1">
        <w:t xml:space="preserve"> </w:t>
      </w:r>
      <w:r w:rsidR="00C910FD" w:rsidRPr="00C910FD">
        <w:t xml:space="preserve">và </w:t>
      </w:r>
      <w:r w:rsidR="004430F1">
        <w:t xml:space="preserve">SGA C chiếm </w:t>
      </w:r>
      <w:r w:rsidR="00C910FD" w:rsidRPr="00C910FD">
        <w:t>5,2</w:t>
      </w:r>
      <w:r w:rsidR="004430F1">
        <w:t>%.</w:t>
      </w:r>
    </w:p>
    <w:p w14:paraId="02249FFC" w14:textId="74C049DE" w:rsidR="004E3E77" w:rsidRDefault="006D3E7D" w:rsidP="000F7786">
      <w:r>
        <w:t>T</w:t>
      </w:r>
      <w:r w:rsidRPr="006D3E7D">
        <w:t>rong các bệnh nhân mắc SDD</w:t>
      </w:r>
      <w:r w:rsidR="000E3D0B">
        <w:t xml:space="preserve"> đánh giá theo BMI </w:t>
      </w:r>
      <w:r w:rsidR="00117C3E">
        <w:t xml:space="preserve">và </w:t>
      </w:r>
      <w:r w:rsidR="000E3D0B">
        <w:t>tương tự với SGA</w:t>
      </w:r>
      <w:r w:rsidR="000F7786">
        <w:t>,</w:t>
      </w:r>
      <w:r w:rsidRPr="006D3E7D">
        <w:t xml:space="preserve"> nhóm ≥60 tuổi chiếm tỷ lệ SDD cao nhất</w:t>
      </w:r>
      <w:r w:rsidR="00015163">
        <w:t xml:space="preserve">, </w:t>
      </w:r>
      <w:r w:rsidRPr="006D3E7D">
        <w:t>nhóm có tỷ lệ SDD thấp nhất là nhóm &lt;20 tuổi</w:t>
      </w:r>
      <w:r w:rsidR="00FD023B">
        <w:t>;</w:t>
      </w:r>
      <w:r w:rsidR="000F7786">
        <w:t xml:space="preserve"> </w:t>
      </w:r>
      <w:r w:rsidR="00FD023B">
        <w:t>t</w:t>
      </w:r>
      <w:r w:rsidR="00247A1E" w:rsidRPr="00247A1E">
        <w:t>ỷ lệ SDD ở nam cao hơn nữ giới</w:t>
      </w:r>
      <w:r w:rsidR="00FD023B">
        <w:t>;</w:t>
      </w:r>
      <w:r w:rsidR="000F7786">
        <w:t xml:space="preserve"> </w:t>
      </w:r>
      <w:r w:rsidR="00FD023B">
        <w:t>n</w:t>
      </w:r>
      <w:r w:rsidR="0072591F">
        <w:t>hóm lao động tự do có tỷ lệ SDD cao nhất, nhóm cán bộ công chức và học sinh – sinh viên có tỷ lệ SDD thấp nhất</w:t>
      </w:r>
      <w:r w:rsidR="00FD023B">
        <w:t>;</w:t>
      </w:r>
      <w:r w:rsidR="00F80BB1">
        <w:t xml:space="preserve"> </w:t>
      </w:r>
      <w:r w:rsidR="00FD023B">
        <w:t>b</w:t>
      </w:r>
      <w:r w:rsidR="00F80BB1">
        <w:t>ệnh nhân mắc SDD tập trung nhiều ở nông thôn so với thành thị</w:t>
      </w:r>
      <w:r w:rsidR="00FD023B">
        <w:t>;</w:t>
      </w:r>
      <w:r w:rsidR="002030A0">
        <w:t xml:space="preserve"> </w:t>
      </w:r>
      <w:r w:rsidR="00FD023B">
        <w:t>b</w:t>
      </w:r>
      <w:r w:rsidR="002030A0" w:rsidRPr="002030A0">
        <w:t>ệnh nhân đái tháo đường và tăng huyết áp chiếm tỷ lệ nhiều nhất trong các bệnh lý mạn tính</w:t>
      </w:r>
      <w:r w:rsidR="001D5992">
        <w:t xml:space="preserve">; </w:t>
      </w:r>
      <w:r w:rsidR="00C034B1">
        <w:t>bệnh nhân mắc lao được chẩn đoán SDD tập trung nhiều ở nhóm dưới 2 tháng và giảm dần tỷ lệ SDD theo thời gian chẩn đoán bệnh.</w:t>
      </w:r>
    </w:p>
    <w:p w14:paraId="348E58CA" w14:textId="10DDAB33" w:rsidR="00EB20D1" w:rsidRPr="00453BB8" w:rsidRDefault="00453BB8" w:rsidP="007136DF">
      <w:pPr>
        <w:pStyle w:val="Heading2"/>
      </w:pPr>
      <w:bookmarkStart w:id="113" w:name="_Toc126527773"/>
      <w:bookmarkStart w:id="114" w:name="_Toc130922007"/>
      <w:bookmarkStart w:id="115" w:name="_Toc134606399"/>
      <w:r w:rsidRPr="00453BB8">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3"/>
      <w:bookmarkEnd w:id="114"/>
      <w:r w:rsidR="002415FA" w:rsidRPr="002415FA">
        <w:t>ở bệnh nhân lao phổi mới tại Bệnh viện Phổi Hải Phòng năm 2021 – 2022</w:t>
      </w:r>
      <w:bookmarkEnd w:id="115"/>
    </w:p>
    <w:p w14:paraId="53F10936" w14:textId="37212F54" w:rsidR="00EB20D1" w:rsidRDefault="0015118E" w:rsidP="00EB20D1">
      <w:r>
        <w:t>Đánh giá TTDD theo BMI, c</w:t>
      </w:r>
      <w:r w:rsidR="00EB20D1" w:rsidRPr="00751236">
        <w:t>ác yếu t</w:t>
      </w:r>
      <w:r w:rsidR="00546016">
        <w:t>ố</w:t>
      </w:r>
      <w:r w:rsidR="00EB20D1" w:rsidRPr="00751236">
        <w:t xml:space="preserve"> </w:t>
      </w:r>
      <w:r w:rsidR="009731DC">
        <w:t>liên quan đến TTDD</w:t>
      </w:r>
      <w:r w:rsidR="00EB20D1" w:rsidRPr="00751236">
        <w:t xml:space="preserve"> của bệnh nhân lao</w:t>
      </w:r>
      <w:r w:rsidR="005C5490">
        <w:t xml:space="preserve"> phổi</w:t>
      </w:r>
      <w:r w:rsidR="00EB20D1">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Không thấy mối liên quan giữa các yếu tố </w:t>
      </w:r>
      <w:r w:rsidR="000B77DC">
        <w:lastRenderedPageBreak/>
        <w:t xml:space="preserve">nhóm tuổi, giới, khu vực địa lý, thời gian chẩn đoán lao phổi, sốt, </w:t>
      </w:r>
      <w:r w:rsidR="0048345C">
        <w:t xml:space="preserve">triệu chứng ran, </w:t>
      </w:r>
      <w:r w:rsidR="005D2246">
        <w:t>số lượng bạch cầu và tình trạng kháng thuốc lao với SDD.</w:t>
      </w:r>
    </w:p>
    <w:p w14:paraId="72E60CFD" w14:textId="266A0BC1" w:rsidR="001F6F73" w:rsidRPr="00751236" w:rsidRDefault="001F6F73" w:rsidP="001F6F73">
      <w:r>
        <w:t>Đánh giá TTDD theo SGA, c</w:t>
      </w:r>
      <w:r w:rsidRPr="00751236">
        <w:t>ác yếu t</w:t>
      </w:r>
      <w:r>
        <w:t>ố</w:t>
      </w:r>
      <w:r w:rsidRPr="00751236">
        <w:t xml:space="preserve"> </w:t>
      </w:r>
      <w:r>
        <w:t>liên quan đến TTDD</w:t>
      </w:r>
      <w:r w:rsidRPr="00751236">
        <w:t xml:space="preserve"> của bệnh nhân lao</w:t>
      </w:r>
      <w:r>
        <w:t xml:space="preserve"> phổi gồm</w:t>
      </w:r>
      <w:r w:rsidRPr="00751236">
        <w:t xml:space="preserve"> </w:t>
      </w:r>
      <w:r>
        <w:t>nghề nghiệp</w:t>
      </w:r>
      <w:r w:rsidR="00F247C1">
        <w:t xml:space="preserve"> tiền sử bệnh lý mạn tính, sốt</w:t>
      </w:r>
      <w:r>
        <w:t>, mức độ tổn thương và tổn thương có hang trên phim X-quang phổi, tình trạng thiếu máu. Không thấy mối liên quan giữa các yếu tố nhóm tuổi, giới,</w:t>
      </w:r>
      <w:r w:rsidR="00352991">
        <w:t xml:space="preserve"> nghề nghiệp,</w:t>
      </w:r>
      <w:r>
        <w:t xml:space="preserve"> khu vực địa lý, thời gian chẩn đoán lao phổi, triệu chứng ran, số lượng bạch cầu và tình trạng kháng thuốc lao với SDD.</w:t>
      </w:r>
    </w:p>
    <w:p w14:paraId="3B43A1CC" w14:textId="003FC3DE" w:rsidR="00EB20D1" w:rsidRPr="00751236" w:rsidRDefault="00453BB8" w:rsidP="00453BB8">
      <w:pPr>
        <w:pStyle w:val="Heading2"/>
      </w:pPr>
      <w:bookmarkStart w:id="116" w:name="_Toc126527774"/>
      <w:bookmarkStart w:id="117" w:name="_Toc130922008"/>
      <w:bookmarkStart w:id="118" w:name="_Toc134606400"/>
      <w:r>
        <w:t>5.</w:t>
      </w:r>
      <w:r w:rsidR="00EB20D1" w:rsidRPr="00751236">
        <w:t>3. Hạn chế nghiên cứu</w:t>
      </w:r>
      <w:bookmarkEnd w:id="116"/>
      <w:bookmarkEnd w:id="117"/>
      <w:bookmarkEnd w:id="118"/>
    </w:p>
    <w:p w14:paraId="2CA2E13B" w14:textId="19C62D7C"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w:t>
      </w:r>
      <w:r w:rsidR="0085370D">
        <w:t>á</w:t>
      </w:r>
      <w:r w:rsidRPr="00751236">
        <w:t>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9" w:name="_Toc134606401"/>
      <w:r>
        <w:lastRenderedPageBreak/>
        <w:t>– KHUYẾN NGHỊ</w:t>
      </w:r>
      <w:bookmarkEnd w:id="119"/>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39DE1C28"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FB7630" w:rsidRPr="00751236">
        <w:t>... đ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72210A68" w14:textId="543BA3B5"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20" w:name="_Toc126527776"/>
      <w:bookmarkStart w:id="121" w:name="_Toc134606402"/>
      <w:r w:rsidRPr="004741C0">
        <w:lastRenderedPageBreak/>
        <w:t>TÀI LIỆU THAM KHẢO</w:t>
      </w:r>
      <w:bookmarkEnd w:id="120"/>
      <w:bookmarkEnd w:id="121"/>
    </w:p>
    <w:p w14:paraId="3C899F5B" w14:textId="77777777" w:rsidR="00723AB5" w:rsidRPr="00723AB5" w:rsidRDefault="00021ACD" w:rsidP="00723AB5">
      <w:pPr>
        <w:pStyle w:val="EndNoteBibliography"/>
        <w:spacing w:after="0"/>
        <w:ind w:left="720" w:hanging="720"/>
      </w:pPr>
      <w:r>
        <w:fldChar w:fldCharType="begin"/>
      </w:r>
      <w:r>
        <w:instrText xml:space="preserve"> ADDIN EN.REFLIST </w:instrText>
      </w:r>
      <w:r>
        <w:fldChar w:fldCharType="separate"/>
      </w:r>
      <w:r w:rsidR="00723AB5" w:rsidRPr="00723AB5">
        <w:t>1.</w:t>
      </w:r>
      <w:r w:rsidR="00723AB5" w:rsidRPr="00723AB5">
        <w:tab/>
        <w:t xml:space="preserve">Bộ Y Tế (2020), </w:t>
      </w:r>
      <w:r w:rsidR="00723AB5" w:rsidRPr="00723AB5">
        <w:rPr>
          <w:i/>
        </w:rPr>
        <w:t>Quyết định 1314/QĐ-BYT về việc ban hành "Hướng dẫn chẩn đoán, điều trị và dự phòng bệnh lao"</w:t>
      </w:r>
      <w:r w:rsidR="00723AB5" w:rsidRPr="00723AB5">
        <w:t>, Bộ Y Tế.</w:t>
      </w:r>
    </w:p>
    <w:p w14:paraId="25E0A9A4" w14:textId="77777777" w:rsidR="00723AB5" w:rsidRPr="00723AB5" w:rsidRDefault="00723AB5" w:rsidP="00723AB5">
      <w:pPr>
        <w:pStyle w:val="EndNoteBibliography"/>
        <w:spacing w:after="0"/>
        <w:ind w:left="720" w:hanging="720"/>
      </w:pPr>
      <w:r w:rsidRPr="00723AB5">
        <w:t>2.</w:t>
      </w:r>
      <w:r w:rsidRPr="00723AB5">
        <w:tab/>
        <w:t xml:space="preserve">World Health Organization (2022), </w:t>
      </w:r>
      <w:r w:rsidRPr="00723AB5">
        <w:rPr>
          <w:i/>
        </w:rPr>
        <w:t>Global Tuberculosis Report 2022</w:t>
      </w:r>
      <w:r w:rsidRPr="00723AB5">
        <w:t>.</w:t>
      </w:r>
    </w:p>
    <w:p w14:paraId="3BB1D6DA" w14:textId="77777777" w:rsidR="00723AB5" w:rsidRPr="00723AB5" w:rsidRDefault="00723AB5" w:rsidP="00723AB5">
      <w:pPr>
        <w:pStyle w:val="EndNoteBibliography"/>
        <w:spacing w:after="0"/>
        <w:ind w:left="720" w:hanging="720"/>
      </w:pPr>
      <w:r w:rsidRPr="00723AB5">
        <w:t>3.</w:t>
      </w:r>
      <w:r w:rsidRPr="00723AB5">
        <w:tab/>
        <w:t xml:space="preserve">B. E. Feleke, T. E. Feleke và F. Biadglegne (2019), </w:t>
      </w:r>
      <w:r w:rsidRPr="00723AB5">
        <w:rPr>
          <w:i/>
        </w:rPr>
        <w:t>Nutritional status of tuberculosis patients, a comparative cross-sectional study</w:t>
      </w:r>
      <w:r w:rsidRPr="00723AB5">
        <w:t>, BMC Pulm Med. 19(1), 182.</w:t>
      </w:r>
    </w:p>
    <w:p w14:paraId="0F5C28CD" w14:textId="77777777" w:rsidR="00723AB5" w:rsidRPr="00723AB5" w:rsidRDefault="00723AB5" w:rsidP="00723AB5">
      <w:pPr>
        <w:pStyle w:val="EndNoteBibliography"/>
        <w:spacing w:after="0"/>
        <w:ind w:left="720" w:hanging="720"/>
      </w:pPr>
      <w:r w:rsidRPr="00723AB5">
        <w:t>4.</w:t>
      </w:r>
      <w:r w:rsidRPr="00723AB5">
        <w:tab/>
        <w:t xml:space="preserve">World Health Organization (2013), </w:t>
      </w:r>
      <w:r w:rsidRPr="00723AB5">
        <w:rPr>
          <w:i/>
        </w:rPr>
        <w:t>Nutritional care and support for patients with tuberculosis</w:t>
      </w:r>
      <w:r w:rsidRPr="00723AB5">
        <w:t>.</w:t>
      </w:r>
    </w:p>
    <w:p w14:paraId="1023117E" w14:textId="77777777" w:rsidR="00723AB5" w:rsidRPr="00723AB5" w:rsidRDefault="00723AB5" w:rsidP="00723AB5">
      <w:pPr>
        <w:pStyle w:val="EndNoteBibliography"/>
        <w:spacing w:after="0"/>
        <w:ind w:left="720" w:hanging="720"/>
      </w:pPr>
      <w:r w:rsidRPr="00723AB5">
        <w:t>5.</w:t>
      </w:r>
      <w:r w:rsidRPr="00723AB5">
        <w:tab/>
        <w:t xml:space="preserve">Somnath Das và các cộng sự (2018), </w:t>
      </w:r>
      <w:r w:rsidRPr="00723AB5">
        <w:rPr>
          <w:i/>
        </w:rPr>
        <w:t>A study of nutritional assessment of newly diagnosed tuberculosis patients in a tertiary care hospital of Tripura, India</w:t>
      </w:r>
      <w:r w:rsidRPr="00723AB5">
        <w:t>, International Journal of Research in Medical Sciences. 6, 1382.</w:t>
      </w:r>
    </w:p>
    <w:p w14:paraId="0962A739" w14:textId="77777777" w:rsidR="00723AB5" w:rsidRPr="00723AB5" w:rsidRDefault="00723AB5" w:rsidP="00723AB5">
      <w:pPr>
        <w:pStyle w:val="EndNoteBibliography"/>
        <w:spacing w:after="0"/>
        <w:ind w:left="720" w:hanging="720"/>
      </w:pPr>
      <w:r w:rsidRPr="00723AB5">
        <w:t>6.</w:t>
      </w:r>
      <w:r w:rsidRPr="00723AB5">
        <w:tab/>
        <w:t xml:space="preserve">D. C. Macallan và các cộng sự (1998), </w:t>
      </w:r>
      <w:r w:rsidRPr="00723AB5">
        <w:rPr>
          <w:i/>
        </w:rPr>
        <w:t>Whole body protein metabolism in human pulmonary tuberculosis and undernutrition: evidence for anabolic block in tuberculosis</w:t>
      </w:r>
      <w:r w:rsidRPr="00723AB5">
        <w:t>, Clin Sci (Lond). 94(3), 321-31.</w:t>
      </w:r>
    </w:p>
    <w:p w14:paraId="670A12DF" w14:textId="77777777" w:rsidR="00723AB5" w:rsidRPr="00723AB5" w:rsidRDefault="00723AB5" w:rsidP="00723AB5">
      <w:pPr>
        <w:pStyle w:val="EndNoteBibliography"/>
        <w:spacing w:after="0"/>
        <w:ind w:left="720" w:hanging="720"/>
      </w:pPr>
      <w:r w:rsidRPr="00723AB5">
        <w:t>7.</w:t>
      </w:r>
      <w:r w:rsidRPr="00723AB5">
        <w:tab/>
        <w:t xml:space="preserve">D. C. Macallan (1999), </w:t>
      </w:r>
      <w:r w:rsidRPr="00723AB5">
        <w:rPr>
          <w:i/>
        </w:rPr>
        <w:t>Malnutrition in tuberculosis</w:t>
      </w:r>
      <w:r w:rsidRPr="00723AB5">
        <w:t>, Diagn Microbiol Infect Dis. 34(2), 153-7.</w:t>
      </w:r>
    </w:p>
    <w:p w14:paraId="2D4A5681" w14:textId="203D546E" w:rsidR="00723AB5" w:rsidRPr="00723AB5" w:rsidRDefault="00723AB5" w:rsidP="00723AB5">
      <w:pPr>
        <w:pStyle w:val="EndNoteBibliography"/>
        <w:spacing w:after="0"/>
        <w:ind w:left="720" w:hanging="720"/>
      </w:pPr>
      <w:r w:rsidRPr="00723AB5">
        <w:t>8.</w:t>
      </w:r>
      <w:r w:rsidRPr="00723AB5">
        <w:tab/>
        <w:t xml:space="preserve">Đoàn Duy Tân (2021), </w:t>
      </w:r>
      <w:r w:rsidR="001C44AB">
        <w:rPr>
          <w:i/>
        </w:rPr>
        <w:t>Tỷ</w:t>
      </w:r>
      <w:r w:rsidRPr="00723AB5">
        <w:rPr>
          <w:i/>
        </w:rPr>
        <w:t xml:space="preserve"> lệ suy dinh dưỡng và yếu tố liên quan trên bệnh nhân lao phổi tại bệnh viện Phạm Ngọc Thạch</w:t>
      </w:r>
      <w:r w:rsidRPr="00723AB5">
        <w:t>. 25, 148-152.</w:t>
      </w:r>
    </w:p>
    <w:p w14:paraId="56CA4F99" w14:textId="77777777" w:rsidR="00723AB5" w:rsidRPr="00723AB5" w:rsidRDefault="00723AB5" w:rsidP="00723AB5">
      <w:pPr>
        <w:pStyle w:val="EndNoteBibliography"/>
        <w:spacing w:after="0"/>
        <w:ind w:left="720" w:hanging="720"/>
      </w:pPr>
      <w:r w:rsidRPr="00723AB5">
        <w:t>9.</w:t>
      </w:r>
      <w:r w:rsidRPr="00723AB5">
        <w:tab/>
        <w:t xml:space="preserve">Lê Thị Thủy và các cộng sự (2019), </w:t>
      </w:r>
      <w:r w:rsidRPr="00723AB5">
        <w:rPr>
          <w:i/>
        </w:rPr>
        <w:t>Đặc điểm Lao phổi ở người bệnh điều trị tại khoa Lao hô hấp, Bệnh viện Phổi Trung ương năm 2018</w:t>
      </w:r>
      <w:r w:rsidRPr="00723AB5">
        <w:t>.</w:t>
      </w:r>
    </w:p>
    <w:p w14:paraId="0C66F34D" w14:textId="77777777" w:rsidR="00723AB5" w:rsidRPr="00723AB5" w:rsidRDefault="00723AB5" w:rsidP="00723AB5">
      <w:pPr>
        <w:pStyle w:val="EndNoteBibliography"/>
        <w:spacing w:after="0"/>
        <w:ind w:left="720" w:hanging="720"/>
      </w:pPr>
      <w:r w:rsidRPr="00723AB5">
        <w:t>10.</w:t>
      </w:r>
      <w:r w:rsidRPr="00723AB5">
        <w:tab/>
        <w:t xml:space="preserve">Lê Thị Thủy và các cộng sự (2019), </w:t>
      </w:r>
      <w:r w:rsidRPr="00723AB5">
        <w:rPr>
          <w:i/>
        </w:rPr>
        <w:t>Tình trạng dinh dưỡng theo phương pháp SGA &amp; một số yếu tố liên quan của bệnh Lao phổi ở người bệnh điều trị tại khoa Lao hô hấp, Bệnh viện Phổi Trung ương năm 2018</w:t>
      </w:r>
      <w:r w:rsidRPr="00723AB5">
        <w:t>.</w:t>
      </w:r>
    </w:p>
    <w:p w14:paraId="70430F3E" w14:textId="77777777" w:rsidR="00723AB5" w:rsidRPr="00723AB5" w:rsidRDefault="00723AB5" w:rsidP="00723AB5">
      <w:pPr>
        <w:pStyle w:val="EndNoteBibliography"/>
        <w:spacing w:after="0"/>
        <w:ind w:left="720" w:hanging="720"/>
      </w:pPr>
      <w:r w:rsidRPr="00723AB5">
        <w:t>11.</w:t>
      </w:r>
      <w:r w:rsidRPr="00723AB5">
        <w:tab/>
        <w:t xml:space="preserve">L. M. Gurung và các cộng sự (2018), </w:t>
      </w:r>
      <w:r w:rsidRPr="00723AB5">
        <w:rPr>
          <w:i/>
        </w:rPr>
        <w:t>Dietary Practice and Nutritional Status of Tuberculosis Patients in Pokhara: A Cross Sectional Study</w:t>
      </w:r>
      <w:r w:rsidRPr="00723AB5">
        <w:t>, Front Nutr. 5, 63.</w:t>
      </w:r>
    </w:p>
    <w:p w14:paraId="19C09144" w14:textId="77777777" w:rsidR="00723AB5" w:rsidRPr="00723AB5" w:rsidRDefault="00723AB5" w:rsidP="00723AB5">
      <w:pPr>
        <w:pStyle w:val="EndNoteBibliography"/>
        <w:spacing w:after="0"/>
        <w:ind w:left="720" w:hanging="720"/>
      </w:pPr>
      <w:r w:rsidRPr="00723AB5">
        <w:t>12.</w:t>
      </w:r>
      <w:r w:rsidRPr="00723AB5">
        <w:tab/>
        <w:t xml:space="preserve">Trần Văn Sáng và Lê Ngọc Hưng (2014), </w:t>
      </w:r>
      <w:r w:rsidRPr="00723AB5">
        <w:rPr>
          <w:i/>
        </w:rPr>
        <w:t>Bệnh học lao</w:t>
      </w:r>
      <w:r w:rsidRPr="00723AB5">
        <w:t>, Nhà xuất bản Y học.</w:t>
      </w:r>
    </w:p>
    <w:p w14:paraId="0C383D96" w14:textId="77777777" w:rsidR="00723AB5" w:rsidRPr="00723AB5" w:rsidRDefault="00723AB5" w:rsidP="00723AB5">
      <w:pPr>
        <w:pStyle w:val="EndNoteBibliography"/>
        <w:spacing w:after="0"/>
        <w:ind w:left="720" w:hanging="720"/>
      </w:pPr>
      <w:r w:rsidRPr="00723AB5">
        <w:t>13.</w:t>
      </w:r>
      <w:r w:rsidRPr="00723AB5">
        <w:tab/>
        <w:t xml:space="preserve">Chương trình Chống lao Quốc gia (2020), </w:t>
      </w:r>
      <w:r w:rsidRPr="00723AB5">
        <w:rPr>
          <w:i/>
        </w:rPr>
        <w:t>Báo cáo tổng kết hoạt động chương trình chống lao năm 2020</w:t>
      </w:r>
      <w:r w:rsidRPr="00723AB5">
        <w:t>.</w:t>
      </w:r>
    </w:p>
    <w:p w14:paraId="4F933CDE" w14:textId="77777777" w:rsidR="00723AB5" w:rsidRPr="00723AB5" w:rsidRDefault="00723AB5" w:rsidP="00723AB5">
      <w:pPr>
        <w:pStyle w:val="EndNoteBibliography"/>
        <w:spacing w:after="0"/>
        <w:ind w:left="720" w:hanging="720"/>
      </w:pPr>
      <w:r w:rsidRPr="00723AB5">
        <w:t>14.</w:t>
      </w:r>
      <w:r w:rsidRPr="00723AB5">
        <w:tab/>
        <w:t xml:space="preserve">V. Schiza và các cộng sự (2022), </w:t>
      </w:r>
      <w:r w:rsidRPr="00723AB5">
        <w:rPr>
          <w:i/>
        </w:rPr>
        <w:t>Impact of the COVID-19 pandemic on TB infection testing</w:t>
      </w:r>
      <w:r w:rsidRPr="00723AB5">
        <w:t>, Int J Tuberc Lung Dis. 26(2), 174-176.</w:t>
      </w:r>
    </w:p>
    <w:p w14:paraId="5E53E64F" w14:textId="77777777" w:rsidR="00723AB5" w:rsidRPr="00723AB5" w:rsidRDefault="00723AB5" w:rsidP="00723AB5">
      <w:pPr>
        <w:pStyle w:val="EndNoteBibliography"/>
        <w:spacing w:after="0"/>
        <w:ind w:left="720" w:hanging="720"/>
      </w:pPr>
      <w:r w:rsidRPr="00723AB5">
        <w:t>15.</w:t>
      </w:r>
      <w:r w:rsidRPr="00723AB5">
        <w:tab/>
        <w:t xml:space="preserve">Lê Thị Ba (2015), </w:t>
      </w:r>
      <w:r w:rsidRPr="00723AB5">
        <w:rPr>
          <w:i/>
        </w:rPr>
        <w:t>Nghiên cứu đặc điểm lâm sàng, cận lâm sàng ở bệnh nhân nghi lao phổi tại Trung tâm hô hấp Bệnh viện Bạch Mai</w:t>
      </w:r>
      <w:r w:rsidRPr="00723AB5">
        <w:t>.</w:t>
      </w:r>
    </w:p>
    <w:p w14:paraId="3AF202C2" w14:textId="77777777" w:rsidR="00723AB5" w:rsidRPr="00723AB5" w:rsidRDefault="00723AB5" w:rsidP="00723AB5">
      <w:pPr>
        <w:pStyle w:val="EndNoteBibliography"/>
        <w:spacing w:after="0"/>
        <w:ind w:left="720" w:hanging="720"/>
      </w:pPr>
      <w:r w:rsidRPr="00723AB5">
        <w:lastRenderedPageBreak/>
        <w:t>16.</w:t>
      </w:r>
      <w:r w:rsidRPr="00723AB5">
        <w:tab/>
        <w:t xml:space="preserve">Phạm Thị Ánh Tuyết (2017), </w:t>
      </w:r>
      <w:r w:rsidRPr="00723AB5">
        <w:rPr>
          <w:i/>
        </w:rPr>
        <w:t>Nghiên cứu đặc điểm lâm sàng, cận lâm sàng và kết quả nuôi cấy trực khuẩn lao bằng MGIT, Loewenstein-Jensen ở bệnh nhân lao phổi mới AFB âm tính tại Bệnh viện 74 Trung Ương</w:t>
      </w:r>
      <w:r w:rsidRPr="00723AB5">
        <w:t>.</w:t>
      </w:r>
    </w:p>
    <w:p w14:paraId="3D9BE06F" w14:textId="77777777" w:rsidR="00723AB5" w:rsidRPr="00723AB5" w:rsidRDefault="00723AB5" w:rsidP="00723AB5">
      <w:pPr>
        <w:pStyle w:val="EndNoteBibliography"/>
        <w:spacing w:after="0"/>
        <w:ind w:left="720" w:hanging="720"/>
      </w:pPr>
      <w:r w:rsidRPr="00723AB5">
        <w:t>17.</w:t>
      </w:r>
      <w:r w:rsidRPr="00723AB5">
        <w:tab/>
        <w:t xml:space="preserve">Phạm Thị Ánh Tuyết (2017), </w:t>
      </w:r>
      <w:r w:rsidRPr="00723AB5">
        <w:rPr>
          <w:i/>
        </w:rPr>
        <w:t>Đặc điểm lâm sàng, cận lâm sàng và hình ảnh chụp cắt lớp vi tính lồng ngực ở bệnh nhân lao phổi mới AFB âm tính</w:t>
      </w:r>
      <w:r w:rsidRPr="00723AB5">
        <w:t>, 159-161.</w:t>
      </w:r>
    </w:p>
    <w:p w14:paraId="1C294318" w14:textId="77777777" w:rsidR="00723AB5" w:rsidRPr="00723AB5" w:rsidRDefault="00723AB5" w:rsidP="00723AB5">
      <w:pPr>
        <w:pStyle w:val="EndNoteBibliography"/>
        <w:spacing w:after="0"/>
        <w:ind w:left="720" w:hanging="720"/>
      </w:pPr>
      <w:r w:rsidRPr="00723AB5">
        <w:t>18.</w:t>
      </w:r>
      <w:r w:rsidRPr="00723AB5">
        <w:tab/>
        <w:t xml:space="preserve">B. Hussien và các cộng sự (2019), </w:t>
      </w:r>
      <w:r w:rsidRPr="00723AB5">
        <w:rPr>
          <w:i/>
        </w:rPr>
        <w:t>Nutritional deficiency and associated factors among new pulmonary tuberculosis patients of Bale Zone Hospitals, southeast Ethiopia</w:t>
      </w:r>
      <w:r w:rsidRPr="00723AB5">
        <w:t>, BMC Res Notes. 12(1), 751.</w:t>
      </w:r>
    </w:p>
    <w:p w14:paraId="6588E868" w14:textId="77777777" w:rsidR="00723AB5" w:rsidRPr="00723AB5" w:rsidRDefault="00723AB5" w:rsidP="00723AB5">
      <w:pPr>
        <w:pStyle w:val="EndNoteBibliography"/>
        <w:spacing w:after="0"/>
        <w:ind w:left="720" w:hanging="720"/>
      </w:pPr>
      <w:r w:rsidRPr="00723AB5">
        <w:t>19.</w:t>
      </w:r>
      <w:r w:rsidRPr="00723AB5">
        <w:tab/>
        <w:t xml:space="preserve">Lê Trọng Thạch (2016), </w:t>
      </w:r>
      <w:r w:rsidRPr="00723AB5">
        <w:rPr>
          <w:i/>
        </w:rPr>
        <w:t>Nghiên cứu đặc điểm lâm sàng, cận lâm sàng và kết quả nuôi cấy đờm tìm vi khuẩn lao bằng phương pháp MGIT ở bệnh nhân lao phổi AFB âm tính, tại Bệnh viện 71 Trung Ương năm 2014-2016</w:t>
      </w:r>
      <w:r w:rsidRPr="00723AB5">
        <w:t>.</w:t>
      </w:r>
    </w:p>
    <w:p w14:paraId="11881720" w14:textId="77777777" w:rsidR="00723AB5" w:rsidRPr="00723AB5" w:rsidRDefault="00723AB5" w:rsidP="00723AB5">
      <w:pPr>
        <w:pStyle w:val="EndNoteBibliography"/>
        <w:spacing w:after="0"/>
        <w:ind w:left="720" w:hanging="720"/>
      </w:pPr>
      <w:r w:rsidRPr="00723AB5">
        <w:t>20.</w:t>
      </w:r>
      <w:r w:rsidRPr="00723AB5">
        <w:tab/>
        <w:t xml:space="preserve">B. A. Rahimi và các cộng sự (2020), </w:t>
      </w:r>
      <w:r w:rsidRPr="00723AB5">
        <w:rPr>
          <w:i/>
        </w:rPr>
        <w:t>Treatment outcome of tuberculosis treatment regimens in Kandahar, Afghanistan</w:t>
      </w:r>
      <w:r w:rsidRPr="00723AB5">
        <w:t>, Indian J Tuberc. 67(1), 87-93.</w:t>
      </w:r>
    </w:p>
    <w:p w14:paraId="762FC312" w14:textId="77777777" w:rsidR="00723AB5" w:rsidRPr="00723AB5" w:rsidRDefault="00723AB5" w:rsidP="00723AB5">
      <w:pPr>
        <w:pStyle w:val="EndNoteBibliography"/>
        <w:spacing w:after="0"/>
        <w:ind w:left="720" w:hanging="720"/>
      </w:pPr>
      <w:r w:rsidRPr="00723AB5">
        <w:t>21.</w:t>
      </w:r>
      <w:r w:rsidRPr="00723AB5">
        <w:tab/>
        <w:t xml:space="preserve">H. Kaur, N. Pandhi và N. C. Kajal (2022), </w:t>
      </w:r>
      <w:r w:rsidRPr="00723AB5">
        <w:rPr>
          <w:i/>
        </w:rPr>
        <w:t>A prospective study of the clinical profile of hemoptysis and its correlation with radiological and microbiological findings</w:t>
      </w:r>
      <w:r w:rsidRPr="00723AB5">
        <w:t>, Int J Mycobacteriol. 11(4), 394-399.</w:t>
      </w:r>
    </w:p>
    <w:p w14:paraId="31C33AAD" w14:textId="77777777" w:rsidR="00723AB5" w:rsidRPr="00723AB5" w:rsidRDefault="00723AB5" w:rsidP="00723AB5">
      <w:pPr>
        <w:pStyle w:val="EndNoteBibliography"/>
        <w:spacing w:after="0"/>
        <w:ind w:left="720" w:hanging="720"/>
      </w:pPr>
      <w:r w:rsidRPr="00723AB5">
        <w:t>22.</w:t>
      </w:r>
      <w:r w:rsidRPr="00723AB5">
        <w:tab/>
        <w:t xml:space="preserve">Vũ Thị Vân Anh (2021), </w:t>
      </w:r>
      <w:r w:rsidRPr="00723AB5">
        <w:rPr>
          <w:i/>
        </w:rPr>
        <w:t>Đặc điểm lâm sàng, cận lâm sàng và mô bệnh học ở bệnh nhân lao phổi có mảnh sinh thiết nuôi cấy trong môi trường lỏng dương tính với Mycobacterium tuberculosis</w:t>
      </w:r>
      <w:r w:rsidRPr="00723AB5">
        <w:t>.</w:t>
      </w:r>
    </w:p>
    <w:p w14:paraId="307A0F1D" w14:textId="77777777" w:rsidR="00723AB5" w:rsidRPr="00723AB5" w:rsidRDefault="00723AB5" w:rsidP="00723AB5">
      <w:pPr>
        <w:pStyle w:val="EndNoteBibliography"/>
        <w:spacing w:after="0"/>
        <w:ind w:left="720" w:hanging="720"/>
      </w:pPr>
      <w:r w:rsidRPr="00723AB5">
        <w:t>23.</w:t>
      </w:r>
      <w:r w:rsidRPr="00723AB5">
        <w:tab/>
        <w:t xml:space="preserve">Nguyễn Thị Phượng (2017), </w:t>
      </w:r>
      <w:r w:rsidRPr="00723AB5">
        <w:rPr>
          <w:i/>
        </w:rPr>
        <w:t>Đặc điểm lâm sàng, cận lâm sàng và tính kháng thuốc chống lao hàng 1 của vi khuẩn ở bệnh nhân lao phổi tại Bệnh viện Phổi Trung Ương năm 2016-2017</w:t>
      </w:r>
      <w:r w:rsidRPr="00723AB5">
        <w:t>.</w:t>
      </w:r>
    </w:p>
    <w:p w14:paraId="6D0E0D60" w14:textId="77777777" w:rsidR="00723AB5" w:rsidRPr="00723AB5" w:rsidRDefault="00723AB5" w:rsidP="00723AB5">
      <w:pPr>
        <w:pStyle w:val="EndNoteBibliography"/>
        <w:spacing w:after="0"/>
        <w:ind w:left="720" w:hanging="720"/>
      </w:pPr>
      <w:r w:rsidRPr="00723AB5">
        <w:t>24.</w:t>
      </w:r>
      <w:r w:rsidRPr="00723AB5">
        <w:tab/>
        <w:t xml:space="preserve">Chương trình Chống lao Quốc gia (2018), </w:t>
      </w:r>
      <w:r w:rsidRPr="00723AB5">
        <w:rPr>
          <w:i/>
        </w:rPr>
        <w:t>Hướng dẫn thực hành chuẩn xét nghiệm vi khuẩn lao</w:t>
      </w:r>
      <w:r w:rsidRPr="00723AB5">
        <w:t>, Bộ Y tế.</w:t>
      </w:r>
    </w:p>
    <w:p w14:paraId="33E384A4" w14:textId="77777777" w:rsidR="00723AB5" w:rsidRPr="00723AB5" w:rsidRDefault="00723AB5" w:rsidP="00723AB5">
      <w:pPr>
        <w:pStyle w:val="EndNoteBibliography"/>
        <w:spacing w:after="0"/>
        <w:ind w:left="720" w:hanging="720"/>
      </w:pPr>
      <w:r w:rsidRPr="00723AB5">
        <w:t>25.</w:t>
      </w:r>
      <w:r w:rsidRPr="00723AB5">
        <w:tab/>
        <w:t xml:space="preserve">Nguyễn Viết Nhung (2022), </w:t>
      </w:r>
      <w:r w:rsidRPr="00723AB5">
        <w:rPr>
          <w:i/>
        </w:rPr>
        <w:t>Bệnh lao và tiến trình chấm dứt bệnh lao</w:t>
      </w:r>
      <w:r w:rsidRPr="00723AB5">
        <w:t>, 71.</w:t>
      </w:r>
    </w:p>
    <w:p w14:paraId="37C939BE" w14:textId="77777777" w:rsidR="00723AB5" w:rsidRPr="00723AB5" w:rsidRDefault="00723AB5" w:rsidP="00723AB5">
      <w:pPr>
        <w:pStyle w:val="EndNoteBibliography"/>
        <w:spacing w:after="0"/>
        <w:ind w:left="720" w:hanging="720"/>
      </w:pPr>
      <w:r w:rsidRPr="00723AB5">
        <w:t>26.</w:t>
      </w:r>
      <w:r w:rsidRPr="00723AB5">
        <w:tab/>
        <w:t xml:space="preserve">Chương trình Chống lao Quốc gia (2016), </w:t>
      </w:r>
      <w:r w:rsidRPr="00723AB5">
        <w:rPr>
          <w:i/>
        </w:rPr>
        <w:t>Hướng dẫn quản lý bệnh lao</w:t>
      </w:r>
      <w:r w:rsidRPr="00723AB5">
        <w:t>, Nhà xuất bản Y học.</w:t>
      </w:r>
    </w:p>
    <w:p w14:paraId="29AB96C8" w14:textId="77777777" w:rsidR="00723AB5" w:rsidRPr="00723AB5" w:rsidRDefault="00723AB5" w:rsidP="00723AB5">
      <w:pPr>
        <w:pStyle w:val="EndNoteBibliography"/>
        <w:spacing w:after="0"/>
        <w:ind w:left="720" w:hanging="720"/>
      </w:pPr>
      <w:r w:rsidRPr="00723AB5">
        <w:t>27.</w:t>
      </w:r>
      <w:r w:rsidRPr="00723AB5">
        <w:tab/>
        <w:t xml:space="preserve">Chương trình Chống lao Quốc gia (2014), </w:t>
      </w:r>
      <w:r w:rsidRPr="00723AB5">
        <w:rPr>
          <w:i/>
        </w:rPr>
        <w:t>Giới thiệu kỹ thuật chẩn đoán bệnh lao bằng Xpert MTB/RIF</w:t>
      </w:r>
      <w:r w:rsidRPr="00723AB5">
        <w:t>, Báo cáo tổng kết Dự án TB care I, Hà Nội tháng 12 năm 2014, 25-35.</w:t>
      </w:r>
    </w:p>
    <w:p w14:paraId="573E8845" w14:textId="77777777" w:rsidR="00723AB5" w:rsidRPr="00723AB5" w:rsidRDefault="00723AB5" w:rsidP="00723AB5">
      <w:pPr>
        <w:pStyle w:val="EndNoteBibliography"/>
        <w:spacing w:after="0"/>
        <w:ind w:left="720" w:hanging="720"/>
      </w:pPr>
      <w:r w:rsidRPr="00723AB5">
        <w:t>28.</w:t>
      </w:r>
      <w:r w:rsidRPr="00723AB5">
        <w:tab/>
        <w:t xml:space="preserve">Nguyễn Kim Cương và Bùi Huy Hoàng (2021), </w:t>
      </w:r>
      <w:r w:rsidRPr="00723AB5">
        <w:rPr>
          <w:i/>
        </w:rPr>
        <w:t>Nghiên cứu giá trị của xét nghiệm Xpert MTB/RIF Ultra đờm ở người bệnh nghi lao có hai mẫu xét nghiệm soi đờm trực tiếp AFB (-)</w:t>
      </w:r>
      <w:r w:rsidRPr="00723AB5">
        <w:t>, 7-14.</w:t>
      </w:r>
    </w:p>
    <w:p w14:paraId="63336D6E" w14:textId="77777777" w:rsidR="00723AB5" w:rsidRPr="00723AB5" w:rsidRDefault="00723AB5" w:rsidP="00723AB5">
      <w:pPr>
        <w:pStyle w:val="EndNoteBibliography"/>
        <w:spacing w:after="0"/>
        <w:ind w:left="720" w:hanging="720"/>
      </w:pPr>
      <w:r w:rsidRPr="00723AB5">
        <w:lastRenderedPageBreak/>
        <w:t>29.</w:t>
      </w:r>
      <w:r w:rsidRPr="00723AB5">
        <w:tab/>
        <w:t xml:space="preserve">C. Lama và các cộng sự (2022), </w:t>
      </w:r>
      <w:r w:rsidRPr="00723AB5">
        <w:rPr>
          <w:i/>
        </w:rPr>
        <w:t>Evaluation of Xpert MTB/RIF Assay, MTB Culture and Line Probe Assay for the Detection of MDR Tuberculosis in AFB Smear Negative Specimens</w:t>
      </w:r>
      <w:r w:rsidRPr="00723AB5">
        <w:t>, Diseases. 10(4).</w:t>
      </w:r>
    </w:p>
    <w:p w14:paraId="00479DBF" w14:textId="77777777" w:rsidR="00723AB5" w:rsidRPr="00723AB5" w:rsidRDefault="00723AB5" w:rsidP="00723AB5">
      <w:pPr>
        <w:pStyle w:val="EndNoteBibliography"/>
        <w:spacing w:after="0"/>
        <w:ind w:left="720" w:hanging="720"/>
      </w:pPr>
      <w:r w:rsidRPr="00723AB5">
        <w:t>30.</w:t>
      </w:r>
      <w:r w:rsidRPr="00723AB5">
        <w:tab/>
        <w:t xml:space="preserve">Đỗ Đức Hiển (1999), </w:t>
      </w:r>
      <w:r w:rsidRPr="00723AB5">
        <w:rPr>
          <w:i/>
        </w:rPr>
        <w:t>X-quang trong chẩn đoán lao phổi</w:t>
      </w:r>
      <w:r w:rsidRPr="00723AB5">
        <w:t>, Bệnh học lao và bệnh phổi, Nhà xuất bản Y học, 43-46.</w:t>
      </w:r>
    </w:p>
    <w:p w14:paraId="57E1638A" w14:textId="77777777" w:rsidR="00723AB5" w:rsidRPr="00723AB5" w:rsidRDefault="00723AB5" w:rsidP="00723AB5">
      <w:pPr>
        <w:pStyle w:val="EndNoteBibliography"/>
        <w:spacing w:after="0"/>
        <w:ind w:left="720" w:hanging="720"/>
      </w:pPr>
      <w:r w:rsidRPr="00723AB5">
        <w:t>31.</w:t>
      </w:r>
      <w:r w:rsidRPr="00723AB5">
        <w:tab/>
        <w:t xml:space="preserve">Nguyễn Văn Thành (2021), </w:t>
      </w:r>
      <w:r w:rsidRPr="00723AB5">
        <w:rPr>
          <w:i/>
        </w:rPr>
        <w:t>Thực hành X-quang ngực</w:t>
      </w:r>
      <w:r w:rsidRPr="00723AB5">
        <w:t>, Nhà xuất bản Y học.</w:t>
      </w:r>
    </w:p>
    <w:p w14:paraId="3121FE5C" w14:textId="77777777" w:rsidR="00723AB5" w:rsidRPr="00723AB5" w:rsidRDefault="00723AB5" w:rsidP="00723AB5">
      <w:pPr>
        <w:pStyle w:val="EndNoteBibliography"/>
        <w:spacing w:after="0"/>
        <w:ind w:left="720" w:hanging="720"/>
      </w:pPr>
      <w:r w:rsidRPr="00723AB5">
        <w:t>32.</w:t>
      </w:r>
      <w:r w:rsidRPr="00723AB5">
        <w:tab/>
        <w:t xml:space="preserve">Trần Văn Việt và Nguyễn Xuân Hiền (2017), </w:t>
      </w:r>
      <w:r w:rsidRPr="00723AB5">
        <w:rPr>
          <w:i/>
        </w:rPr>
        <w:t>Nghiên cứu giá trị của phương pháp chụp X-quang phổi trong chẩn đoán lao phổi tại Bệnh viện Lao và bệnh phổi Hải Dương</w:t>
      </w:r>
      <w:r w:rsidRPr="00723AB5">
        <w:t>, 38-42.</w:t>
      </w:r>
    </w:p>
    <w:p w14:paraId="4C954B45" w14:textId="77777777" w:rsidR="00723AB5" w:rsidRPr="00723AB5" w:rsidRDefault="00723AB5" w:rsidP="00723AB5">
      <w:pPr>
        <w:pStyle w:val="EndNoteBibliography"/>
        <w:spacing w:after="0"/>
        <w:ind w:left="720" w:hanging="720"/>
      </w:pPr>
      <w:r w:rsidRPr="00723AB5">
        <w:t>33.</w:t>
      </w:r>
      <w:r w:rsidRPr="00723AB5">
        <w:tab/>
        <w:t xml:space="preserve">G. Tavaziva và các cộng sự (2022), </w:t>
      </w:r>
      <w:r w:rsidRPr="00723AB5">
        <w:rPr>
          <w:i/>
        </w:rPr>
        <w:t>Diagnostic accuracy of a commercially available, deep learning-based chest X-ray interpretation software for detecting culture-confirmed pulmonary tuberculosis</w:t>
      </w:r>
      <w:r w:rsidRPr="00723AB5">
        <w:t>, Int J Infect Dis. 122, 15-20.</w:t>
      </w:r>
    </w:p>
    <w:p w14:paraId="49175678" w14:textId="77777777" w:rsidR="00723AB5" w:rsidRPr="00723AB5" w:rsidRDefault="00723AB5" w:rsidP="00723AB5">
      <w:pPr>
        <w:pStyle w:val="EndNoteBibliography"/>
        <w:spacing w:after="0"/>
        <w:ind w:left="720" w:hanging="720"/>
      </w:pPr>
      <w:r w:rsidRPr="00723AB5">
        <w:t>34.</w:t>
      </w:r>
      <w:r w:rsidRPr="00723AB5">
        <w:tab/>
        <w:t xml:space="preserve">Võ Trọng Thành (2019), </w:t>
      </w:r>
      <w:r w:rsidRPr="00723AB5">
        <w:rPr>
          <w:i/>
        </w:rPr>
        <w:t>Nghiên cứu sự thay đổi một số chỉ số huyết học ở bệnh nhân lao phổi được điều trị tại Bệnh viện Phổi Trung Ương</w:t>
      </w:r>
      <w:r w:rsidRPr="00723AB5">
        <w:t>, Trường Đại học Y Hà Nội.</w:t>
      </w:r>
    </w:p>
    <w:p w14:paraId="50691EE0" w14:textId="77777777" w:rsidR="00723AB5" w:rsidRPr="00723AB5" w:rsidRDefault="00723AB5" w:rsidP="00723AB5">
      <w:pPr>
        <w:pStyle w:val="EndNoteBibliography"/>
        <w:spacing w:after="0"/>
        <w:ind w:left="720" w:hanging="720"/>
      </w:pPr>
      <w:r w:rsidRPr="00723AB5">
        <w:t>35.</w:t>
      </w:r>
      <w:r w:rsidRPr="00723AB5">
        <w:tab/>
        <w:t xml:space="preserve">A. Mukherjee và các cộng sự (2019), </w:t>
      </w:r>
      <w:r w:rsidRPr="00723AB5">
        <w:rPr>
          <w:i/>
        </w:rPr>
        <w:t>Prevalence, characteristics, and predictors of tuberculosis associated anemia</w:t>
      </w:r>
      <w:r w:rsidRPr="00723AB5">
        <w:t>, J Family Med Prim Care. 8(7), 2445-2449.</w:t>
      </w:r>
    </w:p>
    <w:p w14:paraId="74A99865" w14:textId="77777777" w:rsidR="00723AB5" w:rsidRPr="00723AB5" w:rsidRDefault="00723AB5" w:rsidP="00723AB5">
      <w:pPr>
        <w:pStyle w:val="EndNoteBibliography"/>
        <w:spacing w:after="0"/>
        <w:ind w:left="720" w:hanging="720"/>
      </w:pPr>
      <w:r w:rsidRPr="00723AB5">
        <w:t>36.</w:t>
      </w:r>
      <w:r w:rsidRPr="00723AB5">
        <w:tab/>
        <w:t xml:space="preserve">Chương trình Chống lao Quốc gia (2009), </w:t>
      </w:r>
      <w:r w:rsidRPr="00723AB5">
        <w:rPr>
          <w:i/>
        </w:rPr>
        <w:t>Hướng dẫn quản lý bệnh lao kháng đa thuốc</w:t>
      </w:r>
      <w:r w:rsidRPr="00723AB5">
        <w:t>, Nhà xuất bản Y học.</w:t>
      </w:r>
    </w:p>
    <w:p w14:paraId="58804D2D" w14:textId="77777777" w:rsidR="00723AB5" w:rsidRPr="00723AB5" w:rsidRDefault="00723AB5" w:rsidP="00723AB5">
      <w:pPr>
        <w:pStyle w:val="EndNoteBibliography"/>
        <w:spacing w:after="0"/>
        <w:ind w:left="720" w:hanging="720"/>
      </w:pPr>
      <w:r w:rsidRPr="00723AB5">
        <w:t>37.</w:t>
      </w:r>
      <w:r w:rsidRPr="00723AB5">
        <w:tab/>
        <w:t xml:space="preserve">Trần Văn Sáng (2007), </w:t>
      </w:r>
      <w:r w:rsidRPr="00723AB5">
        <w:rPr>
          <w:i/>
        </w:rPr>
        <w:t>Hỏi đáp về bệnh lao kháng thuốc</w:t>
      </w:r>
      <w:r w:rsidRPr="00723AB5">
        <w:t>, Nhà xuất bản Y học.</w:t>
      </w:r>
    </w:p>
    <w:p w14:paraId="06822022" w14:textId="77777777" w:rsidR="00723AB5" w:rsidRPr="00723AB5" w:rsidRDefault="00723AB5" w:rsidP="00723AB5">
      <w:pPr>
        <w:pStyle w:val="EndNoteBibliography"/>
        <w:spacing w:after="0"/>
        <w:ind w:left="720" w:hanging="720"/>
      </w:pPr>
      <w:r w:rsidRPr="00723AB5">
        <w:t>38.</w:t>
      </w:r>
      <w:r w:rsidRPr="00723AB5">
        <w:tab/>
        <w:t xml:space="preserve">World Health Organization (2011), </w:t>
      </w:r>
      <w:r w:rsidRPr="00723AB5">
        <w:rPr>
          <w:i/>
        </w:rPr>
        <w:t>Guidelines for the programmatic management of drug-resistant tuberculosis</w:t>
      </w:r>
      <w:r w:rsidRPr="00723AB5">
        <w:t>, World Health Organization.</w:t>
      </w:r>
    </w:p>
    <w:p w14:paraId="53FA44C8" w14:textId="77777777" w:rsidR="00723AB5" w:rsidRPr="00723AB5" w:rsidRDefault="00723AB5" w:rsidP="00723AB5">
      <w:pPr>
        <w:pStyle w:val="EndNoteBibliography"/>
        <w:spacing w:after="0"/>
        <w:ind w:left="720" w:hanging="720"/>
      </w:pPr>
      <w:r w:rsidRPr="00723AB5">
        <w:t>39.</w:t>
      </w:r>
      <w:r w:rsidRPr="00723AB5">
        <w:tab/>
        <w:t xml:space="preserve">M. Elia (2017), </w:t>
      </w:r>
      <w:r w:rsidRPr="00723AB5">
        <w:rPr>
          <w:i/>
        </w:rPr>
        <w:t>Defining, Recognizing, and Reporting Malnutrition</w:t>
      </w:r>
      <w:r w:rsidRPr="00723AB5">
        <w:t>, Int J Low Extrem Wounds. 16(4), 230-237.</w:t>
      </w:r>
    </w:p>
    <w:p w14:paraId="5CE280D0" w14:textId="77777777" w:rsidR="00723AB5" w:rsidRPr="00723AB5" w:rsidRDefault="00723AB5" w:rsidP="00723AB5">
      <w:pPr>
        <w:pStyle w:val="EndNoteBibliography"/>
        <w:spacing w:after="0"/>
        <w:ind w:left="720" w:hanging="720"/>
      </w:pPr>
      <w:r w:rsidRPr="00723AB5">
        <w:t>40.</w:t>
      </w:r>
      <w:r w:rsidRPr="00723AB5">
        <w:tab/>
        <w:t xml:space="preserve">A. Zierle-Ghosh và A. Jan (2022), </w:t>
      </w:r>
      <w:r w:rsidRPr="00723AB5">
        <w:rPr>
          <w:i/>
        </w:rPr>
        <w:t>Physiology, Body Mass Index</w:t>
      </w:r>
      <w:r w:rsidRPr="00723AB5">
        <w:t>, StatPearls, StatPearls Publishing Copyright © 2022, StatPearls Publishing LLC., Treasure Island (FL).</w:t>
      </w:r>
    </w:p>
    <w:p w14:paraId="2C5C0D7E" w14:textId="77777777" w:rsidR="00723AB5" w:rsidRPr="00723AB5" w:rsidRDefault="00723AB5" w:rsidP="00723AB5">
      <w:pPr>
        <w:pStyle w:val="EndNoteBibliography"/>
        <w:spacing w:after="0"/>
        <w:ind w:left="720" w:hanging="720"/>
      </w:pPr>
      <w:r w:rsidRPr="00723AB5">
        <w:t>41.</w:t>
      </w:r>
      <w:r w:rsidRPr="00723AB5">
        <w:tab/>
        <w:t xml:space="preserve">World Health Organization (1995), </w:t>
      </w:r>
      <w:r w:rsidRPr="00723AB5">
        <w:rPr>
          <w:i/>
        </w:rPr>
        <w:t>Physical status: the use and interpretation of anthropometry. Report of a WHO Expert Committee</w:t>
      </w:r>
      <w:r w:rsidRPr="00723AB5">
        <w:t>, World Health Organ Tech Rep Ser. 854, 1-452.</w:t>
      </w:r>
    </w:p>
    <w:p w14:paraId="2396281B" w14:textId="77777777" w:rsidR="00723AB5" w:rsidRPr="00723AB5" w:rsidRDefault="00723AB5" w:rsidP="00723AB5">
      <w:pPr>
        <w:pStyle w:val="EndNoteBibliography"/>
        <w:spacing w:after="0"/>
        <w:ind w:left="720" w:hanging="720"/>
      </w:pPr>
      <w:r w:rsidRPr="00723AB5">
        <w:t>42.</w:t>
      </w:r>
      <w:r w:rsidRPr="00723AB5">
        <w:tab/>
        <w:t xml:space="preserve">D. R. Duerksen, M. Laporte và K. Jeejeebhoy (2021), </w:t>
      </w:r>
      <w:r w:rsidRPr="00723AB5">
        <w:rPr>
          <w:i/>
        </w:rPr>
        <w:t>Evaluation of Nutrition Status Using the Subjective Global Assessment: Malnutrition, Cachexia, and Sarcopenia</w:t>
      </w:r>
      <w:r w:rsidRPr="00723AB5">
        <w:t>, Nutr Clin Pract. 36(5), 942-956.</w:t>
      </w:r>
    </w:p>
    <w:p w14:paraId="25E45400" w14:textId="77777777" w:rsidR="00723AB5" w:rsidRPr="00723AB5" w:rsidRDefault="00723AB5" w:rsidP="00723AB5">
      <w:pPr>
        <w:pStyle w:val="EndNoteBibliography"/>
        <w:spacing w:after="0"/>
        <w:ind w:left="720" w:hanging="720"/>
      </w:pPr>
      <w:r w:rsidRPr="00723AB5">
        <w:lastRenderedPageBreak/>
        <w:t>43.</w:t>
      </w:r>
      <w:r w:rsidRPr="00723AB5">
        <w:tab/>
        <w:t xml:space="preserve">Walker HK, Hall WD và Hurst JW (1990), </w:t>
      </w:r>
      <w:r w:rsidRPr="00723AB5">
        <w:rPr>
          <w:i/>
        </w:rPr>
        <w:t>Chapter 101: Serum Albumin and Globulin</w:t>
      </w:r>
      <w:r w:rsidRPr="00723AB5">
        <w:t>, Physical Clinical Methods: The History, and Laboratory Examinations. 3rd edition., ed.</w:t>
      </w:r>
    </w:p>
    <w:p w14:paraId="54F0576F" w14:textId="77777777" w:rsidR="00723AB5" w:rsidRPr="00723AB5" w:rsidRDefault="00723AB5" w:rsidP="00723AB5">
      <w:pPr>
        <w:pStyle w:val="EndNoteBibliography"/>
        <w:spacing w:after="0"/>
        <w:ind w:left="720" w:hanging="720"/>
      </w:pPr>
      <w:r w:rsidRPr="00723AB5">
        <w:t>44.</w:t>
      </w:r>
      <w:r w:rsidRPr="00723AB5">
        <w:tab/>
        <w:t xml:space="preserve">D. C. Evans và các cộng sự (2021), </w:t>
      </w:r>
      <w:r w:rsidRPr="00723AB5">
        <w:rPr>
          <w:i/>
        </w:rPr>
        <w:t>The Use of Visceral Proteins as Nutrition Markers: An ASPEN Position Paper</w:t>
      </w:r>
      <w:r w:rsidRPr="00723AB5">
        <w:t>, Nutr Clin Pract. 36(1), 22-28.</w:t>
      </w:r>
    </w:p>
    <w:p w14:paraId="1B4B22F2" w14:textId="77777777" w:rsidR="00723AB5" w:rsidRPr="00723AB5" w:rsidRDefault="00723AB5" w:rsidP="00723AB5">
      <w:pPr>
        <w:pStyle w:val="EndNoteBibliography"/>
        <w:spacing w:after="0"/>
        <w:ind w:left="720" w:hanging="720"/>
      </w:pPr>
      <w:r w:rsidRPr="00723AB5">
        <w:t>45.</w:t>
      </w:r>
      <w:r w:rsidRPr="00723AB5">
        <w:tab/>
        <w:t xml:space="preserve">Nguyễn Ngọc Lanh (2012), </w:t>
      </w:r>
      <w:r w:rsidRPr="00723AB5">
        <w:rPr>
          <w:i/>
        </w:rPr>
        <w:t>Sinh lý bệnh học</w:t>
      </w:r>
      <w:r w:rsidRPr="00723AB5">
        <w:t>, Nhà xuất bản Y học.</w:t>
      </w:r>
    </w:p>
    <w:p w14:paraId="0481DCAF" w14:textId="77777777" w:rsidR="00723AB5" w:rsidRPr="00723AB5" w:rsidRDefault="00723AB5" w:rsidP="00723AB5">
      <w:pPr>
        <w:pStyle w:val="EndNoteBibliography"/>
        <w:spacing w:after="0"/>
        <w:ind w:left="720" w:hanging="720"/>
      </w:pPr>
      <w:r w:rsidRPr="00723AB5">
        <w:t>46.</w:t>
      </w:r>
      <w:r w:rsidRPr="00723AB5">
        <w:tab/>
        <w:t xml:space="preserve">Bộ Y tế (2022), </w:t>
      </w:r>
      <w:r w:rsidRPr="00723AB5">
        <w:rPr>
          <w:i/>
        </w:rPr>
        <w:t>Quyết định 1832/QĐ-BYT về việc ban hành "Hướng dẫn chẩn đoán và điều trị một số bệnh lý huyết học"</w:t>
      </w:r>
      <w:r w:rsidRPr="00723AB5">
        <w:t>.</w:t>
      </w:r>
    </w:p>
    <w:p w14:paraId="4EF8DFEB" w14:textId="77777777" w:rsidR="00723AB5" w:rsidRPr="00723AB5" w:rsidRDefault="00723AB5" w:rsidP="00723AB5">
      <w:pPr>
        <w:pStyle w:val="EndNoteBibliography"/>
        <w:spacing w:after="0"/>
        <w:ind w:left="720" w:hanging="720"/>
      </w:pPr>
      <w:r w:rsidRPr="00723AB5">
        <w:t>47.</w:t>
      </w:r>
      <w:r w:rsidRPr="00723AB5">
        <w:tab/>
        <w:t xml:space="preserve">Rebanta K. Chakraborty và Bracken Burns (2023), </w:t>
      </w:r>
      <w:r w:rsidRPr="00723AB5">
        <w:rPr>
          <w:i/>
        </w:rPr>
        <w:t>Systemic Inflammatory Response Syndrome</w:t>
      </w:r>
      <w:r w:rsidRPr="00723AB5">
        <w:t>.</w:t>
      </w:r>
    </w:p>
    <w:p w14:paraId="002A7902" w14:textId="06CB41D8" w:rsidR="00723AB5" w:rsidRPr="00723AB5" w:rsidRDefault="00723AB5" w:rsidP="00723AB5">
      <w:pPr>
        <w:pStyle w:val="EndNoteBibliography"/>
        <w:spacing w:after="0"/>
        <w:ind w:left="720" w:hanging="720"/>
      </w:pPr>
      <w:r w:rsidRPr="00723AB5">
        <w:t>48.</w:t>
      </w:r>
      <w:r w:rsidRPr="00723AB5">
        <w:tab/>
        <w:t xml:space="preserve">Ngọc Dung Trần và các cộng sự (2023), </w:t>
      </w:r>
      <w:r w:rsidRPr="00723AB5">
        <w:rPr>
          <w:i/>
        </w:rPr>
        <w:t xml:space="preserve">TỶ LỆ MẮC VÀ ĐẶC ĐIỂM DỊCH TỄ LAO MỚI TẠI </w:t>
      </w:r>
      <w:r w:rsidR="002379A7">
        <w:rPr>
          <w:i/>
        </w:rPr>
        <w:t>TỈNH</w:t>
      </w:r>
      <w:r w:rsidRPr="00723AB5">
        <w:rPr>
          <w:i/>
        </w:rPr>
        <w:t xml:space="preserve"> ĐỒNG THÁP NĂM 2020</w:t>
      </w:r>
      <w:r w:rsidRPr="00723AB5">
        <w:t>, Tạp chí Y học Việt Nam. 524(1B).</w:t>
      </w:r>
    </w:p>
    <w:p w14:paraId="59241EB5" w14:textId="77777777" w:rsidR="00723AB5" w:rsidRPr="00723AB5" w:rsidRDefault="00723AB5" w:rsidP="00723AB5">
      <w:pPr>
        <w:pStyle w:val="EndNoteBibliography"/>
        <w:spacing w:after="0"/>
        <w:ind w:left="720" w:hanging="720"/>
      </w:pPr>
      <w:r w:rsidRPr="00723AB5">
        <w:t>49.</w:t>
      </w:r>
      <w:r w:rsidRPr="00723AB5">
        <w:tab/>
        <w:t xml:space="preserve">Nguyễn Trọng Hưng (2020), </w:t>
      </w:r>
      <w:r w:rsidRPr="00723AB5">
        <w:rPr>
          <w:i/>
        </w:rPr>
        <w:t>TÌNH TRẠNG DINH DƯỠNG THEO PHƯƠNG PHÁP NHÂN TRẮC HỌC Ở NGƯỜI BỆNH LAO PHỔI TRƯỚC KHI NHẬP VIỆN TẠI BỆNH VIỆN PHỔI TRUNG ƯƠNG NĂM 2019-2020</w:t>
      </w:r>
      <w:r w:rsidRPr="00723AB5">
        <w:t>, TC.DD &amp; TP 16 (2) - 2020.</w:t>
      </w:r>
    </w:p>
    <w:p w14:paraId="7539CCAF" w14:textId="77777777" w:rsidR="00723AB5" w:rsidRPr="00723AB5" w:rsidRDefault="00723AB5" w:rsidP="00723AB5">
      <w:pPr>
        <w:pStyle w:val="EndNoteBibliography"/>
        <w:spacing w:after="0"/>
        <w:ind w:left="720" w:hanging="720"/>
      </w:pPr>
      <w:r w:rsidRPr="00723AB5">
        <w:t>50.</w:t>
      </w:r>
      <w:r w:rsidRPr="00723AB5">
        <w:tab/>
        <w:t xml:space="preserve">H. S. Lin và các cộng sự (2021), </w:t>
      </w:r>
      <w:r w:rsidRPr="00723AB5">
        <w:rPr>
          <w:i/>
        </w:rPr>
        <w:t>Nutrition Assessment and Adverse Outcomes in Hospitalized Patients with Tuberculosis</w:t>
      </w:r>
      <w:r w:rsidRPr="00723AB5">
        <w:t>, J Clin Med. 10(12).</w:t>
      </w:r>
    </w:p>
    <w:p w14:paraId="0433D338" w14:textId="77777777" w:rsidR="00723AB5" w:rsidRPr="00723AB5" w:rsidRDefault="00723AB5" w:rsidP="00723AB5">
      <w:pPr>
        <w:pStyle w:val="EndNoteBibliography"/>
        <w:spacing w:after="0"/>
        <w:ind w:left="720" w:hanging="720"/>
      </w:pPr>
      <w:r w:rsidRPr="00723AB5">
        <w:t>51.</w:t>
      </w:r>
      <w:r w:rsidRPr="00723AB5">
        <w:tab/>
        <w:t xml:space="preserve">B. B. Musuenge, G. G. Poda và P. C. Chen (2020), </w:t>
      </w:r>
      <w:r w:rsidRPr="00723AB5">
        <w:rPr>
          <w:i/>
        </w:rPr>
        <w:t>Nutritional Status of Patients with Tuberculosis and Associated Factors in the Health Centre Region of Burkina Faso</w:t>
      </w:r>
      <w:r w:rsidRPr="00723AB5">
        <w:t>, Nutrients. 12(9).</w:t>
      </w:r>
    </w:p>
    <w:p w14:paraId="17DFA88C" w14:textId="77777777" w:rsidR="00723AB5" w:rsidRPr="00723AB5" w:rsidRDefault="00723AB5" w:rsidP="00723AB5">
      <w:pPr>
        <w:pStyle w:val="EndNoteBibliography"/>
        <w:spacing w:after="0"/>
        <w:ind w:left="720" w:hanging="720"/>
      </w:pPr>
      <w:r w:rsidRPr="00723AB5">
        <w:t>52.</w:t>
      </w:r>
      <w:r w:rsidRPr="00723AB5">
        <w:tab/>
        <w:t xml:space="preserve">F. Krapp và các cộng sự (2008), </w:t>
      </w:r>
      <w:r w:rsidRPr="00723AB5">
        <w:rPr>
          <w:i/>
        </w:rPr>
        <w:t>Bodyweight gain to predict treatment outcome in patients with pulmonary tuberculosis in Peru</w:t>
      </w:r>
      <w:r w:rsidRPr="00723AB5">
        <w:t>, Int J Tuberc Lung Dis. 12(10), 1153-9.</w:t>
      </w:r>
    </w:p>
    <w:p w14:paraId="2F33CBBB" w14:textId="77777777" w:rsidR="00723AB5" w:rsidRPr="00723AB5" w:rsidRDefault="00723AB5" w:rsidP="00723AB5">
      <w:pPr>
        <w:pStyle w:val="EndNoteBibliography"/>
        <w:spacing w:after="0"/>
        <w:ind w:left="720" w:hanging="720"/>
      </w:pPr>
      <w:r w:rsidRPr="00723AB5">
        <w:t>53.</w:t>
      </w:r>
      <w:r w:rsidRPr="00723AB5">
        <w:tab/>
        <w:t xml:space="preserve">T. A. Pakasi và các cộng sự (2009), </w:t>
      </w:r>
      <w:r w:rsidRPr="00723AB5">
        <w:rPr>
          <w:i/>
        </w:rPr>
        <w:t>Malnutrition and socio-demographic factors associated with pulmonary tuberculosis in Timor and Rote Islands, Indonesia</w:t>
      </w:r>
      <w:r w:rsidRPr="00723AB5">
        <w:t>, Int J Tuberc Lung Dis. 13(6), 755-9.</w:t>
      </w:r>
    </w:p>
    <w:p w14:paraId="29CC179B" w14:textId="77777777" w:rsidR="00723AB5" w:rsidRPr="00723AB5" w:rsidRDefault="00723AB5" w:rsidP="00723AB5">
      <w:pPr>
        <w:pStyle w:val="EndNoteBibliography"/>
        <w:spacing w:after="0"/>
        <w:ind w:left="720" w:hanging="720"/>
      </w:pPr>
      <w:r w:rsidRPr="00723AB5">
        <w:t>54.</w:t>
      </w:r>
      <w:r w:rsidRPr="00723AB5">
        <w:tab/>
        <w:t xml:space="preserve">SanchitaSubedi và các cộng sự (2019), </w:t>
      </w:r>
      <w:r w:rsidRPr="00723AB5">
        <w:rPr>
          <w:i/>
        </w:rPr>
        <w:t>Nutritional Status of Patients with Pulmonary Tuberculosis receiving Anti-Tuberculosis Treatment at BP Koirala Institute of Health Sciences, Nepal</w:t>
      </w:r>
      <w:r w:rsidRPr="00723AB5">
        <w:t>.</w:t>
      </w:r>
    </w:p>
    <w:p w14:paraId="2ADC9B12" w14:textId="77777777" w:rsidR="00723AB5" w:rsidRPr="00723AB5" w:rsidRDefault="00723AB5" w:rsidP="00723AB5">
      <w:pPr>
        <w:pStyle w:val="EndNoteBibliography"/>
        <w:spacing w:after="0"/>
        <w:ind w:left="720" w:hanging="720"/>
      </w:pPr>
      <w:r w:rsidRPr="00723AB5">
        <w:t>55.</w:t>
      </w:r>
      <w:r w:rsidRPr="00723AB5">
        <w:tab/>
        <w:t xml:space="preserve">Dương Quang Tuấn (2016), </w:t>
      </w:r>
      <w:r w:rsidRPr="00723AB5">
        <w:rPr>
          <w:i/>
        </w:rPr>
        <w:t>LIÊN QUAN GIỮA CHỈ SỐ BMI VỚI MỘT SỐ ĐẶC ĐIỂM LÂM SÀNG VÀ CẬN LÂM SÀNG CỦA BỆNH LAO PHỔI VÀ SỰ THAY ĐỔI CHỈ SỐ BMI SAU 1 THÁNG ĐIỀU TRỊ</w:t>
      </w:r>
      <w:r w:rsidRPr="00723AB5">
        <w:t>, Tạp chí Y Dược học - Trường Đại học Y Dược Huế - Tập 6, số 4.</w:t>
      </w:r>
    </w:p>
    <w:p w14:paraId="536DF4EB" w14:textId="77777777" w:rsidR="00723AB5" w:rsidRPr="00723AB5" w:rsidRDefault="00723AB5" w:rsidP="00723AB5">
      <w:pPr>
        <w:pStyle w:val="EndNoteBibliography"/>
        <w:spacing w:after="0"/>
        <w:ind w:left="720" w:hanging="720"/>
      </w:pPr>
      <w:r w:rsidRPr="00723AB5">
        <w:lastRenderedPageBreak/>
        <w:t>56.</w:t>
      </w:r>
      <w:r w:rsidRPr="00723AB5">
        <w:tab/>
        <w:t xml:space="preserve">M. G. Oliveira và các cộng sự (2014), </w:t>
      </w:r>
      <w:r w:rsidRPr="00723AB5">
        <w:rPr>
          <w:i/>
        </w:rPr>
        <w:t>Anemia in hospitalized patients with pulmonary tuberculosis</w:t>
      </w:r>
      <w:r w:rsidRPr="00723AB5">
        <w:t>, J Bras Pneumol. 40(4), 403-10.</w:t>
      </w:r>
    </w:p>
    <w:p w14:paraId="3C115FA3" w14:textId="77777777" w:rsidR="00723AB5" w:rsidRPr="00723AB5" w:rsidRDefault="00723AB5" w:rsidP="00723AB5">
      <w:pPr>
        <w:pStyle w:val="EndNoteBibliography"/>
        <w:ind w:left="720" w:hanging="720"/>
      </w:pPr>
      <w:r w:rsidRPr="00723AB5">
        <w:t>57.</w:t>
      </w:r>
      <w:r w:rsidRPr="00723AB5">
        <w:tab/>
        <w:t xml:space="preserve">A. S. Magassouba và các cộng sự (2021), </w:t>
      </w:r>
      <w:r w:rsidRPr="00723AB5">
        <w:rPr>
          <w:i/>
        </w:rPr>
        <w:t>Malnutrition prevalence and associated biochemical factors among drug-resistance tuberculosis (DR-TB) patients at key treatment sites in Conakry City, Republic of Guinea</w:t>
      </w:r>
      <w:r w:rsidRPr="00723AB5">
        <w:t>, Pan Afr Med J. 38, 279.</w:t>
      </w:r>
    </w:p>
    <w:p w14:paraId="6FD80654" w14:textId="596CC012"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22" w:name="_Toc134606403"/>
      <w:r>
        <w:lastRenderedPageBreak/>
        <w:t>PHỤ LỤC</w:t>
      </w:r>
      <w:bookmarkEnd w:id="122"/>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517E1A87" w14:textId="77777777" w:rsidR="00891951" w:rsidRPr="00F670D9" w:rsidRDefault="00891951" w:rsidP="000F0949">
      <w:pPr>
        <w:tabs>
          <w:tab w:val="left" w:leader="dot" w:pos="4410"/>
          <w:tab w:val="left" w:leader="dot" w:pos="6300"/>
        </w:tabs>
        <w:ind w:firstLine="0"/>
      </w:pPr>
      <w:r w:rsidRPr="00F670D9">
        <w:t>- Thời gi</w:t>
      </w:r>
      <w:r>
        <w:t>a</w:t>
      </w:r>
      <w:r w:rsidRPr="00F670D9">
        <w:t xml:space="preserve">n từ khi có triệu chứng đến khi vào viện: 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C037E3">
        <w:tc>
          <w:tcPr>
            <w:tcW w:w="2520" w:type="dxa"/>
          </w:tcPr>
          <w:p w14:paraId="424EB38C" w14:textId="77777777" w:rsidR="00891951" w:rsidRPr="00F670D9" w:rsidRDefault="00891951" w:rsidP="00C037E3">
            <w:pPr>
              <w:tabs>
                <w:tab w:val="left" w:leader="dot" w:pos="4410"/>
                <w:tab w:val="left" w:leader="dot" w:pos="6300"/>
              </w:tabs>
              <w:jc w:val="both"/>
            </w:pPr>
            <w:r w:rsidRPr="00F670D9">
              <w:t>Đái tháo đường □</w:t>
            </w:r>
          </w:p>
        </w:tc>
        <w:tc>
          <w:tcPr>
            <w:tcW w:w="1710" w:type="dxa"/>
          </w:tcPr>
          <w:p w14:paraId="604AE237" w14:textId="77777777" w:rsidR="00891951" w:rsidRPr="00F670D9" w:rsidRDefault="00891951" w:rsidP="00C037E3">
            <w:pPr>
              <w:tabs>
                <w:tab w:val="left" w:leader="dot" w:pos="4410"/>
                <w:tab w:val="left" w:leader="dot" w:pos="6300"/>
              </w:tabs>
              <w:jc w:val="both"/>
            </w:pPr>
            <w:r w:rsidRPr="00F670D9">
              <w:t>Tăng huyết áp □</w:t>
            </w:r>
          </w:p>
        </w:tc>
        <w:tc>
          <w:tcPr>
            <w:tcW w:w="2160" w:type="dxa"/>
          </w:tcPr>
          <w:p w14:paraId="33D54873" w14:textId="77777777" w:rsidR="00891951" w:rsidRPr="00F670D9" w:rsidRDefault="00891951" w:rsidP="00C037E3">
            <w:pPr>
              <w:tabs>
                <w:tab w:val="left" w:leader="dot" w:pos="4410"/>
                <w:tab w:val="left" w:leader="dot" w:pos="6300"/>
              </w:tabs>
              <w:jc w:val="both"/>
            </w:pPr>
            <w:r w:rsidRPr="00F670D9">
              <w:t>Viêm dạ dày □</w:t>
            </w:r>
          </w:p>
        </w:tc>
        <w:tc>
          <w:tcPr>
            <w:tcW w:w="1885" w:type="dxa"/>
          </w:tcPr>
          <w:p w14:paraId="18492FE8" w14:textId="77777777" w:rsidR="00891951" w:rsidRPr="00F670D9" w:rsidRDefault="00891951" w:rsidP="00C037E3">
            <w:pPr>
              <w:tabs>
                <w:tab w:val="left" w:leader="dot" w:pos="4410"/>
                <w:tab w:val="left" w:leader="dot" w:pos="6300"/>
              </w:tabs>
              <w:jc w:val="both"/>
            </w:pPr>
            <w:r w:rsidRPr="00F670D9">
              <w:t>HIV □</w:t>
            </w:r>
          </w:p>
        </w:tc>
        <w:tc>
          <w:tcPr>
            <w:tcW w:w="1075" w:type="dxa"/>
          </w:tcPr>
          <w:p w14:paraId="4ABF9FBD" w14:textId="77777777" w:rsidR="00891951" w:rsidRPr="00F670D9" w:rsidRDefault="00891951" w:rsidP="00C037E3">
            <w:pPr>
              <w:tabs>
                <w:tab w:val="left" w:leader="dot" w:pos="4410"/>
                <w:tab w:val="left" w:leader="dot" w:pos="6300"/>
              </w:tabs>
              <w:jc w:val="both"/>
            </w:pPr>
            <w:r w:rsidRPr="00F670D9">
              <w:t>COPD □</w:t>
            </w:r>
          </w:p>
        </w:tc>
      </w:tr>
      <w:tr w:rsidR="00891951" w:rsidRPr="00F670D9" w14:paraId="27100816" w14:textId="77777777" w:rsidTr="00C037E3">
        <w:tc>
          <w:tcPr>
            <w:tcW w:w="2520" w:type="dxa"/>
          </w:tcPr>
          <w:p w14:paraId="5D6B8A94" w14:textId="77777777" w:rsidR="00891951" w:rsidRPr="00F670D9" w:rsidRDefault="00891951" w:rsidP="00C037E3">
            <w:pPr>
              <w:tabs>
                <w:tab w:val="left" w:leader="dot" w:pos="4410"/>
                <w:tab w:val="left" w:leader="dot" w:pos="6300"/>
              </w:tabs>
              <w:jc w:val="both"/>
            </w:pPr>
            <w:r w:rsidRPr="00F670D9">
              <w:t xml:space="preserve">Dùng </w:t>
            </w:r>
            <w:r>
              <w:t>C</w:t>
            </w:r>
            <w:r w:rsidRPr="00F670D9">
              <w:t>orticoid kéo dài  □</w:t>
            </w:r>
          </w:p>
        </w:tc>
        <w:tc>
          <w:tcPr>
            <w:tcW w:w="1710" w:type="dxa"/>
          </w:tcPr>
          <w:p w14:paraId="01B03A2B" w14:textId="77777777" w:rsidR="00891951" w:rsidRPr="00F670D9" w:rsidRDefault="00891951" w:rsidP="00C037E3">
            <w:pPr>
              <w:tabs>
                <w:tab w:val="left" w:leader="dot" w:pos="4410"/>
                <w:tab w:val="left" w:leader="dot" w:pos="6300"/>
              </w:tabs>
              <w:jc w:val="both"/>
            </w:pPr>
            <w:r w:rsidRPr="00F670D9">
              <w:t>Gút □</w:t>
            </w:r>
          </w:p>
        </w:tc>
        <w:tc>
          <w:tcPr>
            <w:tcW w:w="2160" w:type="dxa"/>
          </w:tcPr>
          <w:p w14:paraId="60B43466" w14:textId="77777777" w:rsidR="00891951" w:rsidRPr="00F670D9" w:rsidRDefault="00891951" w:rsidP="00C037E3">
            <w:pPr>
              <w:tabs>
                <w:tab w:val="left" w:leader="dot" w:pos="4410"/>
                <w:tab w:val="left" w:leader="dot" w:pos="6300"/>
              </w:tabs>
              <w:jc w:val="both"/>
            </w:pPr>
            <w:r w:rsidRPr="00F670D9">
              <w:t>Viêm phế quản mạn □</w:t>
            </w:r>
          </w:p>
        </w:tc>
        <w:tc>
          <w:tcPr>
            <w:tcW w:w="1885" w:type="dxa"/>
          </w:tcPr>
          <w:p w14:paraId="7C4B1069" w14:textId="77777777" w:rsidR="00891951" w:rsidRPr="00F670D9" w:rsidRDefault="00891951" w:rsidP="00C037E3">
            <w:pPr>
              <w:tabs>
                <w:tab w:val="left" w:leader="dot" w:pos="4410"/>
                <w:tab w:val="left" w:leader="dot" w:pos="6300"/>
              </w:tabs>
              <w:jc w:val="both"/>
            </w:pPr>
            <w:r w:rsidRPr="00F670D9">
              <w:t>C</w:t>
            </w:r>
            <w:r>
              <w:t>OVID-</w:t>
            </w:r>
            <w:r w:rsidRPr="00F670D9">
              <w:t>19</w:t>
            </w:r>
            <w:r>
              <w:t xml:space="preserve"> </w:t>
            </w:r>
            <w:r w:rsidRPr="00F670D9">
              <w:t>□</w:t>
            </w:r>
          </w:p>
        </w:tc>
        <w:tc>
          <w:tcPr>
            <w:tcW w:w="1075" w:type="dxa"/>
          </w:tcPr>
          <w:p w14:paraId="66C17771" w14:textId="77777777" w:rsidR="00891951" w:rsidRPr="00F670D9" w:rsidRDefault="00891951" w:rsidP="00C037E3">
            <w:pPr>
              <w:tabs>
                <w:tab w:val="left" w:leader="dot" w:pos="4410"/>
                <w:tab w:val="left" w:leader="dot" w:pos="6300"/>
              </w:tabs>
              <w:jc w:val="both"/>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09E3EC6"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77777777"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t xml:space="preserve">l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77777777" w:rsidR="00891951" w:rsidRPr="00F670D9" w:rsidRDefault="00891951" w:rsidP="00614B04">
      <w:pPr>
        <w:ind w:firstLine="0"/>
      </w:pPr>
      <w:r w:rsidRPr="00F670D9">
        <w:t>1. Gen</w:t>
      </w:r>
      <w:r>
        <w:t>e</w:t>
      </w:r>
      <w:r w:rsidRPr="00F670D9">
        <w:t xml:space="preserve"> 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3BBF5BFA" w:rsidR="00891951" w:rsidRPr="00F670D9" w:rsidRDefault="00891951" w:rsidP="00614B04">
      <w:pPr>
        <w:tabs>
          <w:tab w:val="left" w:leader="dot" w:pos="4410"/>
          <w:tab w:val="left" w:leader="dot" w:pos="6300"/>
        </w:tabs>
        <w:ind w:firstLine="0"/>
      </w:pPr>
      <w:r>
        <w:t>4</w:t>
      </w:r>
      <w:r w:rsidRPr="00F670D9">
        <w:t>. X</w:t>
      </w:r>
      <w:r w:rsidR="000C5063">
        <w:t>-</w:t>
      </w:r>
      <w:r w:rsidRPr="00F670D9">
        <w:t>quang</w:t>
      </w:r>
    </w:p>
    <w:p w14:paraId="4114E77D" w14:textId="77777777" w:rsidR="00891951" w:rsidRPr="00F670D9" w:rsidRDefault="00891951" w:rsidP="00614B04">
      <w:pPr>
        <w:ind w:firstLine="0"/>
      </w:pPr>
      <w:r w:rsidRPr="00F670D9">
        <w:t>a. Mức độ: Độ 1 □</w:t>
      </w:r>
      <w:r>
        <w:t xml:space="preserve">      </w:t>
      </w:r>
      <w:r w:rsidRPr="00F670D9">
        <w:t>Độ 2 □</w:t>
      </w:r>
      <w:r>
        <w:t xml:space="preserve">      </w:t>
      </w:r>
      <w:r w:rsidRPr="00F670D9">
        <w:t>Độ 3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77777777"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0" w:type="dxa"/>
        <w:tblLook w:val="04A0" w:firstRow="1" w:lastRow="0" w:firstColumn="1" w:lastColumn="0" w:noHBand="0" w:noVBand="1"/>
      </w:tblPr>
      <w:tblGrid>
        <w:gridCol w:w="2279"/>
        <w:gridCol w:w="2278"/>
        <w:gridCol w:w="2278"/>
        <w:gridCol w:w="2276"/>
      </w:tblGrid>
      <w:tr w:rsidR="00891951" w:rsidRPr="00F670D9" w14:paraId="72482BC1" w14:textId="77777777" w:rsidTr="00C037E3">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C037E3">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C037E3">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C037E3">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614B04">
      <w:pPr>
        <w:tabs>
          <w:tab w:val="left" w:leader="dot" w:pos="4410"/>
          <w:tab w:val="left" w:leader="dot" w:pos="6300"/>
        </w:tabs>
        <w:ind w:firstLine="0"/>
      </w:pPr>
      <w:r>
        <w:t>5</w:t>
      </w:r>
      <w:r w:rsidRPr="00F670D9">
        <w:t>. Công thức máu</w:t>
      </w:r>
    </w:p>
    <w:tbl>
      <w:tblPr>
        <w:tblStyle w:val="TableGrid"/>
        <w:tblW w:w="0" w:type="auto"/>
        <w:tblInd w:w="0" w:type="dxa"/>
        <w:tblLook w:val="04A0" w:firstRow="1" w:lastRow="0" w:firstColumn="1" w:lastColumn="0" w:noHBand="0" w:noVBand="1"/>
      </w:tblPr>
      <w:tblGrid>
        <w:gridCol w:w="2277"/>
        <w:gridCol w:w="2266"/>
        <w:gridCol w:w="2293"/>
        <w:gridCol w:w="2275"/>
      </w:tblGrid>
      <w:tr w:rsidR="00891951" w:rsidRPr="00F670D9" w14:paraId="48407DBC" w14:textId="77777777" w:rsidTr="00C037E3">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037E3">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037E3">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614B04">
      <w:pPr>
        <w:tabs>
          <w:tab w:val="left" w:leader="dot" w:pos="4410"/>
          <w:tab w:val="left" w:leader="dot" w:pos="6300"/>
        </w:tabs>
        <w:ind w:firstLine="0"/>
      </w:pPr>
      <w:r>
        <w:t>6</w:t>
      </w:r>
      <w:r w:rsidRPr="00F670D9">
        <w:t>. Sinh hóa máu:</w:t>
      </w:r>
    </w:p>
    <w:tbl>
      <w:tblPr>
        <w:tblStyle w:val="TableGrid"/>
        <w:tblW w:w="5000" w:type="pct"/>
        <w:tblInd w:w="0" w:type="dxa"/>
        <w:tblLook w:val="04A0" w:firstRow="1" w:lastRow="0" w:firstColumn="1" w:lastColumn="0" w:noHBand="0" w:noVBand="1"/>
      </w:tblPr>
      <w:tblGrid>
        <w:gridCol w:w="2161"/>
        <w:gridCol w:w="2254"/>
        <w:gridCol w:w="1908"/>
        <w:gridCol w:w="2788"/>
      </w:tblGrid>
      <w:tr w:rsidR="00891951" w:rsidRPr="00F670D9" w14:paraId="501F8554" w14:textId="77777777" w:rsidTr="00160A4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160A4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614B04">
      <w:pPr>
        <w:tabs>
          <w:tab w:val="left" w:leader="dot" w:pos="4410"/>
          <w:tab w:val="left" w:leader="dot" w:pos="6300"/>
        </w:tabs>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4584106" w:rsidR="008F6D91" w:rsidRPr="003552FE" w:rsidRDefault="008F6D91" w:rsidP="008F6D91">
      <w:pPr>
        <w:rPr>
          <w:b/>
          <w:bCs/>
          <w:lang w:val="vi-VN"/>
        </w:rPr>
      </w:pPr>
      <w:r w:rsidRPr="003552FE">
        <w:rPr>
          <w:b/>
          <w:bCs/>
          <w:lang w:val="vi-VN"/>
        </w:rPr>
        <w:lastRenderedPageBreak/>
        <w:t>ĐÁNH GIÁ TÌNH TRẠNG DINH DƯỠNG</w:t>
      </w:r>
      <w:r w:rsidRPr="003552FE">
        <w:rPr>
          <w:b/>
          <w:bCs/>
        </w:rPr>
        <w:t xml:space="preserve"> </w:t>
      </w:r>
      <w:r w:rsidRPr="003552FE">
        <w:rPr>
          <w:b/>
          <w:bCs/>
          <w:lang w:val="vi-VN"/>
        </w:rPr>
        <w:t>CHỦ QUAN TOÀN DIỆN</w:t>
      </w:r>
    </w:p>
    <w:p w14:paraId="79DB6387" w14:textId="76A1D834" w:rsidR="008F6D91" w:rsidRPr="00456A35" w:rsidRDefault="008F6D91" w:rsidP="008F6D91">
      <w:pPr>
        <w:jc w:val="center"/>
        <w:rPr>
          <w:lang w:val="vi-VN"/>
        </w:rPr>
      </w:pPr>
      <w:r w:rsidRPr="003552FE">
        <w:rPr>
          <w:b/>
          <w:bCs/>
          <w:lang w:val="vi-VN"/>
        </w:rPr>
        <w:t>(SUBJECTIVE GLOBAL ASSESSMENT – SGA)</w:t>
      </w:r>
    </w:p>
    <w:tbl>
      <w:tblPr>
        <w:tblStyle w:val="Style1"/>
        <w:tblW w:w="5000" w:type="pct"/>
        <w:tblLook w:val="04A0" w:firstRow="1" w:lastRow="0" w:firstColumn="1" w:lastColumn="0" w:noHBand="0" w:noVBand="1"/>
      </w:tblPr>
      <w:tblGrid>
        <w:gridCol w:w="3613"/>
        <w:gridCol w:w="1571"/>
        <w:gridCol w:w="1964"/>
        <w:gridCol w:w="1963"/>
      </w:tblGrid>
      <w:tr w:rsidR="008F6D91" w:rsidRPr="00456A35" w14:paraId="438A4993" w14:textId="77777777" w:rsidTr="008F6D91">
        <w:tc>
          <w:tcPr>
            <w:tcW w:w="1983" w:type="pct"/>
          </w:tcPr>
          <w:p w14:paraId="70861B2A" w14:textId="77777777" w:rsidR="008F6D91" w:rsidRPr="00456A35" w:rsidRDefault="008F6D91" w:rsidP="00C037E3">
            <w:pPr>
              <w:rPr>
                <w:lang w:val="vi-VN"/>
              </w:rPr>
            </w:pPr>
            <w:r w:rsidRPr="00456A35">
              <w:rPr>
                <w:lang w:val="vi-VN"/>
              </w:rPr>
              <w:t>Câu hỏi</w:t>
            </w:r>
          </w:p>
        </w:tc>
        <w:tc>
          <w:tcPr>
            <w:tcW w:w="862" w:type="pct"/>
          </w:tcPr>
          <w:p w14:paraId="63CD1477" w14:textId="77777777" w:rsidR="008F6D91" w:rsidRPr="00456A35" w:rsidRDefault="008F6D91" w:rsidP="00C037E3">
            <w:pPr>
              <w:rPr>
                <w:lang w:val="vi-VN"/>
              </w:rPr>
            </w:pPr>
            <w:r w:rsidRPr="00456A35">
              <w:rPr>
                <w:lang w:val="vi-VN"/>
              </w:rPr>
              <w:t>Nhóm A</w:t>
            </w:r>
          </w:p>
        </w:tc>
        <w:tc>
          <w:tcPr>
            <w:tcW w:w="1078" w:type="pct"/>
          </w:tcPr>
          <w:p w14:paraId="4D96FCF6" w14:textId="77777777" w:rsidR="008F6D91" w:rsidRPr="00456A35" w:rsidRDefault="008F6D91" w:rsidP="00C037E3">
            <w:pPr>
              <w:rPr>
                <w:lang w:val="vi-VN"/>
              </w:rPr>
            </w:pPr>
            <w:r w:rsidRPr="00456A35">
              <w:rPr>
                <w:lang w:val="vi-VN"/>
              </w:rPr>
              <w:t>Nhóm B</w:t>
            </w:r>
          </w:p>
        </w:tc>
        <w:tc>
          <w:tcPr>
            <w:tcW w:w="1078" w:type="pct"/>
          </w:tcPr>
          <w:p w14:paraId="34733A24" w14:textId="77777777" w:rsidR="008F6D91" w:rsidRPr="000E4E06" w:rsidRDefault="008F6D91" w:rsidP="00C037E3">
            <w:r w:rsidRPr="00456A35">
              <w:rPr>
                <w:lang w:val="vi-VN"/>
              </w:rPr>
              <w:t xml:space="preserve">Nhóm </w:t>
            </w:r>
            <w:r>
              <w:t>C</w:t>
            </w:r>
          </w:p>
        </w:tc>
      </w:tr>
      <w:tr w:rsidR="008F6D91" w:rsidRPr="00456A35" w14:paraId="3A8C0B1A" w14:textId="77777777" w:rsidTr="008F6D91">
        <w:tc>
          <w:tcPr>
            <w:tcW w:w="5000" w:type="pct"/>
            <w:gridSpan w:val="4"/>
          </w:tcPr>
          <w:p w14:paraId="2B3565B8" w14:textId="77777777" w:rsidR="008F6D91" w:rsidRPr="00456A35" w:rsidRDefault="008F6D91" w:rsidP="00C037E3">
            <w:pPr>
              <w:rPr>
                <w:lang w:val="vi-VN"/>
              </w:rPr>
            </w:pPr>
            <w:r w:rsidRPr="00456A35">
              <w:rPr>
                <w:lang w:val="vi-VN"/>
              </w:rPr>
              <w:t>Phần 1: Hỏi bệnh sử</w:t>
            </w:r>
          </w:p>
        </w:tc>
      </w:tr>
      <w:tr w:rsidR="008F6D91" w:rsidRPr="00456A35" w14:paraId="7A2E82DE" w14:textId="77777777" w:rsidTr="008F6D91">
        <w:tc>
          <w:tcPr>
            <w:tcW w:w="1983" w:type="pct"/>
          </w:tcPr>
          <w:p w14:paraId="2992B452" w14:textId="77777777" w:rsidR="008F6D91" w:rsidRPr="00631AE3" w:rsidRDefault="008F6D91" w:rsidP="00C037E3">
            <w:pPr>
              <w:rPr>
                <w:lang w:val="vi-VN"/>
              </w:rPr>
            </w:pPr>
            <w:r w:rsidRPr="00631AE3">
              <w:rPr>
                <w:lang w:val="vi-VN"/>
              </w:rPr>
              <w:t>Sụt cân trong 6 tháng qua</w:t>
            </w:r>
          </w:p>
          <w:p w14:paraId="7C1C7963" w14:textId="77777777" w:rsidR="008F6D91" w:rsidRPr="00456A35" w:rsidRDefault="008F6D91" w:rsidP="00C037E3">
            <w:pPr>
              <w:rPr>
                <w:lang w:val="vi-VN"/>
              </w:rPr>
            </w:pPr>
            <w:r w:rsidRPr="00456A35">
              <w:rPr>
                <w:lang w:val="vi-VN"/>
              </w:rPr>
              <w:t>C</w:t>
            </w:r>
            <w:r>
              <w:t>ân nặng</w:t>
            </w:r>
            <w:r w:rsidRPr="00456A35">
              <w:rPr>
                <w:lang w:val="vi-VN"/>
              </w:rPr>
              <w:t xml:space="preserve"> thường có:...kg</w:t>
            </w:r>
          </w:p>
          <w:p w14:paraId="6B69D5BB" w14:textId="77777777" w:rsidR="008F6D91" w:rsidRPr="00456A35" w:rsidRDefault="008F6D91" w:rsidP="00C037E3">
            <w:pPr>
              <w:rPr>
                <w:lang w:val="vi-VN"/>
              </w:rPr>
            </w:pPr>
            <w:r w:rsidRPr="00456A35">
              <w:rPr>
                <w:lang w:val="vi-VN"/>
              </w:rPr>
              <w:t>C</w:t>
            </w:r>
            <w:r>
              <w:t>ân nặng</w:t>
            </w:r>
            <w:r w:rsidRPr="00456A35">
              <w:rPr>
                <w:lang w:val="vi-VN"/>
              </w:rPr>
              <w:t xml:space="preserve"> hiện tại:......kg</w:t>
            </w:r>
          </w:p>
        </w:tc>
        <w:tc>
          <w:tcPr>
            <w:tcW w:w="862" w:type="pct"/>
          </w:tcPr>
          <w:p w14:paraId="5639500F" w14:textId="77777777" w:rsidR="008F6D91" w:rsidRPr="00456A35" w:rsidRDefault="008F6D91" w:rsidP="00C037E3">
            <w:pPr>
              <w:rPr>
                <w:lang w:val="vi-VN"/>
              </w:rPr>
            </w:pPr>
            <w:bookmarkStart w:id="123" w:name="OLE_LINK20"/>
            <w:r>
              <w:rPr>
                <w:rFonts w:eastAsiaTheme="minorEastAsia"/>
              </w:rPr>
              <w:t xml:space="preserve">Giảm </w:t>
            </w:r>
            <w:r w:rsidRPr="00456A35">
              <w:rPr>
                <w:rFonts w:eastAsiaTheme="minorEastAsia"/>
                <w:lang w:val="vi-VN"/>
              </w:rPr>
              <w:t>0 – 5%</w:t>
            </w:r>
            <w:bookmarkEnd w:id="123"/>
          </w:p>
        </w:tc>
        <w:tc>
          <w:tcPr>
            <w:tcW w:w="1078" w:type="pct"/>
          </w:tcPr>
          <w:p w14:paraId="6FC1234B" w14:textId="77777777" w:rsidR="008F6D91" w:rsidRPr="00456A35" w:rsidRDefault="008F6D91" w:rsidP="00C037E3">
            <w:pPr>
              <w:rPr>
                <w:lang w:val="vi-VN"/>
              </w:rPr>
            </w:pPr>
            <w:r>
              <w:rPr>
                <w:rFonts w:eastAsiaTheme="minorEastAsia"/>
              </w:rPr>
              <w:t>Giảm 5</w:t>
            </w:r>
            <w:r w:rsidRPr="00456A35">
              <w:rPr>
                <w:rFonts w:eastAsiaTheme="minorEastAsia"/>
                <w:lang w:val="vi-VN"/>
              </w:rPr>
              <w:t xml:space="preserve"> – 10%</w:t>
            </w:r>
          </w:p>
        </w:tc>
        <w:tc>
          <w:tcPr>
            <w:tcW w:w="1078" w:type="pct"/>
          </w:tcPr>
          <w:p w14:paraId="5F73D7E6" w14:textId="77777777" w:rsidR="008F6D91" w:rsidRPr="0080082D" w:rsidRDefault="008F6D91" w:rsidP="00C037E3">
            <w:r>
              <w:t>Giảm &gt;10%</w:t>
            </w:r>
          </w:p>
        </w:tc>
      </w:tr>
      <w:tr w:rsidR="008F6D91" w:rsidRPr="00456A35" w14:paraId="420582EC" w14:textId="77777777" w:rsidTr="008F6D91">
        <w:tc>
          <w:tcPr>
            <w:tcW w:w="1983" w:type="pct"/>
          </w:tcPr>
          <w:p w14:paraId="655F8990" w14:textId="77777777" w:rsidR="008F6D91" w:rsidRPr="00631AE3" w:rsidRDefault="008F6D91" w:rsidP="00C037E3">
            <w:pPr>
              <w:rPr>
                <w:lang w:val="vi-VN"/>
              </w:rPr>
            </w:pPr>
            <w:r w:rsidRPr="00631AE3">
              <w:rPr>
                <w:lang w:val="vi-VN"/>
              </w:rPr>
              <w:t>Sụt cân trong 2 tuần qua</w:t>
            </w:r>
          </w:p>
        </w:tc>
        <w:tc>
          <w:tcPr>
            <w:tcW w:w="862" w:type="pct"/>
          </w:tcPr>
          <w:p w14:paraId="1D2D5087" w14:textId="77777777" w:rsidR="008F6D91" w:rsidRPr="00456A35" w:rsidRDefault="008F6D91" w:rsidP="00C037E3">
            <w:pPr>
              <w:rPr>
                <w:lang w:val="vi-VN"/>
              </w:rPr>
            </w:pPr>
            <w:r w:rsidRPr="00456A35">
              <w:rPr>
                <w:lang w:val="vi-VN"/>
              </w:rPr>
              <w:t>Tăng cân</w:t>
            </w:r>
          </w:p>
        </w:tc>
        <w:tc>
          <w:tcPr>
            <w:tcW w:w="1078" w:type="pct"/>
          </w:tcPr>
          <w:p w14:paraId="6E76FE24" w14:textId="77777777" w:rsidR="008F6D91" w:rsidRPr="00456A35" w:rsidRDefault="008F6D91" w:rsidP="00C037E3">
            <w:pPr>
              <w:rPr>
                <w:lang w:val="vi-VN"/>
              </w:rPr>
            </w:pPr>
            <w:r w:rsidRPr="00456A35">
              <w:rPr>
                <w:lang w:val="vi-VN"/>
              </w:rPr>
              <w:t>Không thay đổi</w:t>
            </w:r>
          </w:p>
        </w:tc>
        <w:tc>
          <w:tcPr>
            <w:tcW w:w="1078" w:type="pct"/>
          </w:tcPr>
          <w:p w14:paraId="6600A6A2" w14:textId="77777777" w:rsidR="008F6D91" w:rsidRPr="00456A35" w:rsidRDefault="008F6D91" w:rsidP="00C037E3">
            <w:pPr>
              <w:rPr>
                <w:lang w:val="vi-VN"/>
              </w:rPr>
            </w:pPr>
            <w:r w:rsidRPr="00456A35">
              <w:rPr>
                <w:lang w:val="vi-VN"/>
              </w:rPr>
              <w:t>Giảm cân</w:t>
            </w:r>
          </w:p>
        </w:tc>
      </w:tr>
      <w:tr w:rsidR="008F6D91" w:rsidRPr="00456A35" w14:paraId="02D5FB9C" w14:textId="77777777" w:rsidTr="008F6D91">
        <w:tc>
          <w:tcPr>
            <w:tcW w:w="1983" w:type="pct"/>
          </w:tcPr>
          <w:p w14:paraId="687C6B0D" w14:textId="77777777" w:rsidR="008F6D91" w:rsidRPr="00631AE3" w:rsidRDefault="008F6D91" w:rsidP="00C037E3">
            <w:pPr>
              <w:rPr>
                <w:lang w:val="vi-VN"/>
              </w:rPr>
            </w:pPr>
            <w:r w:rsidRPr="00631AE3">
              <w:rPr>
                <w:lang w:val="vi-VN"/>
              </w:rPr>
              <w:t>Khẩu phần ăn</w:t>
            </w:r>
          </w:p>
        </w:tc>
        <w:tc>
          <w:tcPr>
            <w:tcW w:w="862" w:type="pct"/>
          </w:tcPr>
          <w:p w14:paraId="0823D154" w14:textId="77777777" w:rsidR="008F6D91" w:rsidRPr="00456A35" w:rsidRDefault="008F6D91" w:rsidP="00C037E3">
            <w:pPr>
              <w:rPr>
                <w:lang w:val="vi-VN"/>
              </w:rPr>
            </w:pPr>
            <w:r w:rsidRPr="00456A35">
              <w:rPr>
                <w:lang w:val="vi-VN"/>
              </w:rPr>
              <w:t>Không thay đổi</w:t>
            </w:r>
          </w:p>
        </w:tc>
        <w:tc>
          <w:tcPr>
            <w:tcW w:w="1078" w:type="pct"/>
          </w:tcPr>
          <w:p w14:paraId="612243CD" w14:textId="77777777" w:rsidR="008F6D91" w:rsidRPr="00456A35" w:rsidRDefault="008F6D91" w:rsidP="00C037E3">
            <w:pPr>
              <w:rPr>
                <w:lang w:val="vi-VN"/>
              </w:rPr>
            </w:pPr>
            <w:r w:rsidRPr="00456A35">
              <w:rPr>
                <w:lang w:val="vi-VN"/>
              </w:rPr>
              <w:t>Thay đổi ít và vừa</w:t>
            </w:r>
          </w:p>
        </w:tc>
        <w:tc>
          <w:tcPr>
            <w:tcW w:w="1078"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8F6D91">
        <w:tc>
          <w:tcPr>
            <w:tcW w:w="1983" w:type="pct"/>
          </w:tcPr>
          <w:p w14:paraId="6622513B" w14:textId="77777777" w:rsidR="008F6D91" w:rsidRPr="00631AE3" w:rsidRDefault="008F6D91" w:rsidP="00C037E3">
            <w:pPr>
              <w:rPr>
                <w:lang w:val="vi-VN"/>
              </w:rPr>
            </w:pPr>
            <w:r w:rsidRPr="00631AE3">
              <w:rPr>
                <w:lang w:val="vi-VN"/>
              </w:rPr>
              <w:t>Triệu chứng đường tiêu hóa &gt;2 tuần</w:t>
            </w:r>
          </w:p>
          <w:p w14:paraId="4D93422A" w14:textId="77777777" w:rsidR="008F6D91" w:rsidRPr="00631AE3" w:rsidRDefault="008F6D91" w:rsidP="00C037E3">
            <w:pPr>
              <w:rPr>
                <w:lang w:val="vi-VN"/>
              </w:rPr>
            </w:pPr>
            <w:r>
              <w:t xml:space="preserve">- </w:t>
            </w:r>
            <w:r w:rsidRPr="00631AE3">
              <w:rPr>
                <w:lang w:val="vi-VN"/>
              </w:rPr>
              <w:t xml:space="preserve">Không     </w:t>
            </w:r>
          </w:p>
          <w:p w14:paraId="255E2E29" w14:textId="77777777" w:rsidR="008F6D91" w:rsidRPr="00631AE3" w:rsidRDefault="008F6D91" w:rsidP="00C037E3">
            <w:pPr>
              <w:rPr>
                <w:lang w:val="vi-VN"/>
              </w:rPr>
            </w:pPr>
            <w:r>
              <w:t xml:space="preserve">- </w:t>
            </w:r>
            <w:r w:rsidRPr="00631AE3">
              <w:rPr>
                <w:lang w:val="vi-VN"/>
              </w:rPr>
              <w:t>Buồn nôn</w:t>
            </w:r>
          </w:p>
          <w:p w14:paraId="291D99C3" w14:textId="77777777" w:rsidR="008F6D91" w:rsidRPr="00631AE3" w:rsidRDefault="008F6D91" w:rsidP="00C037E3">
            <w:pPr>
              <w:rPr>
                <w:lang w:val="vi-VN"/>
              </w:rPr>
            </w:pPr>
            <w:r>
              <w:t xml:space="preserve">- </w:t>
            </w:r>
            <w:r w:rsidRPr="00631AE3">
              <w:rPr>
                <w:lang w:val="vi-VN"/>
              </w:rPr>
              <w:t xml:space="preserve">Nôn         </w:t>
            </w:r>
          </w:p>
          <w:p w14:paraId="6FA09086" w14:textId="77777777" w:rsidR="008F6D91" w:rsidRPr="00631AE3" w:rsidRDefault="008F6D91" w:rsidP="00C037E3">
            <w:pPr>
              <w:rPr>
                <w:lang w:val="vi-VN"/>
              </w:rPr>
            </w:pPr>
            <w:r>
              <w:t xml:space="preserve">- </w:t>
            </w:r>
            <w:r w:rsidRPr="00631AE3">
              <w:rPr>
                <w:lang w:val="vi-VN"/>
              </w:rPr>
              <w:t>Tiêu chảy</w:t>
            </w:r>
          </w:p>
          <w:p w14:paraId="7DD557D7" w14:textId="77777777" w:rsidR="008F6D91" w:rsidRPr="00631AE3" w:rsidRDefault="008F6D91" w:rsidP="00C037E3">
            <w:pPr>
              <w:rPr>
                <w:lang w:val="vi-VN"/>
              </w:rPr>
            </w:pPr>
            <w:r>
              <w:t xml:space="preserve">- </w:t>
            </w:r>
            <w:r w:rsidRPr="00631AE3">
              <w:rPr>
                <w:lang w:val="vi-VN"/>
              </w:rPr>
              <w:t>Chán ăn</w:t>
            </w:r>
          </w:p>
        </w:tc>
        <w:tc>
          <w:tcPr>
            <w:tcW w:w="862" w:type="pct"/>
          </w:tcPr>
          <w:p w14:paraId="7C97DA59" w14:textId="77777777" w:rsidR="008F6D91" w:rsidRPr="00456A35" w:rsidRDefault="008F6D91" w:rsidP="00C037E3">
            <w:pPr>
              <w:rPr>
                <w:lang w:val="vi-VN"/>
              </w:rPr>
            </w:pPr>
            <w:r w:rsidRPr="00456A35">
              <w:rPr>
                <w:lang w:val="vi-VN"/>
              </w:rPr>
              <w:t>Không thay đổi</w:t>
            </w:r>
          </w:p>
        </w:tc>
        <w:tc>
          <w:tcPr>
            <w:tcW w:w="1078" w:type="pct"/>
          </w:tcPr>
          <w:p w14:paraId="68A0834A" w14:textId="77777777" w:rsidR="008F6D91" w:rsidRPr="00456A35" w:rsidRDefault="008F6D91" w:rsidP="00C037E3">
            <w:pPr>
              <w:rPr>
                <w:lang w:val="vi-VN"/>
              </w:rPr>
            </w:pPr>
            <w:r w:rsidRPr="00456A35">
              <w:rPr>
                <w:lang w:val="vi-VN"/>
              </w:rPr>
              <w:t>Thay đổi ít và vừa</w:t>
            </w:r>
          </w:p>
        </w:tc>
        <w:tc>
          <w:tcPr>
            <w:tcW w:w="1078"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F6D91">
        <w:tc>
          <w:tcPr>
            <w:tcW w:w="1983" w:type="pct"/>
          </w:tcPr>
          <w:p w14:paraId="484E69F9" w14:textId="77777777" w:rsidR="008F6D91" w:rsidRPr="0056027F" w:rsidRDefault="008F6D91" w:rsidP="00C037E3">
            <w:pPr>
              <w:rPr>
                <w:lang w:val="vi-VN"/>
              </w:rPr>
            </w:pPr>
            <w:r w:rsidRPr="0056027F">
              <w:rPr>
                <w:lang w:val="vi-VN"/>
              </w:rPr>
              <w:t>Giảm chức năng</w:t>
            </w:r>
          </w:p>
          <w:p w14:paraId="034451EC" w14:textId="77777777" w:rsidR="008F6D91" w:rsidRPr="0056027F" w:rsidRDefault="008F6D91" w:rsidP="00C037E3">
            <w:pPr>
              <w:rPr>
                <w:lang w:val="vi-VN"/>
              </w:rPr>
            </w:pPr>
            <w:r>
              <w:t xml:space="preserve">- </w:t>
            </w:r>
            <w:r w:rsidRPr="0056027F">
              <w:rPr>
                <w:lang w:val="vi-VN"/>
              </w:rPr>
              <w:t>Do dinh dưỡng</w:t>
            </w:r>
          </w:p>
          <w:p w14:paraId="6F0783C1" w14:textId="77777777" w:rsidR="008F6D91" w:rsidRPr="0056027F" w:rsidRDefault="008F6D91" w:rsidP="00C037E3">
            <w:pPr>
              <w:rPr>
                <w:lang w:val="vi-VN"/>
              </w:rPr>
            </w:pPr>
            <w:r>
              <w:t xml:space="preserve">- </w:t>
            </w:r>
            <w:r w:rsidRPr="0056027F">
              <w:rPr>
                <w:lang w:val="vi-VN"/>
              </w:rPr>
              <w:t>Do bệnh lý</w:t>
            </w:r>
          </w:p>
        </w:tc>
        <w:tc>
          <w:tcPr>
            <w:tcW w:w="862" w:type="pct"/>
          </w:tcPr>
          <w:p w14:paraId="0E5665BA" w14:textId="77777777" w:rsidR="008F6D91" w:rsidRPr="00456A35" w:rsidRDefault="008F6D91" w:rsidP="00C037E3">
            <w:pPr>
              <w:rPr>
                <w:lang w:val="vi-VN"/>
              </w:rPr>
            </w:pPr>
            <w:r w:rsidRPr="00456A35">
              <w:rPr>
                <w:lang w:val="vi-VN"/>
              </w:rPr>
              <w:t>Không thay đổi</w:t>
            </w:r>
          </w:p>
        </w:tc>
        <w:tc>
          <w:tcPr>
            <w:tcW w:w="1078" w:type="pct"/>
          </w:tcPr>
          <w:p w14:paraId="23893643" w14:textId="77777777" w:rsidR="008F6D91" w:rsidRPr="00456A35" w:rsidRDefault="008F6D91" w:rsidP="00C037E3">
            <w:pPr>
              <w:rPr>
                <w:lang w:val="vi-VN"/>
              </w:rPr>
            </w:pPr>
            <w:r w:rsidRPr="00456A35">
              <w:rPr>
                <w:lang w:val="vi-VN"/>
              </w:rPr>
              <w:t>Thay đổi ít và vừa (di chuyển khó khăn)</w:t>
            </w:r>
          </w:p>
        </w:tc>
        <w:tc>
          <w:tcPr>
            <w:tcW w:w="1078" w:type="pct"/>
          </w:tcPr>
          <w:p w14:paraId="61F369D3" w14:textId="77777777" w:rsidR="008F6D91" w:rsidRPr="00456A35" w:rsidRDefault="008F6D91" w:rsidP="00C037E3">
            <w:pPr>
              <w:rPr>
                <w:lang w:val="vi-VN"/>
              </w:rPr>
            </w:pPr>
            <w:r w:rsidRPr="00456A35">
              <w:rPr>
                <w:lang w:val="vi-VN"/>
              </w:rPr>
              <w:t>Thay đổi nhiều (nằm liệt giường)</w:t>
            </w:r>
          </w:p>
        </w:tc>
      </w:tr>
      <w:tr w:rsidR="008F6D91" w:rsidRPr="00456A35" w14:paraId="6414B70F" w14:textId="77777777" w:rsidTr="008F6D91">
        <w:tc>
          <w:tcPr>
            <w:tcW w:w="1983" w:type="pct"/>
          </w:tcPr>
          <w:p w14:paraId="0C0F4A87" w14:textId="77777777" w:rsidR="008F6D91" w:rsidRPr="0056027F" w:rsidRDefault="008F6D91" w:rsidP="00C037E3">
            <w:pPr>
              <w:rPr>
                <w:lang w:val="vi-VN"/>
              </w:rPr>
            </w:pPr>
            <w:r w:rsidRPr="0056027F">
              <w:rPr>
                <w:lang w:val="vi-VN"/>
              </w:rPr>
              <w:t>Nhu cầu về chuyển hóa</w:t>
            </w:r>
          </w:p>
          <w:p w14:paraId="41AAE49A" w14:textId="77777777" w:rsidR="008F6D91" w:rsidRPr="00456A35" w:rsidRDefault="008F6D91" w:rsidP="00C037E3">
            <w:pPr>
              <w:rPr>
                <w:lang w:val="vi-VN"/>
              </w:rPr>
            </w:pPr>
            <w:r w:rsidRPr="00456A35">
              <w:rPr>
                <w:lang w:val="vi-VN"/>
              </w:rPr>
              <w:t>Chẩn đoán:.....................</w:t>
            </w:r>
          </w:p>
        </w:tc>
        <w:tc>
          <w:tcPr>
            <w:tcW w:w="862" w:type="pct"/>
          </w:tcPr>
          <w:p w14:paraId="5410AD54" w14:textId="77777777" w:rsidR="008F6D91" w:rsidRPr="00456A35" w:rsidRDefault="008F6D91" w:rsidP="00C037E3">
            <w:pPr>
              <w:rPr>
                <w:lang w:val="vi-VN"/>
              </w:rPr>
            </w:pPr>
            <w:r w:rsidRPr="00456A35">
              <w:rPr>
                <w:lang w:val="vi-VN"/>
              </w:rPr>
              <w:t>Thấp</w:t>
            </w:r>
          </w:p>
          <w:p w14:paraId="1ED65100" w14:textId="77777777" w:rsidR="008F6D91" w:rsidRPr="00456A35" w:rsidRDefault="008F6D91" w:rsidP="00C037E3">
            <w:pPr>
              <w:rPr>
                <w:lang w:val="vi-VN"/>
              </w:rPr>
            </w:pPr>
          </w:p>
        </w:tc>
        <w:tc>
          <w:tcPr>
            <w:tcW w:w="1078" w:type="pct"/>
          </w:tcPr>
          <w:p w14:paraId="1EEE2C8B" w14:textId="77777777" w:rsidR="008F6D91" w:rsidRPr="00456A35" w:rsidRDefault="008F6D91" w:rsidP="00C037E3">
            <w:pPr>
              <w:rPr>
                <w:lang w:val="vi-VN"/>
              </w:rPr>
            </w:pPr>
            <w:r w:rsidRPr="00456A35">
              <w:rPr>
                <w:lang w:val="vi-VN"/>
              </w:rPr>
              <w:t>Vừa (suy tim, có thai, hóa trị...)</w:t>
            </w:r>
          </w:p>
        </w:tc>
        <w:tc>
          <w:tcPr>
            <w:tcW w:w="1078" w:type="pct"/>
          </w:tcPr>
          <w:p w14:paraId="322F852C" w14:textId="77777777" w:rsidR="008F6D91" w:rsidRPr="00456A35" w:rsidRDefault="008F6D91" w:rsidP="00C037E3">
            <w:pPr>
              <w:rPr>
                <w:lang w:val="vi-VN"/>
              </w:rPr>
            </w:pPr>
            <w:r w:rsidRPr="00456A35">
              <w:rPr>
                <w:lang w:val="vi-VN"/>
              </w:rPr>
              <w:t>Nặng (chấn thương lớn, đại phẫu, suy đa tạng...)</w:t>
            </w:r>
          </w:p>
        </w:tc>
      </w:tr>
      <w:tr w:rsidR="008F6D91" w:rsidRPr="00456A35" w14:paraId="17355AB6" w14:textId="77777777" w:rsidTr="008F6D91">
        <w:tc>
          <w:tcPr>
            <w:tcW w:w="5000" w:type="pct"/>
            <w:gridSpan w:val="4"/>
          </w:tcPr>
          <w:p w14:paraId="09BF9EA2" w14:textId="77777777" w:rsidR="008F6D91" w:rsidRPr="00456A35" w:rsidRDefault="008F6D91" w:rsidP="00C037E3">
            <w:pPr>
              <w:rPr>
                <w:lang w:val="vi-VN"/>
              </w:rPr>
            </w:pPr>
            <w:r w:rsidRPr="00456A35">
              <w:rPr>
                <w:lang w:val="vi-VN"/>
              </w:rPr>
              <w:t>Phần 2: Khám lâm sàng</w:t>
            </w:r>
          </w:p>
        </w:tc>
      </w:tr>
      <w:tr w:rsidR="008F6D91" w:rsidRPr="00456A35" w14:paraId="00330C93" w14:textId="77777777" w:rsidTr="008F6D91">
        <w:tc>
          <w:tcPr>
            <w:tcW w:w="1983" w:type="pct"/>
          </w:tcPr>
          <w:p w14:paraId="74E5B1E2" w14:textId="77777777" w:rsidR="008F6D91" w:rsidRPr="003E4360" w:rsidRDefault="008F6D91" w:rsidP="00C037E3">
            <w:pPr>
              <w:rPr>
                <w:lang w:val="vi-VN"/>
              </w:rPr>
            </w:pPr>
            <w:r w:rsidRPr="003E4360">
              <w:rPr>
                <w:lang w:val="vi-VN"/>
              </w:rPr>
              <w:t>Mất lớp mỡ dưới da</w:t>
            </w:r>
          </w:p>
        </w:tc>
        <w:tc>
          <w:tcPr>
            <w:tcW w:w="862" w:type="pct"/>
          </w:tcPr>
          <w:p w14:paraId="2AE62D07" w14:textId="77777777" w:rsidR="008F6D91" w:rsidRPr="00456A35" w:rsidRDefault="008F6D91" w:rsidP="00C037E3">
            <w:pPr>
              <w:rPr>
                <w:lang w:val="vi-VN"/>
              </w:rPr>
            </w:pPr>
            <w:r w:rsidRPr="00456A35">
              <w:rPr>
                <w:lang w:val="vi-VN"/>
              </w:rPr>
              <w:t>Không</w:t>
            </w:r>
          </w:p>
        </w:tc>
        <w:tc>
          <w:tcPr>
            <w:tcW w:w="1078" w:type="pct"/>
          </w:tcPr>
          <w:p w14:paraId="5B5A3E2F" w14:textId="77777777" w:rsidR="008F6D91" w:rsidRPr="00456A35" w:rsidRDefault="008F6D91" w:rsidP="00C037E3">
            <w:pPr>
              <w:rPr>
                <w:lang w:val="vi-VN"/>
              </w:rPr>
            </w:pPr>
            <w:r w:rsidRPr="00456A35">
              <w:rPr>
                <w:lang w:val="vi-VN"/>
              </w:rPr>
              <w:t xml:space="preserve">Nhẹ đến vừa </w:t>
            </w:r>
          </w:p>
        </w:tc>
        <w:tc>
          <w:tcPr>
            <w:tcW w:w="1078"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8F6D91">
        <w:tc>
          <w:tcPr>
            <w:tcW w:w="1983" w:type="pct"/>
          </w:tcPr>
          <w:p w14:paraId="41760545" w14:textId="77777777" w:rsidR="008F6D91" w:rsidRPr="003E4360" w:rsidRDefault="008F6D91" w:rsidP="00C037E3">
            <w:pPr>
              <w:rPr>
                <w:lang w:val="vi-VN"/>
              </w:rPr>
            </w:pPr>
            <w:r w:rsidRPr="003E4360">
              <w:rPr>
                <w:lang w:val="vi-VN"/>
              </w:rPr>
              <w:t>Teo cơ</w:t>
            </w:r>
          </w:p>
        </w:tc>
        <w:tc>
          <w:tcPr>
            <w:tcW w:w="862" w:type="pct"/>
          </w:tcPr>
          <w:p w14:paraId="67B505CD" w14:textId="77777777" w:rsidR="008F6D91" w:rsidRPr="00456A35" w:rsidRDefault="008F6D91" w:rsidP="00C037E3">
            <w:pPr>
              <w:rPr>
                <w:lang w:val="vi-VN"/>
              </w:rPr>
            </w:pPr>
            <w:r w:rsidRPr="00456A35">
              <w:rPr>
                <w:lang w:val="vi-VN"/>
              </w:rPr>
              <w:t>Không</w:t>
            </w:r>
          </w:p>
        </w:tc>
        <w:tc>
          <w:tcPr>
            <w:tcW w:w="1078" w:type="pct"/>
          </w:tcPr>
          <w:p w14:paraId="26AC7A9E" w14:textId="77777777" w:rsidR="008F6D91" w:rsidRPr="00456A35" w:rsidRDefault="008F6D91" w:rsidP="00C037E3">
            <w:pPr>
              <w:rPr>
                <w:lang w:val="vi-VN"/>
              </w:rPr>
            </w:pPr>
            <w:r w:rsidRPr="00456A35">
              <w:rPr>
                <w:lang w:val="vi-VN"/>
              </w:rPr>
              <w:t xml:space="preserve">Nhẹ đến vừa </w:t>
            </w:r>
          </w:p>
        </w:tc>
        <w:tc>
          <w:tcPr>
            <w:tcW w:w="1078"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8F6D91">
        <w:tc>
          <w:tcPr>
            <w:tcW w:w="1983" w:type="pct"/>
          </w:tcPr>
          <w:p w14:paraId="61C71B39" w14:textId="77777777" w:rsidR="008F6D91" w:rsidRPr="003E4360" w:rsidRDefault="008F6D91" w:rsidP="00C037E3">
            <w:pPr>
              <w:rPr>
                <w:lang w:val="vi-VN"/>
              </w:rPr>
            </w:pPr>
            <w:r w:rsidRPr="003E4360">
              <w:rPr>
                <w:lang w:val="vi-VN"/>
              </w:rPr>
              <w:lastRenderedPageBreak/>
              <w:t>Phù</w:t>
            </w:r>
          </w:p>
        </w:tc>
        <w:tc>
          <w:tcPr>
            <w:tcW w:w="862" w:type="pct"/>
          </w:tcPr>
          <w:p w14:paraId="2E6C36C5" w14:textId="77777777" w:rsidR="008F6D91" w:rsidRPr="00456A35" w:rsidRDefault="008F6D91" w:rsidP="00C037E3">
            <w:pPr>
              <w:rPr>
                <w:lang w:val="vi-VN"/>
              </w:rPr>
            </w:pPr>
            <w:r w:rsidRPr="00456A35">
              <w:rPr>
                <w:lang w:val="vi-VN"/>
              </w:rPr>
              <w:t>Không</w:t>
            </w:r>
          </w:p>
        </w:tc>
        <w:tc>
          <w:tcPr>
            <w:tcW w:w="1078" w:type="pct"/>
          </w:tcPr>
          <w:p w14:paraId="087DEDF9" w14:textId="77777777" w:rsidR="008F6D91" w:rsidRPr="00456A35" w:rsidRDefault="008F6D91" w:rsidP="00C037E3">
            <w:pPr>
              <w:rPr>
                <w:lang w:val="vi-VN"/>
              </w:rPr>
            </w:pPr>
            <w:r w:rsidRPr="00456A35">
              <w:rPr>
                <w:lang w:val="vi-VN"/>
              </w:rPr>
              <w:t xml:space="preserve">Nhẹ đến vừa </w:t>
            </w:r>
          </w:p>
        </w:tc>
        <w:tc>
          <w:tcPr>
            <w:tcW w:w="1078"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8F6D91">
        <w:tc>
          <w:tcPr>
            <w:tcW w:w="1983" w:type="pct"/>
          </w:tcPr>
          <w:p w14:paraId="03EBE4DE" w14:textId="77777777" w:rsidR="008F6D91" w:rsidRPr="003E4360" w:rsidRDefault="008F6D91" w:rsidP="00C037E3">
            <w:pPr>
              <w:rPr>
                <w:lang w:val="vi-VN"/>
              </w:rPr>
            </w:pPr>
            <w:r w:rsidRPr="003E4360">
              <w:rPr>
                <w:lang w:val="vi-VN"/>
              </w:rPr>
              <w:t>Báng bụng</w:t>
            </w:r>
          </w:p>
        </w:tc>
        <w:tc>
          <w:tcPr>
            <w:tcW w:w="862" w:type="pct"/>
          </w:tcPr>
          <w:p w14:paraId="0BB7BA98" w14:textId="77777777" w:rsidR="008F6D91" w:rsidRPr="00456A35" w:rsidRDefault="008F6D91" w:rsidP="00C037E3">
            <w:pPr>
              <w:rPr>
                <w:lang w:val="vi-VN"/>
              </w:rPr>
            </w:pPr>
            <w:r w:rsidRPr="00456A35">
              <w:rPr>
                <w:lang w:val="vi-VN"/>
              </w:rPr>
              <w:t>Không</w:t>
            </w:r>
          </w:p>
        </w:tc>
        <w:tc>
          <w:tcPr>
            <w:tcW w:w="1078" w:type="pct"/>
          </w:tcPr>
          <w:p w14:paraId="227E1790" w14:textId="77777777" w:rsidR="008F6D91" w:rsidRPr="00456A35" w:rsidRDefault="008F6D91" w:rsidP="00C037E3">
            <w:pPr>
              <w:rPr>
                <w:lang w:val="vi-VN"/>
              </w:rPr>
            </w:pPr>
            <w:r w:rsidRPr="00456A35">
              <w:rPr>
                <w:lang w:val="vi-VN"/>
              </w:rPr>
              <w:t xml:space="preserve">Nhẹ đến vừa </w:t>
            </w:r>
          </w:p>
        </w:tc>
        <w:tc>
          <w:tcPr>
            <w:tcW w:w="1078"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8F6D91">
        <w:tc>
          <w:tcPr>
            <w:tcW w:w="1983" w:type="pct"/>
          </w:tcPr>
          <w:p w14:paraId="297DF87B" w14:textId="77777777" w:rsidR="008F6D91" w:rsidRPr="00456A35" w:rsidRDefault="008F6D91" w:rsidP="00C037E3">
            <w:pPr>
              <w:rPr>
                <w:lang w:val="vi-VN"/>
              </w:rPr>
            </w:pPr>
            <w:r w:rsidRPr="00456A35">
              <w:rPr>
                <w:lang w:val="vi-VN"/>
              </w:rPr>
              <w:t xml:space="preserve">Tổng điểm SGA </w:t>
            </w:r>
          </w:p>
        </w:tc>
        <w:tc>
          <w:tcPr>
            <w:tcW w:w="862" w:type="pct"/>
          </w:tcPr>
          <w:p w14:paraId="60B24685" w14:textId="77777777" w:rsidR="008F6D91" w:rsidRPr="00456A35" w:rsidRDefault="008F6D91" w:rsidP="00C037E3">
            <w:pPr>
              <w:rPr>
                <w:lang w:val="vi-VN"/>
              </w:rPr>
            </w:pPr>
          </w:p>
        </w:tc>
        <w:tc>
          <w:tcPr>
            <w:tcW w:w="1078" w:type="pct"/>
          </w:tcPr>
          <w:p w14:paraId="3248533B" w14:textId="77777777" w:rsidR="008F6D91" w:rsidRPr="00456A35" w:rsidRDefault="008F6D91" w:rsidP="00C037E3">
            <w:pPr>
              <w:rPr>
                <w:lang w:val="vi-VN"/>
              </w:rPr>
            </w:pPr>
          </w:p>
        </w:tc>
        <w:tc>
          <w:tcPr>
            <w:tcW w:w="1078" w:type="pct"/>
          </w:tcPr>
          <w:p w14:paraId="1BADBC07" w14:textId="77777777" w:rsidR="008F6D91" w:rsidRPr="00456A35" w:rsidRDefault="008F6D91" w:rsidP="00C037E3">
            <w:pPr>
              <w:rPr>
                <w:lang w:val="vi-VN"/>
              </w:rPr>
            </w:pPr>
          </w:p>
        </w:tc>
      </w:tr>
      <w:tr w:rsidR="008F6D91" w:rsidRPr="00456A35" w14:paraId="4F1C0E15" w14:textId="77777777" w:rsidTr="008F6D91">
        <w:tc>
          <w:tcPr>
            <w:tcW w:w="5000" w:type="pct"/>
            <w:gridSpan w:val="4"/>
          </w:tcPr>
          <w:p w14:paraId="3E87190E" w14:textId="77777777" w:rsidR="008F6D91" w:rsidRPr="00456A35" w:rsidRDefault="008F6D91" w:rsidP="00C037E3">
            <w:pPr>
              <w:jc w:val="center"/>
              <w:rPr>
                <w:lang w:val="vi-VN"/>
              </w:rPr>
            </w:pPr>
            <w:r w:rsidRPr="00456A35">
              <w:rPr>
                <w:lang w:val="vi-VN"/>
              </w:rPr>
              <w:t>A: Không có nguy cơ</w:t>
            </w:r>
          </w:p>
          <w:p w14:paraId="5FD90886" w14:textId="77777777" w:rsidR="008F6D91" w:rsidRPr="00456A35" w:rsidRDefault="008F6D91" w:rsidP="00C037E3">
            <w:pPr>
              <w:jc w:val="center"/>
              <w:rPr>
                <w:lang w:val="vi-VN"/>
              </w:rPr>
            </w:pPr>
            <w:r w:rsidRPr="00456A35">
              <w:rPr>
                <w:lang w:val="vi-VN"/>
              </w:rPr>
              <w:t>B: Nguy cơ mức độ nhẹ</w:t>
            </w:r>
          </w:p>
          <w:p w14:paraId="2428DFBD" w14:textId="77777777" w:rsidR="008F6D91" w:rsidRPr="00456A35" w:rsidRDefault="008F6D91" w:rsidP="00C037E3">
            <w:pPr>
              <w:jc w:val="center"/>
              <w:rPr>
                <w:lang w:val="vi-VN"/>
              </w:rPr>
            </w:pPr>
            <w:r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20"/>
      <w:headerReference w:type="first" r:id="rId21"/>
      <w:footerReference w:type="first" r:id="rId22"/>
      <w:pgSz w:w="12240" w:h="15840"/>
      <w:pgMar w:top="1985" w:right="1134" w:bottom="1701" w:left="1985" w:header="720" w:footer="720" w:gutter="0"/>
      <w:pgNumType w:start="1"/>
      <w:cols w:space="720"/>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6" w:author="Long Nhat Nguyen" w:date="2023-05-09T09:48:00Z" w:initials="LNN">
    <w:p w14:paraId="1F519D60" w14:textId="77777777" w:rsidR="003752EC" w:rsidRDefault="003752EC" w:rsidP="005141AF">
      <w:pPr>
        <w:pStyle w:val="CommentText"/>
        <w:ind w:firstLine="0"/>
        <w:jc w:val="left"/>
      </w:pPr>
      <w:r>
        <w:rPr>
          <w:rStyle w:val="CommentReference"/>
        </w:rPr>
        <w:annotationRef/>
      </w:r>
      <w:r>
        <w:t>Đoạn này cho vào có được không ạ?</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519D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49551" w16cex:dateUtc="2023-05-09T0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519D60" w16cid:durableId="28049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FFA1CE" w14:textId="77777777" w:rsidR="00AE7FF5" w:rsidRDefault="00AE7FF5" w:rsidP="00C23165">
      <w:r>
        <w:separator/>
      </w:r>
    </w:p>
  </w:endnote>
  <w:endnote w:type="continuationSeparator" w:id="0">
    <w:p w14:paraId="6AF3CAA4" w14:textId="77777777" w:rsidR="00AE7FF5" w:rsidRDefault="00AE7FF5"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AF4D3" w14:textId="77777777" w:rsidR="00AE7FF5" w:rsidRDefault="00AE7FF5" w:rsidP="00C23165">
      <w:r>
        <w:separator/>
      </w:r>
    </w:p>
  </w:footnote>
  <w:footnote w:type="continuationSeparator" w:id="0">
    <w:p w14:paraId="7B1BEEF6" w14:textId="77777777" w:rsidR="00AE7FF5" w:rsidRDefault="00AE7FF5"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5&lt;/item&gt;&lt;item&gt;88&lt;/item&gt;&lt;item&gt;89&lt;/item&gt;&lt;item&gt;91&lt;/item&gt;&lt;item&gt;93&lt;/item&gt;&lt;item&gt;94&lt;/item&gt;&lt;item&gt;95&lt;/item&gt;&lt;item&gt;96&lt;/item&gt;&lt;item&gt;97&lt;/item&gt;&lt;item&gt;98&lt;/item&gt;&lt;item&gt;99&lt;/item&gt;&lt;item&gt;100&lt;/item&gt;&lt;/record-ids&gt;&lt;/item&gt;&lt;/Libraries&gt;"/>
  </w:docVars>
  <w:rsids>
    <w:rsidRoot w:val="00101135"/>
    <w:rsid w:val="000000D6"/>
    <w:rsid w:val="000005B7"/>
    <w:rsid w:val="00000851"/>
    <w:rsid w:val="00000BA7"/>
    <w:rsid w:val="00001871"/>
    <w:rsid w:val="00002250"/>
    <w:rsid w:val="00002328"/>
    <w:rsid w:val="00002A45"/>
    <w:rsid w:val="00002E91"/>
    <w:rsid w:val="00003016"/>
    <w:rsid w:val="0000376C"/>
    <w:rsid w:val="00003819"/>
    <w:rsid w:val="00004000"/>
    <w:rsid w:val="000053F8"/>
    <w:rsid w:val="00005B10"/>
    <w:rsid w:val="00005D12"/>
    <w:rsid w:val="000061EE"/>
    <w:rsid w:val="000065BD"/>
    <w:rsid w:val="00006631"/>
    <w:rsid w:val="00007014"/>
    <w:rsid w:val="00007024"/>
    <w:rsid w:val="0000757D"/>
    <w:rsid w:val="00007F57"/>
    <w:rsid w:val="000105CA"/>
    <w:rsid w:val="0001143E"/>
    <w:rsid w:val="000114AD"/>
    <w:rsid w:val="00011B3E"/>
    <w:rsid w:val="00012350"/>
    <w:rsid w:val="000123E1"/>
    <w:rsid w:val="00012C44"/>
    <w:rsid w:val="0001353C"/>
    <w:rsid w:val="00013563"/>
    <w:rsid w:val="000137BA"/>
    <w:rsid w:val="00013952"/>
    <w:rsid w:val="00013E69"/>
    <w:rsid w:val="00014517"/>
    <w:rsid w:val="00015163"/>
    <w:rsid w:val="000153C1"/>
    <w:rsid w:val="00015C87"/>
    <w:rsid w:val="00016593"/>
    <w:rsid w:val="00016863"/>
    <w:rsid w:val="00016C8C"/>
    <w:rsid w:val="000173E3"/>
    <w:rsid w:val="000175D5"/>
    <w:rsid w:val="000178F6"/>
    <w:rsid w:val="00020118"/>
    <w:rsid w:val="0002109E"/>
    <w:rsid w:val="00021ACD"/>
    <w:rsid w:val="0002209E"/>
    <w:rsid w:val="00022441"/>
    <w:rsid w:val="00022858"/>
    <w:rsid w:val="00022BF2"/>
    <w:rsid w:val="000235A3"/>
    <w:rsid w:val="000239F6"/>
    <w:rsid w:val="00023A4A"/>
    <w:rsid w:val="000253CC"/>
    <w:rsid w:val="000255A2"/>
    <w:rsid w:val="00025E29"/>
    <w:rsid w:val="0002683F"/>
    <w:rsid w:val="00026D04"/>
    <w:rsid w:val="000270CE"/>
    <w:rsid w:val="00027702"/>
    <w:rsid w:val="000278C4"/>
    <w:rsid w:val="00027B3E"/>
    <w:rsid w:val="00030139"/>
    <w:rsid w:val="000302E9"/>
    <w:rsid w:val="000309C9"/>
    <w:rsid w:val="00030EC7"/>
    <w:rsid w:val="000315B0"/>
    <w:rsid w:val="0003229F"/>
    <w:rsid w:val="00032498"/>
    <w:rsid w:val="000327EE"/>
    <w:rsid w:val="00032AA8"/>
    <w:rsid w:val="0003306D"/>
    <w:rsid w:val="00033B2D"/>
    <w:rsid w:val="00033F23"/>
    <w:rsid w:val="00034376"/>
    <w:rsid w:val="00034818"/>
    <w:rsid w:val="00034AF9"/>
    <w:rsid w:val="00034E73"/>
    <w:rsid w:val="00034FC3"/>
    <w:rsid w:val="000356F9"/>
    <w:rsid w:val="00035888"/>
    <w:rsid w:val="00035EB9"/>
    <w:rsid w:val="00035FFF"/>
    <w:rsid w:val="000365AD"/>
    <w:rsid w:val="00036CE1"/>
    <w:rsid w:val="0003728B"/>
    <w:rsid w:val="000375EE"/>
    <w:rsid w:val="00040454"/>
    <w:rsid w:val="00041352"/>
    <w:rsid w:val="000417F7"/>
    <w:rsid w:val="00041823"/>
    <w:rsid w:val="00042888"/>
    <w:rsid w:val="00043794"/>
    <w:rsid w:val="000439F8"/>
    <w:rsid w:val="00044C16"/>
    <w:rsid w:val="00045927"/>
    <w:rsid w:val="00045C97"/>
    <w:rsid w:val="0004683C"/>
    <w:rsid w:val="00046D43"/>
    <w:rsid w:val="00046F42"/>
    <w:rsid w:val="00046FEC"/>
    <w:rsid w:val="00047118"/>
    <w:rsid w:val="0004739E"/>
    <w:rsid w:val="00047C82"/>
    <w:rsid w:val="00050484"/>
    <w:rsid w:val="000507D2"/>
    <w:rsid w:val="0005108B"/>
    <w:rsid w:val="000513D4"/>
    <w:rsid w:val="000514AA"/>
    <w:rsid w:val="000515B4"/>
    <w:rsid w:val="000516D7"/>
    <w:rsid w:val="0005198D"/>
    <w:rsid w:val="00051C4C"/>
    <w:rsid w:val="000529AF"/>
    <w:rsid w:val="00052F9C"/>
    <w:rsid w:val="00053B53"/>
    <w:rsid w:val="0005419D"/>
    <w:rsid w:val="000546E2"/>
    <w:rsid w:val="00054718"/>
    <w:rsid w:val="00054D26"/>
    <w:rsid w:val="00055121"/>
    <w:rsid w:val="00055717"/>
    <w:rsid w:val="00055CF8"/>
    <w:rsid w:val="00056639"/>
    <w:rsid w:val="0005760A"/>
    <w:rsid w:val="000602E8"/>
    <w:rsid w:val="00060344"/>
    <w:rsid w:val="00060388"/>
    <w:rsid w:val="00060B53"/>
    <w:rsid w:val="00061007"/>
    <w:rsid w:val="00061660"/>
    <w:rsid w:val="000623F8"/>
    <w:rsid w:val="00062560"/>
    <w:rsid w:val="00062B78"/>
    <w:rsid w:val="00062C1F"/>
    <w:rsid w:val="00063E47"/>
    <w:rsid w:val="00064742"/>
    <w:rsid w:val="000650D4"/>
    <w:rsid w:val="00065CB5"/>
    <w:rsid w:val="00066251"/>
    <w:rsid w:val="00066FA7"/>
    <w:rsid w:val="00070917"/>
    <w:rsid w:val="00070C10"/>
    <w:rsid w:val="00071306"/>
    <w:rsid w:val="0007145D"/>
    <w:rsid w:val="00072B1C"/>
    <w:rsid w:val="00072BE9"/>
    <w:rsid w:val="00072C2E"/>
    <w:rsid w:val="00073515"/>
    <w:rsid w:val="0007377F"/>
    <w:rsid w:val="000743AB"/>
    <w:rsid w:val="00074EFC"/>
    <w:rsid w:val="00075667"/>
    <w:rsid w:val="000756E0"/>
    <w:rsid w:val="00075D1A"/>
    <w:rsid w:val="0007673B"/>
    <w:rsid w:val="000769F3"/>
    <w:rsid w:val="00076A11"/>
    <w:rsid w:val="00077095"/>
    <w:rsid w:val="00077589"/>
    <w:rsid w:val="00080504"/>
    <w:rsid w:val="00080746"/>
    <w:rsid w:val="000812B1"/>
    <w:rsid w:val="00081664"/>
    <w:rsid w:val="00081A23"/>
    <w:rsid w:val="00081BBF"/>
    <w:rsid w:val="00081CAD"/>
    <w:rsid w:val="00082CCB"/>
    <w:rsid w:val="000834FB"/>
    <w:rsid w:val="0008366B"/>
    <w:rsid w:val="00083AB9"/>
    <w:rsid w:val="00083BE5"/>
    <w:rsid w:val="00084DD4"/>
    <w:rsid w:val="000850C6"/>
    <w:rsid w:val="00085187"/>
    <w:rsid w:val="000858C5"/>
    <w:rsid w:val="00085A04"/>
    <w:rsid w:val="00085ACB"/>
    <w:rsid w:val="00085D87"/>
    <w:rsid w:val="0008677D"/>
    <w:rsid w:val="000871BD"/>
    <w:rsid w:val="00087451"/>
    <w:rsid w:val="00087504"/>
    <w:rsid w:val="00087664"/>
    <w:rsid w:val="00087AB4"/>
    <w:rsid w:val="00087C74"/>
    <w:rsid w:val="00090780"/>
    <w:rsid w:val="00090BE1"/>
    <w:rsid w:val="00090FE6"/>
    <w:rsid w:val="0009118B"/>
    <w:rsid w:val="00091968"/>
    <w:rsid w:val="00092180"/>
    <w:rsid w:val="000921AB"/>
    <w:rsid w:val="000928FE"/>
    <w:rsid w:val="00093261"/>
    <w:rsid w:val="000935FA"/>
    <w:rsid w:val="00094EB8"/>
    <w:rsid w:val="0009626B"/>
    <w:rsid w:val="00096D4D"/>
    <w:rsid w:val="000972F2"/>
    <w:rsid w:val="000976CE"/>
    <w:rsid w:val="00097AB9"/>
    <w:rsid w:val="00097BB0"/>
    <w:rsid w:val="00097F20"/>
    <w:rsid w:val="000A0A57"/>
    <w:rsid w:val="000A0BA0"/>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678"/>
    <w:rsid w:val="000A3CD0"/>
    <w:rsid w:val="000A3DAC"/>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1663"/>
    <w:rsid w:val="000B19D8"/>
    <w:rsid w:val="000B2051"/>
    <w:rsid w:val="000B232E"/>
    <w:rsid w:val="000B282E"/>
    <w:rsid w:val="000B2F2E"/>
    <w:rsid w:val="000B308B"/>
    <w:rsid w:val="000B35E7"/>
    <w:rsid w:val="000B39BA"/>
    <w:rsid w:val="000B3A9C"/>
    <w:rsid w:val="000B49AE"/>
    <w:rsid w:val="000B52E1"/>
    <w:rsid w:val="000B54AF"/>
    <w:rsid w:val="000B5694"/>
    <w:rsid w:val="000B628C"/>
    <w:rsid w:val="000B68D6"/>
    <w:rsid w:val="000B77DC"/>
    <w:rsid w:val="000B7AB9"/>
    <w:rsid w:val="000B7BB3"/>
    <w:rsid w:val="000C0737"/>
    <w:rsid w:val="000C0A07"/>
    <w:rsid w:val="000C0BB0"/>
    <w:rsid w:val="000C15F3"/>
    <w:rsid w:val="000C17FC"/>
    <w:rsid w:val="000C18F9"/>
    <w:rsid w:val="000C250B"/>
    <w:rsid w:val="000C3077"/>
    <w:rsid w:val="000C384A"/>
    <w:rsid w:val="000C38CB"/>
    <w:rsid w:val="000C39AB"/>
    <w:rsid w:val="000C3BC2"/>
    <w:rsid w:val="000C444C"/>
    <w:rsid w:val="000C5063"/>
    <w:rsid w:val="000C5834"/>
    <w:rsid w:val="000C590D"/>
    <w:rsid w:val="000C64B5"/>
    <w:rsid w:val="000C6D6C"/>
    <w:rsid w:val="000D091E"/>
    <w:rsid w:val="000D0D73"/>
    <w:rsid w:val="000D11FC"/>
    <w:rsid w:val="000D1722"/>
    <w:rsid w:val="000D193F"/>
    <w:rsid w:val="000D1E6D"/>
    <w:rsid w:val="000D23B6"/>
    <w:rsid w:val="000D2521"/>
    <w:rsid w:val="000D27C3"/>
    <w:rsid w:val="000D2F52"/>
    <w:rsid w:val="000D30A9"/>
    <w:rsid w:val="000D378D"/>
    <w:rsid w:val="000D419F"/>
    <w:rsid w:val="000D4425"/>
    <w:rsid w:val="000D5281"/>
    <w:rsid w:val="000D5800"/>
    <w:rsid w:val="000D631B"/>
    <w:rsid w:val="000D6327"/>
    <w:rsid w:val="000D66B5"/>
    <w:rsid w:val="000D6AD0"/>
    <w:rsid w:val="000D6F55"/>
    <w:rsid w:val="000D736B"/>
    <w:rsid w:val="000D7C91"/>
    <w:rsid w:val="000E01C5"/>
    <w:rsid w:val="000E1EB8"/>
    <w:rsid w:val="000E278E"/>
    <w:rsid w:val="000E2819"/>
    <w:rsid w:val="000E35EA"/>
    <w:rsid w:val="000E370F"/>
    <w:rsid w:val="000E3B29"/>
    <w:rsid w:val="000E3CA8"/>
    <w:rsid w:val="000E3D0B"/>
    <w:rsid w:val="000E45EB"/>
    <w:rsid w:val="000E557D"/>
    <w:rsid w:val="000E65FD"/>
    <w:rsid w:val="000E758B"/>
    <w:rsid w:val="000E7916"/>
    <w:rsid w:val="000E79F4"/>
    <w:rsid w:val="000E7B03"/>
    <w:rsid w:val="000F08AC"/>
    <w:rsid w:val="000F0949"/>
    <w:rsid w:val="000F0D7E"/>
    <w:rsid w:val="000F1E21"/>
    <w:rsid w:val="000F2A15"/>
    <w:rsid w:val="000F32EF"/>
    <w:rsid w:val="000F3584"/>
    <w:rsid w:val="000F3726"/>
    <w:rsid w:val="000F39E8"/>
    <w:rsid w:val="000F43A3"/>
    <w:rsid w:val="000F686E"/>
    <w:rsid w:val="000F7786"/>
    <w:rsid w:val="001003B9"/>
    <w:rsid w:val="00100464"/>
    <w:rsid w:val="0010054A"/>
    <w:rsid w:val="00100C30"/>
    <w:rsid w:val="00100CF9"/>
    <w:rsid w:val="00101135"/>
    <w:rsid w:val="00101EE2"/>
    <w:rsid w:val="001026AC"/>
    <w:rsid w:val="001026CB"/>
    <w:rsid w:val="00102C16"/>
    <w:rsid w:val="00102F09"/>
    <w:rsid w:val="00102FAB"/>
    <w:rsid w:val="00103095"/>
    <w:rsid w:val="00103231"/>
    <w:rsid w:val="0010329E"/>
    <w:rsid w:val="0010362A"/>
    <w:rsid w:val="001036BF"/>
    <w:rsid w:val="001037FB"/>
    <w:rsid w:val="00104177"/>
    <w:rsid w:val="0010436F"/>
    <w:rsid w:val="00104866"/>
    <w:rsid w:val="00104C96"/>
    <w:rsid w:val="001050A7"/>
    <w:rsid w:val="00105D23"/>
    <w:rsid w:val="00106892"/>
    <w:rsid w:val="00106C32"/>
    <w:rsid w:val="00106E7B"/>
    <w:rsid w:val="001071B5"/>
    <w:rsid w:val="0011043A"/>
    <w:rsid w:val="00110A70"/>
    <w:rsid w:val="00110A94"/>
    <w:rsid w:val="00110E14"/>
    <w:rsid w:val="001113AF"/>
    <w:rsid w:val="001120C1"/>
    <w:rsid w:val="00112743"/>
    <w:rsid w:val="00112A6A"/>
    <w:rsid w:val="001137C8"/>
    <w:rsid w:val="00114017"/>
    <w:rsid w:val="001148AC"/>
    <w:rsid w:val="00114FB1"/>
    <w:rsid w:val="0011506A"/>
    <w:rsid w:val="00115FA5"/>
    <w:rsid w:val="00116238"/>
    <w:rsid w:val="00116479"/>
    <w:rsid w:val="00116B66"/>
    <w:rsid w:val="00116EB6"/>
    <w:rsid w:val="00117201"/>
    <w:rsid w:val="00117A02"/>
    <w:rsid w:val="00117C3E"/>
    <w:rsid w:val="00117E73"/>
    <w:rsid w:val="00120176"/>
    <w:rsid w:val="001218DE"/>
    <w:rsid w:val="001219AB"/>
    <w:rsid w:val="00121AFF"/>
    <w:rsid w:val="00121CF6"/>
    <w:rsid w:val="00121F5D"/>
    <w:rsid w:val="001226DA"/>
    <w:rsid w:val="00122A11"/>
    <w:rsid w:val="00122E7F"/>
    <w:rsid w:val="00123550"/>
    <w:rsid w:val="00124297"/>
    <w:rsid w:val="001247DF"/>
    <w:rsid w:val="0012523C"/>
    <w:rsid w:val="00125342"/>
    <w:rsid w:val="00125E2B"/>
    <w:rsid w:val="00127543"/>
    <w:rsid w:val="00127BC0"/>
    <w:rsid w:val="00127CFB"/>
    <w:rsid w:val="0013084C"/>
    <w:rsid w:val="00130F90"/>
    <w:rsid w:val="00131038"/>
    <w:rsid w:val="001310FB"/>
    <w:rsid w:val="00131B80"/>
    <w:rsid w:val="00132584"/>
    <w:rsid w:val="001329CE"/>
    <w:rsid w:val="00132A60"/>
    <w:rsid w:val="00132C37"/>
    <w:rsid w:val="0013300F"/>
    <w:rsid w:val="00133366"/>
    <w:rsid w:val="00133813"/>
    <w:rsid w:val="00133BC9"/>
    <w:rsid w:val="00133E8D"/>
    <w:rsid w:val="00134032"/>
    <w:rsid w:val="00134183"/>
    <w:rsid w:val="001341E0"/>
    <w:rsid w:val="001347C6"/>
    <w:rsid w:val="00135F98"/>
    <w:rsid w:val="001373F5"/>
    <w:rsid w:val="00137693"/>
    <w:rsid w:val="00137949"/>
    <w:rsid w:val="00140C1C"/>
    <w:rsid w:val="001419FB"/>
    <w:rsid w:val="0014203F"/>
    <w:rsid w:val="001420F8"/>
    <w:rsid w:val="00142980"/>
    <w:rsid w:val="001429F7"/>
    <w:rsid w:val="0014330A"/>
    <w:rsid w:val="001440B5"/>
    <w:rsid w:val="00144E3B"/>
    <w:rsid w:val="00144FFD"/>
    <w:rsid w:val="00145079"/>
    <w:rsid w:val="001450CF"/>
    <w:rsid w:val="001453BD"/>
    <w:rsid w:val="001455D1"/>
    <w:rsid w:val="00145881"/>
    <w:rsid w:val="00145C15"/>
    <w:rsid w:val="00145C3F"/>
    <w:rsid w:val="00145EBA"/>
    <w:rsid w:val="00146247"/>
    <w:rsid w:val="001469A4"/>
    <w:rsid w:val="00147E87"/>
    <w:rsid w:val="00150318"/>
    <w:rsid w:val="0015065B"/>
    <w:rsid w:val="00150C8B"/>
    <w:rsid w:val="0015118E"/>
    <w:rsid w:val="0015161C"/>
    <w:rsid w:val="00151CFF"/>
    <w:rsid w:val="00152061"/>
    <w:rsid w:val="00153271"/>
    <w:rsid w:val="00153963"/>
    <w:rsid w:val="00153BE2"/>
    <w:rsid w:val="00153EE4"/>
    <w:rsid w:val="00155072"/>
    <w:rsid w:val="00156163"/>
    <w:rsid w:val="001562AC"/>
    <w:rsid w:val="001572E2"/>
    <w:rsid w:val="00157B21"/>
    <w:rsid w:val="00157C3F"/>
    <w:rsid w:val="00160161"/>
    <w:rsid w:val="00160A45"/>
    <w:rsid w:val="00161151"/>
    <w:rsid w:val="00161360"/>
    <w:rsid w:val="00161BDE"/>
    <w:rsid w:val="00162078"/>
    <w:rsid w:val="0016318E"/>
    <w:rsid w:val="00164590"/>
    <w:rsid w:val="0016493F"/>
    <w:rsid w:val="00164A05"/>
    <w:rsid w:val="00164B2F"/>
    <w:rsid w:val="00165303"/>
    <w:rsid w:val="001653D0"/>
    <w:rsid w:val="00165526"/>
    <w:rsid w:val="00165CC2"/>
    <w:rsid w:val="0016699F"/>
    <w:rsid w:val="00166F46"/>
    <w:rsid w:val="001670D8"/>
    <w:rsid w:val="00167948"/>
    <w:rsid w:val="0017003A"/>
    <w:rsid w:val="001701E7"/>
    <w:rsid w:val="00170835"/>
    <w:rsid w:val="00171095"/>
    <w:rsid w:val="001710E2"/>
    <w:rsid w:val="00171107"/>
    <w:rsid w:val="001716B1"/>
    <w:rsid w:val="00171ED8"/>
    <w:rsid w:val="001728BF"/>
    <w:rsid w:val="00173546"/>
    <w:rsid w:val="00173E52"/>
    <w:rsid w:val="00173F31"/>
    <w:rsid w:val="001741DD"/>
    <w:rsid w:val="00174387"/>
    <w:rsid w:val="0017490E"/>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A75"/>
    <w:rsid w:val="001845C2"/>
    <w:rsid w:val="00185FC1"/>
    <w:rsid w:val="00186348"/>
    <w:rsid w:val="001867AE"/>
    <w:rsid w:val="00186BFD"/>
    <w:rsid w:val="00187E6C"/>
    <w:rsid w:val="00187EDA"/>
    <w:rsid w:val="001903A2"/>
    <w:rsid w:val="00190482"/>
    <w:rsid w:val="0019062C"/>
    <w:rsid w:val="001911B7"/>
    <w:rsid w:val="00191C31"/>
    <w:rsid w:val="00193B50"/>
    <w:rsid w:val="001946F9"/>
    <w:rsid w:val="00194FE6"/>
    <w:rsid w:val="001956DC"/>
    <w:rsid w:val="00195F59"/>
    <w:rsid w:val="001965B8"/>
    <w:rsid w:val="001967AE"/>
    <w:rsid w:val="00196A7C"/>
    <w:rsid w:val="00196B59"/>
    <w:rsid w:val="001A039F"/>
    <w:rsid w:val="001A0F15"/>
    <w:rsid w:val="001A1092"/>
    <w:rsid w:val="001A1378"/>
    <w:rsid w:val="001A1AE4"/>
    <w:rsid w:val="001A1B15"/>
    <w:rsid w:val="001A1E0C"/>
    <w:rsid w:val="001A1E4D"/>
    <w:rsid w:val="001A2DC1"/>
    <w:rsid w:val="001A2F26"/>
    <w:rsid w:val="001A3156"/>
    <w:rsid w:val="001A3DD0"/>
    <w:rsid w:val="001A4921"/>
    <w:rsid w:val="001A4CA9"/>
    <w:rsid w:val="001A4EF0"/>
    <w:rsid w:val="001A56B6"/>
    <w:rsid w:val="001A6695"/>
    <w:rsid w:val="001A7333"/>
    <w:rsid w:val="001A7D21"/>
    <w:rsid w:val="001A7F2A"/>
    <w:rsid w:val="001B00D6"/>
    <w:rsid w:val="001B0BAB"/>
    <w:rsid w:val="001B0F0B"/>
    <w:rsid w:val="001B23DB"/>
    <w:rsid w:val="001B269D"/>
    <w:rsid w:val="001B2AAA"/>
    <w:rsid w:val="001B303A"/>
    <w:rsid w:val="001B34DA"/>
    <w:rsid w:val="001B4075"/>
    <w:rsid w:val="001B44F2"/>
    <w:rsid w:val="001B590F"/>
    <w:rsid w:val="001B667A"/>
    <w:rsid w:val="001B6B56"/>
    <w:rsid w:val="001B6CC1"/>
    <w:rsid w:val="001B6E86"/>
    <w:rsid w:val="001B7200"/>
    <w:rsid w:val="001B79BF"/>
    <w:rsid w:val="001B7A43"/>
    <w:rsid w:val="001B7BAE"/>
    <w:rsid w:val="001B7D99"/>
    <w:rsid w:val="001B7E08"/>
    <w:rsid w:val="001B7F0F"/>
    <w:rsid w:val="001B7F98"/>
    <w:rsid w:val="001C0B22"/>
    <w:rsid w:val="001C0F9A"/>
    <w:rsid w:val="001C1D01"/>
    <w:rsid w:val="001C2746"/>
    <w:rsid w:val="001C2BD1"/>
    <w:rsid w:val="001C2CDB"/>
    <w:rsid w:val="001C2FE0"/>
    <w:rsid w:val="001C35A8"/>
    <w:rsid w:val="001C4303"/>
    <w:rsid w:val="001C44AB"/>
    <w:rsid w:val="001C4E21"/>
    <w:rsid w:val="001C53A1"/>
    <w:rsid w:val="001C5704"/>
    <w:rsid w:val="001C6379"/>
    <w:rsid w:val="001C6BA4"/>
    <w:rsid w:val="001C6CA7"/>
    <w:rsid w:val="001C7041"/>
    <w:rsid w:val="001C7A31"/>
    <w:rsid w:val="001D08C4"/>
    <w:rsid w:val="001D18FC"/>
    <w:rsid w:val="001D1CC3"/>
    <w:rsid w:val="001D2071"/>
    <w:rsid w:val="001D20FE"/>
    <w:rsid w:val="001D2C7F"/>
    <w:rsid w:val="001D4020"/>
    <w:rsid w:val="001D4288"/>
    <w:rsid w:val="001D4438"/>
    <w:rsid w:val="001D4B10"/>
    <w:rsid w:val="001D4D15"/>
    <w:rsid w:val="001D53E1"/>
    <w:rsid w:val="001D54D9"/>
    <w:rsid w:val="001D5793"/>
    <w:rsid w:val="001D5841"/>
    <w:rsid w:val="001D5992"/>
    <w:rsid w:val="001D5FE7"/>
    <w:rsid w:val="001D6255"/>
    <w:rsid w:val="001D6683"/>
    <w:rsid w:val="001D6CCB"/>
    <w:rsid w:val="001D6F33"/>
    <w:rsid w:val="001D77BC"/>
    <w:rsid w:val="001D7FD4"/>
    <w:rsid w:val="001E0283"/>
    <w:rsid w:val="001E0475"/>
    <w:rsid w:val="001E0520"/>
    <w:rsid w:val="001E0885"/>
    <w:rsid w:val="001E157F"/>
    <w:rsid w:val="001E1847"/>
    <w:rsid w:val="001E19D5"/>
    <w:rsid w:val="001E218F"/>
    <w:rsid w:val="001E219A"/>
    <w:rsid w:val="001E2712"/>
    <w:rsid w:val="001E32B6"/>
    <w:rsid w:val="001E35DD"/>
    <w:rsid w:val="001E3732"/>
    <w:rsid w:val="001E4A33"/>
    <w:rsid w:val="001E5020"/>
    <w:rsid w:val="001E5937"/>
    <w:rsid w:val="001E5F63"/>
    <w:rsid w:val="001E6316"/>
    <w:rsid w:val="001E6AB0"/>
    <w:rsid w:val="001E73E8"/>
    <w:rsid w:val="001E764A"/>
    <w:rsid w:val="001E7DB0"/>
    <w:rsid w:val="001F034B"/>
    <w:rsid w:val="001F0859"/>
    <w:rsid w:val="001F0D45"/>
    <w:rsid w:val="001F10E0"/>
    <w:rsid w:val="001F1364"/>
    <w:rsid w:val="001F1C8B"/>
    <w:rsid w:val="001F2F92"/>
    <w:rsid w:val="001F347C"/>
    <w:rsid w:val="001F3620"/>
    <w:rsid w:val="001F362B"/>
    <w:rsid w:val="001F3796"/>
    <w:rsid w:val="001F388A"/>
    <w:rsid w:val="001F39B2"/>
    <w:rsid w:val="001F3DA0"/>
    <w:rsid w:val="001F4020"/>
    <w:rsid w:val="001F41AB"/>
    <w:rsid w:val="001F4274"/>
    <w:rsid w:val="001F4421"/>
    <w:rsid w:val="001F4914"/>
    <w:rsid w:val="001F492C"/>
    <w:rsid w:val="001F5E21"/>
    <w:rsid w:val="001F5F87"/>
    <w:rsid w:val="001F650C"/>
    <w:rsid w:val="001F6938"/>
    <w:rsid w:val="001F6F73"/>
    <w:rsid w:val="001F7031"/>
    <w:rsid w:val="001F73B2"/>
    <w:rsid w:val="001F7D17"/>
    <w:rsid w:val="001F7FF2"/>
    <w:rsid w:val="00200A45"/>
    <w:rsid w:val="002015CD"/>
    <w:rsid w:val="00201786"/>
    <w:rsid w:val="00201C94"/>
    <w:rsid w:val="00201CAC"/>
    <w:rsid w:val="00201D80"/>
    <w:rsid w:val="0020257A"/>
    <w:rsid w:val="0020297C"/>
    <w:rsid w:val="00202F24"/>
    <w:rsid w:val="0020306C"/>
    <w:rsid w:val="002030A0"/>
    <w:rsid w:val="00203D04"/>
    <w:rsid w:val="002042D3"/>
    <w:rsid w:val="002045F1"/>
    <w:rsid w:val="00204743"/>
    <w:rsid w:val="00204E58"/>
    <w:rsid w:val="002050E1"/>
    <w:rsid w:val="002059C7"/>
    <w:rsid w:val="00205C53"/>
    <w:rsid w:val="00205E2A"/>
    <w:rsid w:val="00205FF2"/>
    <w:rsid w:val="00206489"/>
    <w:rsid w:val="00206AEC"/>
    <w:rsid w:val="00206C64"/>
    <w:rsid w:val="0020763E"/>
    <w:rsid w:val="00207C64"/>
    <w:rsid w:val="00207FF8"/>
    <w:rsid w:val="0021000B"/>
    <w:rsid w:val="002115D1"/>
    <w:rsid w:val="0021161E"/>
    <w:rsid w:val="002118BE"/>
    <w:rsid w:val="00211B6E"/>
    <w:rsid w:val="00211DFE"/>
    <w:rsid w:val="002122B6"/>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BA"/>
    <w:rsid w:val="00215F78"/>
    <w:rsid w:val="00216459"/>
    <w:rsid w:val="002167D6"/>
    <w:rsid w:val="0021745B"/>
    <w:rsid w:val="00217CA5"/>
    <w:rsid w:val="00217CD1"/>
    <w:rsid w:val="0022069B"/>
    <w:rsid w:val="002208BB"/>
    <w:rsid w:val="0022143B"/>
    <w:rsid w:val="002218E8"/>
    <w:rsid w:val="00221927"/>
    <w:rsid w:val="002219C8"/>
    <w:rsid w:val="0022202C"/>
    <w:rsid w:val="00222933"/>
    <w:rsid w:val="00222C24"/>
    <w:rsid w:val="00222CA0"/>
    <w:rsid w:val="00223920"/>
    <w:rsid w:val="0022428A"/>
    <w:rsid w:val="002246DD"/>
    <w:rsid w:val="002254A4"/>
    <w:rsid w:val="002258A4"/>
    <w:rsid w:val="00225BB5"/>
    <w:rsid w:val="00226378"/>
    <w:rsid w:val="002266EA"/>
    <w:rsid w:val="0022674D"/>
    <w:rsid w:val="00226BA3"/>
    <w:rsid w:val="00226C38"/>
    <w:rsid w:val="00227B96"/>
    <w:rsid w:val="0023099C"/>
    <w:rsid w:val="00231061"/>
    <w:rsid w:val="002313EC"/>
    <w:rsid w:val="002316C0"/>
    <w:rsid w:val="002332CC"/>
    <w:rsid w:val="0023389F"/>
    <w:rsid w:val="002338CC"/>
    <w:rsid w:val="00233AEA"/>
    <w:rsid w:val="0023416D"/>
    <w:rsid w:val="00234BF3"/>
    <w:rsid w:val="00234CBA"/>
    <w:rsid w:val="002350E3"/>
    <w:rsid w:val="0023570C"/>
    <w:rsid w:val="002359A2"/>
    <w:rsid w:val="002359DD"/>
    <w:rsid w:val="00235A0B"/>
    <w:rsid w:val="0023727E"/>
    <w:rsid w:val="002379A7"/>
    <w:rsid w:val="002401D7"/>
    <w:rsid w:val="00240D39"/>
    <w:rsid w:val="00240ECA"/>
    <w:rsid w:val="0024153E"/>
    <w:rsid w:val="002415FA"/>
    <w:rsid w:val="00243553"/>
    <w:rsid w:val="00243739"/>
    <w:rsid w:val="00243B2E"/>
    <w:rsid w:val="002446AE"/>
    <w:rsid w:val="00244DB1"/>
    <w:rsid w:val="00244F1C"/>
    <w:rsid w:val="002452DC"/>
    <w:rsid w:val="0024548C"/>
    <w:rsid w:val="00245719"/>
    <w:rsid w:val="00245909"/>
    <w:rsid w:val="00245A13"/>
    <w:rsid w:val="00245BC2"/>
    <w:rsid w:val="0024604A"/>
    <w:rsid w:val="00246D81"/>
    <w:rsid w:val="00247394"/>
    <w:rsid w:val="002474BC"/>
    <w:rsid w:val="00247A1E"/>
    <w:rsid w:val="002500A3"/>
    <w:rsid w:val="00250260"/>
    <w:rsid w:val="002502B0"/>
    <w:rsid w:val="00250A5E"/>
    <w:rsid w:val="00251862"/>
    <w:rsid w:val="0025195C"/>
    <w:rsid w:val="00251C59"/>
    <w:rsid w:val="002525AB"/>
    <w:rsid w:val="00252C62"/>
    <w:rsid w:val="00252EED"/>
    <w:rsid w:val="00253037"/>
    <w:rsid w:val="002534CE"/>
    <w:rsid w:val="002539E2"/>
    <w:rsid w:val="00253BB4"/>
    <w:rsid w:val="00253BF0"/>
    <w:rsid w:val="00254256"/>
    <w:rsid w:val="002542DA"/>
    <w:rsid w:val="00254591"/>
    <w:rsid w:val="002546B3"/>
    <w:rsid w:val="00255445"/>
    <w:rsid w:val="002555BA"/>
    <w:rsid w:val="00255778"/>
    <w:rsid w:val="00255E08"/>
    <w:rsid w:val="00255F11"/>
    <w:rsid w:val="002560D2"/>
    <w:rsid w:val="002562B3"/>
    <w:rsid w:val="00256BC7"/>
    <w:rsid w:val="00257379"/>
    <w:rsid w:val="002579BE"/>
    <w:rsid w:val="0026135D"/>
    <w:rsid w:val="0026199F"/>
    <w:rsid w:val="00261DF0"/>
    <w:rsid w:val="002626C8"/>
    <w:rsid w:val="002627AD"/>
    <w:rsid w:val="002634C5"/>
    <w:rsid w:val="00263857"/>
    <w:rsid w:val="0026418E"/>
    <w:rsid w:val="002641AE"/>
    <w:rsid w:val="0026473B"/>
    <w:rsid w:val="00265334"/>
    <w:rsid w:val="00265589"/>
    <w:rsid w:val="00266BFD"/>
    <w:rsid w:val="00266C97"/>
    <w:rsid w:val="0026776C"/>
    <w:rsid w:val="00267890"/>
    <w:rsid w:val="00267D8A"/>
    <w:rsid w:val="00267ED3"/>
    <w:rsid w:val="00270100"/>
    <w:rsid w:val="002703B9"/>
    <w:rsid w:val="00270A1F"/>
    <w:rsid w:val="00270E9D"/>
    <w:rsid w:val="00270EDD"/>
    <w:rsid w:val="002723A1"/>
    <w:rsid w:val="002723C6"/>
    <w:rsid w:val="00272DD5"/>
    <w:rsid w:val="002731DD"/>
    <w:rsid w:val="0027326A"/>
    <w:rsid w:val="0027355C"/>
    <w:rsid w:val="0027392C"/>
    <w:rsid w:val="0027471B"/>
    <w:rsid w:val="00276183"/>
    <w:rsid w:val="002765A1"/>
    <w:rsid w:val="00276D9A"/>
    <w:rsid w:val="00277645"/>
    <w:rsid w:val="00277F6A"/>
    <w:rsid w:val="002800D5"/>
    <w:rsid w:val="002800E8"/>
    <w:rsid w:val="00280D54"/>
    <w:rsid w:val="00281DB6"/>
    <w:rsid w:val="00281F76"/>
    <w:rsid w:val="00281FC3"/>
    <w:rsid w:val="00281FD2"/>
    <w:rsid w:val="002820CA"/>
    <w:rsid w:val="002829C5"/>
    <w:rsid w:val="002835BF"/>
    <w:rsid w:val="00283856"/>
    <w:rsid w:val="002838A1"/>
    <w:rsid w:val="00284383"/>
    <w:rsid w:val="002844D9"/>
    <w:rsid w:val="00285C9C"/>
    <w:rsid w:val="002867DF"/>
    <w:rsid w:val="002869FB"/>
    <w:rsid w:val="0028717B"/>
    <w:rsid w:val="00287FA5"/>
    <w:rsid w:val="00290D99"/>
    <w:rsid w:val="00290FD3"/>
    <w:rsid w:val="0029121C"/>
    <w:rsid w:val="00291D98"/>
    <w:rsid w:val="0029228C"/>
    <w:rsid w:val="0029341E"/>
    <w:rsid w:val="002938B7"/>
    <w:rsid w:val="00293AAF"/>
    <w:rsid w:val="00294FAC"/>
    <w:rsid w:val="00295407"/>
    <w:rsid w:val="00296058"/>
    <w:rsid w:val="0029624E"/>
    <w:rsid w:val="00296E83"/>
    <w:rsid w:val="0029777A"/>
    <w:rsid w:val="00297CEE"/>
    <w:rsid w:val="002A0BD0"/>
    <w:rsid w:val="002A15EF"/>
    <w:rsid w:val="002A16D9"/>
    <w:rsid w:val="002A19E3"/>
    <w:rsid w:val="002A1B48"/>
    <w:rsid w:val="002A1DCE"/>
    <w:rsid w:val="002A22BB"/>
    <w:rsid w:val="002A245F"/>
    <w:rsid w:val="002A267D"/>
    <w:rsid w:val="002A2786"/>
    <w:rsid w:val="002A2884"/>
    <w:rsid w:val="002A2C8B"/>
    <w:rsid w:val="002A3379"/>
    <w:rsid w:val="002A3521"/>
    <w:rsid w:val="002A3CE4"/>
    <w:rsid w:val="002A41CE"/>
    <w:rsid w:val="002A4202"/>
    <w:rsid w:val="002A4607"/>
    <w:rsid w:val="002A4DCD"/>
    <w:rsid w:val="002A5163"/>
    <w:rsid w:val="002A53C4"/>
    <w:rsid w:val="002A5947"/>
    <w:rsid w:val="002A5AFF"/>
    <w:rsid w:val="002A6421"/>
    <w:rsid w:val="002A6614"/>
    <w:rsid w:val="002A74E7"/>
    <w:rsid w:val="002B05BF"/>
    <w:rsid w:val="002B0658"/>
    <w:rsid w:val="002B0927"/>
    <w:rsid w:val="002B0B70"/>
    <w:rsid w:val="002B0E77"/>
    <w:rsid w:val="002B14E8"/>
    <w:rsid w:val="002B2684"/>
    <w:rsid w:val="002B2876"/>
    <w:rsid w:val="002B3524"/>
    <w:rsid w:val="002B362D"/>
    <w:rsid w:val="002B3748"/>
    <w:rsid w:val="002B3FB6"/>
    <w:rsid w:val="002B4798"/>
    <w:rsid w:val="002B4F63"/>
    <w:rsid w:val="002B5681"/>
    <w:rsid w:val="002B5F5B"/>
    <w:rsid w:val="002B6718"/>
    <w:rsid w:val="002B69FE"/>
    <w:rsid w:val="002C01E1"/>
    <w:rsid w:val="002C0270"/>
    <w:rsid w:val="002C128A"/>
    <w:rsid w:val="002C13EE"/>
    <w:rsid w:val="002C445E"/>
    <w:rsid w:val="002C4787"/>
    <w:rsid w:val="002C4BBA"/>
    <w:rsid w:val="002C56FB"/>
    <w:rsid w:val="002C5786"/>
    <w:rsid w:val="002C63DB"/>
    <w:rsid w:val="002C6B41"/>
    <w:rsid w:val="002C6C7B"/>
    <w:rsid w:val="002C6CDF"/>
    <w:rsid w:val="002C7837"/>
    <w:rsid w:val="002C7C9D"/>
    <w:rsid w:val="002D03DE"/>
    <w:rsid w:val="002D0807"/>
    <w:rsid w:val="002D0CC4"/>
    <w:rsid w:val="002D13A9"/>
    <w:rsid w:val="002D13F7"/>
    <w:rsid w:val="002D16CD"/>
    <w:rsid w:val="002D222F"/>
    <w:rsid w:val="002D25EB"/>
    <w:rsid w:val="002D352E"/>
    <w:rsid w:val="002D4AA5"/>
    <w:rsid w:val="002D4C59"/>
    <w:rsid w:val="002D4D2F"/>
    <w:rsid w:val="002D4E11"/>
    <w:rsid w:val="002D5504"/>
    <w:rsid w:val="002D57AB"/>
    <w:rsid w:val="002D6562"/>
    <w:rsid w:val="002D659C"/>
    <w:rsid w:val="002D66B2"/>
    <w:rsid w:val="002D6D63"/>
    <w:rsid w:val="002D6DDE"/>
    <w:rsid w:val="002D76C2"/>
    <w:rsid w:val="002E00BE"/>
    <w:rsid w:val="002E0986"/>
    <w:rsid w:val="002E0D3A"/>
    <w:rsid w:val="002E1B85"/>
    <w:rsid w:val="002E26B0"/>
    <w:rsid w:val="002E357B"/>
    <w:rsid w:val="002E367D"/>
    <w:rsid w:val="002E402C"/>
    <w:rsid w:val="002E4051"/>
    <w:rsid w:val="002E4FC4"/>
    <w:rsid w:val="002E5B1D"/>
    <w:rsid w:val="002E610F"/>
    <w:rsid w:val="002E66DA"/>
    <w:rsid w:val="002E697A"/>
    <w:rsid w:val="002E6EAC"/>
    <w:rsid w:val="002E7606"/>
    <w:rsid w:val="002E77A3"/>
    <w:rsid w:val="002E78C0"/>
    <w:rsid w:val="002E7AF8"/>
    <w:rsid w:val="002E7E36"/>
    <w:rsid w:val="002E7F9F"/>
    <w:rsid w:val="002F0029"/>
    <w:rsid w:val="002F0746"/>
    <w:rsid w:val="002F08BE"/>
    <w:rsid w:val="002F08C2"/>
    <w:rsid w:val="002F1030"/>
    <w:rsid w:val="002F1537"/>
    <w:rsid w:val="002F16DF"/>
    <w:rsid w:val="002F1D2A"/>
    <w:rsid w:val="002F2074"/>
    <w:rsid w:val="002F266C"/>
    <w:rsid w:val="002F318F"/>
    <w:rsid w:val="002F3F4B"/>
    <w:rsid w:val="002F4591"/>
    <w:rsid w:val="002F4CAB"/>
    <w:rsid w:val="002F556C"/>
    <w:rsid w:val="002F5E3C"/>
    <w:rsid w:val="002F6329"/>
    <w:rsid w:val="002F6458"/>
    <w:rsid w:val="002F663E"/>
    <w:rsid w:val="002F6CC2"/>
    <w:rsid w:val="002F6DC0"/>
    <w:rsid w:val="002F6E5B"/>
    <w:rsid w:val="003001AD"/>
    <w:rsid w:val="00300320"/>
    <w:rsid w:val="00300506"/>
    <w:rsid w:val="00300DC5"/>
    <w:rsid w:val="00301225"/>
    <w:rsid w:val="00301637"/>
    <w:rsid w:val="00301B16"/>
    <w:rsid w:val="0030222F"/>
    <w:rsid w:val="00302281"/>
    <w:rsid w:val="0030294A"/>
    <w:rsid w:val="00302C88"/>
    <w:rsid w:val="00302D31"/>
    <w:rsid w:val="00303309"/>
    <w:rsid w:val="00303630"/>
    <w:rsid w:val="0030381A"/>
    <w:rsid w:val="003038B7"/>
    <w:rsid w:val="00304836"/>
    <w:rsid w:val="00304B91"/>
    <w:rsid w:val="00304CA8"/>
    <w:rsid w:val="00304F9A"/>
    <w:rsid w:val="00305A6B"/>
    <w:rsid w:val="00305E52"/>
    <w:rsid w:val="003060E8"/>
    <w:rsid w:val="00306162"/>
    <w:rsid w:val="003063D9"/>
    <w:rsid w:val="00306408"/>
    <w:rsid w:val="003076FA"/>
    <w:rsid w:val="00307903"/>
    <w:rsid w:val="00307E1F"/>
    <w:rsid w:val="0031010F"/>
    <w:rsid w:val="003101EC"/>
    <w:rsid w:val="00310A5D"/>
    <w:rsid w:val="003116DC"/>
    <w:rsid w:val="0031195F"/>
    <w:rsid w:val="0031269E"/>
    <w:rsid w:val="0031292E"/>
    <w:rsid w:val="00312D4C"/>
    <w:rsid w:val="003135B8"/>
    <w:rsid w:val="00313618"/>
    <w:rsid w:val="00313E94"/>
    <w:rsid w:val="00313EAD"/>
    <w:rsid w:val="00314067"/>
    <w:rsid w:val="0031427D"/>
    <w:rsid w:val="00314518"/>
    <w:rsid w:val="0031457C"/>
    <w:rsid w:val="00314651"/>
    <w:rsid w:val="00314C57"/>
    <w:rsid w:val="003152D8"/>
    <w:rsid w:val="003154DA"/>
    <w:rsid w:val="003157BA"/>
    <w:rsid w:val="00315B79"/>
    <w:rsid w:val="00315B95"/>
    <w:rsid w:val="00315CB4"/>
    <w:rsid w:val="00316DA3"/>
    <w:rsid w:val="0032023C"/>
    <w:rsid w:val="003213AF"/>
    <w:rsid w:val="00321B5E"/>
    <w:rsid w:val="00321D47"/>
    <w:rsid w:val="00321DC7"/>
    <w:rsid w:val="00322D8A"/>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30313"/>
    <w:rsid w:val="00330AB0"/>
    <w:rsid w:val="00330ECA"/>
    <w:rsid w:val="003312CA"/>
    <w:rsid w:val="00331C09"/>
    <w:rsid w:val="003320BB"/>
    <w:rsid w:val="00332473"/>
    <w:rsid w:val="00332515"/>
    <w:rsid w:val="003328FC"/>
    <w:rsid w:val="00333223"/>
    <w:rsid w:val="00333766"/>
    <w:rsid w:val="003338AB"/>
    <w:rsid w:val="00333E38"/>
    <w:rsid w:val="0033450C"/>
    <w:rsid w:val="003346E4"/>
    <w:rsid w:val="00334897"/>
    <w:rsid w:val="00334899"/>
    <w:rsid w:val="003348F4"/>
    <w:rsid w:val="00334D4C"/>
    <w:rsid w:val="00335B12"/>
    <w:rsid w:val="00335F6F"/>
    <w:rsid w:val="00336595"/>
    <w:rsid w:val="00336954"/>
    <w:rsid w:val="00337C35"/>
    <w:rsid w:val="00337C8E"/>
    <w:rsid w:val="00340D5D"/>
    <w:rsid w:val="00340EAF"/>
    <w:rsid w:val="003416BB"/>
    <w:rsid w:val="00342AF5"/>
    <w:rsid w:val="003441A7"/>
    <w:rsid w:val="00344395"/>
    <w:rsid w:val="003443D3"/>
    <w:rsid w:val="003450BF"/>
    <w:rsid w:val="003451AC"/>
    <w:rsid w:val="0034545A"/>
    <w:rsid w:val="003454D5"/>
    <w:rsid w:val="003472A0"/>
    <w:rsid w:val="0034734D"/>
    <w:rsid w:val="003506E8"/>
    <w:rsid w:val="00350E4B"/>
    <w:rsid w:val="003521A8"/>
    <w:rsid w:val="003525F9"/>
    <w:rsid w:val="0035271C"/>
    <w:rsid w:val="0035272E"/>
    <w:rsid w:val="00352844"/>
    <w:rsid w:val="00352991"/>
    <w:rsid w:val="00353D95"/>
    <w:rsid w:val="0035401E"/>
    <w:rsid w:val="003546B5"/>
    <w:rsid w:val="0035482A"/>
    <w:rsid w:val="003550A0"/>
    <w:rsid w:val="0035593E"/>
    <w:rsid w:val="00355A7B"/>
    <w:rsid w:val="00356186"/>
    <w:rsid w:val="0035674C"/>
    <w:rsid w:val="00357C59"/>
    <w:rsid w:val="003600E8"/>
    <w:rsid w:val="003609FE"/>
    <w:rsid w:val="00360A58"/>
    <w:rsid w:val="00360DBD"/>
    <w:rsid w:val="003625C2"/>
    <w:rsid w:val="003626DF"/>
    <w:rsid w:val="00362762"/>
    <w:rsid w:val="00362A61"/>
    <w:rsid w:val="00362BBC"/>
    <w:rsid w:val="003630E0"/>
    <w:rsid w:val="00365440"/>
    <w:rsid w:val="00365A7E"/>
    <w:rsid w:val="00365B9D"/>
    <w:rsid w:val="00365F6E"/>
    <w:rsid w:val="003666F0"/>
    <w:rsid w:val="003669BB"/>
    <w:rsid w:val="003674CE"/>
    <w:rsid w:val="00370550"/>
    <w:rsid w:val="003707BB"/>
    <w:rsid w:val="00371549"/>
    <w:rsid w:val="003719D6"/>
    <w:rsid w:val="00372374"/>
    <w:rsid w:val="00372767"/>
    <w:rsid w:val="00372AB7"/>
    <w:rsid w:val="00372C8E"/>
    <w:rsid w:val="00372F41"/>
    <w:rsid w:val="00373313"/>
    <w:rsid w:val="003734BC"/>
    <w:rsid w:val="00373F75"/>
    <w:rsid w:val="003743D1"/>
    <w:rsid w:val="00374AE6"/>
    <w:rsid w:val="00374D43"/>
    <w:rsid w:val="00374D7E"/>
    <w:rsid w:val="00374F1A"/>
    <w:rsid w:val="003752EC"/>
    <w:rsid w:val="00375422"/>
    <w:rsid w:val="00375909"/>
    <w:rsid w:val="00375A0E"/>
    <w:rsid w:val="00375EE3"/>
    <w:rsid w:val="0037600A"/>
    <w:rsid w:val="00376076"/>
    <w:rsid w:val="00376CAB"/>
    <w:rsid w:val="00376F9B"/>
    <w:rsid w:val="00377459"/>
    <w:rsid w:val="003775AB"/>
    <w:rsid w:val="00377C56"/>
    <w:rsid w:val="00377CE3"/>
    <w:rsid w:val="003803AF"/>
    <w:rsid w:val="0038077F"/>
    <w:rsid w:val="00383AA7"/>
    <w:rsid w:val="0038404C"/>
    <w:rsid w:val="0038426E"/>
    <w:rsid w:val="00384AEF"/>
    <w:rsid w:val="00384C36"/>
    <w:rsid w:val="003851AF"/>
    <w:rsid w:val="00385A07"/>
    <w:rsid w:val="0038628E"/>
    <w:rsid w:val="0038677B"/>
    <w:rsid w:val="00386FA8"/>
    <w:rsid w:val="0038724B"/>
    <w:rsid w:val="00387F60"/>
    <w:rsid w:val="0039031F"/>
    <w:rsid w:val="00390341"/>
    <w:rsid w:val="003905F3"/>
    <w:rsid w:val="003907BC"/>
    <w:rsid w:val="00390CB8"/>
    <w:rsid w:val="003915CC"/>
    <w:rsid w:val="00391774"/>
    <w:rsid w:val="00391EBC"/>
    <w:rsid w:val="00393A05"/>
    <w:rsid w:val="00393ED7"/>
    <w:rsid w:val="00393F96"/>
    <w:rsid w:val="003944E3"/>
    <w:rsid w:val="0039468C"/>
    <w:rsid w:val="003949B4"/>
    <w:rsid w:val="00395074"/>
    <w:rsid w:val="003958BE"/>
    <w:rsid w:val="00395D3E"/>
    <w:rsid w:val="00396586"/>
    <w:rsid w:val="003A0479"/>
    <w:rsid w:val="003A0F3B"/>
    <w:rsid w:val="003A13C4"/>
    <w:rsid w:val="003A13EC"/>
    <w:rsid w:val="003A17B4"/>
    <w:rsid w:val="003A17D8"/>
    <w:rsid w:val="003A18E3"/>
    <w:rsid w:val="003A2093"/>
    <w:rsid w:val="003A23ED"/>
    <w:rsid w:val="003A2892"/>
    <w:rsid w:val="003A311D"/>
    <w:rsid w:val="003A32A0"/>
    <w:rsid w:val="003A39A0"/>
    <w:rsid w:val="003A4103"/>
    <w:rsid w:val="003A42B6"/>
    <w:rsid w:val="003A4D31"/>
    <w:rsid w:val="003A6152"/>
    <w:rsid w:val="003A6F61"/>
    <w:rsid w:val="003A7F9A"/>
    <w:rsid w:val="003B00CE"/>
    <w:rsid w:val="003B1662"/>
    <w:rsid w:val="003B166C"/>
    <w:rsid w:val="003B179E"/>
    <w:rsid w:val="003B1922"/>
    <w:rsid w:val="003B1E8F"/>
    <w:rsid w:val="003B2B87"/>
    <w:rsid w:val="003B385E"/>
    <w:rsid w:val="003B4101"/>
    <w:rsid w:val="003B411A"/>
    <w:rsid w:val="003B41BD"/>
    <w:rsid w:val="003B4831"/>
    <w:rsid w:val="003B48BF"/>
    <w:rsid w:val="003B5597"/>
    <w:rsid w:val="003B635D"/>
    <w:rsid w:val="003B6537"/>
    <w:rsid w:val="003B7714"/>
    <w:rsid w:val="003B7974"/>
    <w:rsid w:val="003C0BDE"/>
    <w:rsid w:val="003C0C29"/>
    <w:rsid w:val="003C1488"/>
    <w:rsid w:val="003C1B99"/>
    <w:rsid w:val="003C1D41"/>
    <w:rsid w:val="003C232F"/>
    <w:rsid w:val="003C2417"/>
    <w:rsid w:val="003C2462"/>
    <w:rsid w:val="003C2B8F"/>
    <w:rsid w:val="003C33B7"/>
    <w:rsid w:val="003C34BC"/>
    <w:rsid w:val="003C484B"/>
    <w:rsid w:val="003C4A3D"/>
    <w:rsid w:val="003C4FDD"/>
    <w:rsid w:val="003C50A8"/>
    <w:rsid w:val="003C632F"/>
    <w:rsid w:val="003C64F5"/>
    <w:rsid w:val="003C662A"/>
    <w:rsid w:val="003C69F1"/>
    <w:rsid w:val="003C6B71"/>
    <w:rsid w:val="003C6CD9"/>
    <w:rsid w:val="003C7630"/>
    <w:rsid w:val="003D055F"/>
    <w:rsid w:val="003D10D0"/>
    <w:rsid w:val="003D1372"/>
    <w:rsid w:val="003D2859"/>
    <w:rsid w:val="003D2A62"/>
    <w:rsid w:val="003D3109"/>
    <w:rsid w:val="003D395A"/>
    <w:rsid w:val="003D3D5D"/>
    <w:rsid w:val="003D3DCE"/>
    <w:rsid w:val="003D40C2"/>
    <w:rsid w:val="003D40E6"/>
    <w:rsid w:val="003D492D"/>
    <w:rsid w:val="003D4FD3"/>
    <w:rsid w:val="003D5605"/>
    <w:rsid w:val="003D5E9C"/>
    <w:rsid w:val="003D688C"/>
    <w:rsid w:val="003D7D64"/>
    <w:rsid w:val="003D7DD6"/>
    <w:rsid w:val="003D7EDD"/>
    <w:rsid w:val="003E028F"/>
    <w:rsid w:val="003E06BA"/>
    <w:rsid w:val="003E0B4E"/>
    <w:rsid w:val="003E1039"/>
    <w:rsid w:val="003E2207"/>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69C5"/>
    <w:rsid w:val="003E7293"/>
    <w:rsid w:val="003E7FC5"/>
    <w:rsid w:val="003F0248"/>
    <w:rsid w:val="003F042E"/>
    <w:rsid w:val="003F059F"/>
    <w:rsid w:val="003F06C8"/>
    <w:rsid w:val="003F0F4B"/>
    <w:rsid w:val="003F14F4"/>
    <w:rsid w:val="003F1AB8"/>
    <w:rsid w:val="003F1D03"/>
    <w:rsid w:val="003F1EBF"/>
    <w:rsid w:val="003F22D4"/>
    <w:rsid w:val="003F236D"/>
    <w:rsid w:val="003F2E68"/>
    <w:rsid w:val="003F3151"/>
    <w:rsid w:val="003F3589"/>
    <w:rsid w:val="003F35E6"/>
    <w:rsid w:val="003F35FB"/>
    <w:rsid w:val="003F38FE"/>
    <w:rsid w:val="003F40A4"/>
    <w:rsid w:val="003F4572"/>
    <w:rsid w:val="003F4590"/>
    <w:rsid w:val="003F4A3F"/>
    <w:rsid w:val="003F4C1F"/>
    <w:rsid w:val="003F5118"/>
    <w:rsid w:val="003F55F6"/>
    <w:rsid w:val="003F5E54"/>
    <w:rsid w:val="003F684E"/>
    <w:rsid w:val="003F6B73"/>
    <w:rsid w:val="003F6C0F"/>
    <w:rsid w:val="003F6F2B"/>
    <w:rsid w:val="003F72C2"/>
    <w:rsid w:val="003F7E63"/>
    <w:rsid w:val="00401138"/>
    <w:rsid w:val="00401A40"/>
    <w:rsid w:val="00401EFB"/>
    <w:rsid w:val="004021B4"/>
    <w:rsid w:val="004027B7"/>
    <w:rsid w:val="00402859"/>
    <w:rsid w:val="00402BF3"/>
    <w:rsid w:val="00402E4C"/>
    <w:rsid w:val="00402E5E"/>
    <w:rsid w:val="0040423A"/>
    <w:rsid w:val="00404AE3"/>
    <w:rsid w:val="00405256"/>
    <w:rsid w:val="004057C4"/>
    <w:rsid w:val="00405804"/>
    <w:rsid w:val="00405932"/>
    <w:rsid w:val="00406198"/>
    <w:rsid w:val="00406AD5"/>
    <w:rsid w:val="0040709F"/>
    <w:rsid w:val="00407A1E"/>
    <w:rsid w:val="00407B60"/>
    <w:rsid w:val="00407C85"/>
    <w:rsid w:val="00407D1A"/>
    <w:rsid w:val="004106D1"/>
    <w:rsid w:val="00411A09"/>
    <w:rsid w:val="004121A1"/>
    <w:rsid w:val="00412581"/>
    <w:rsid w:val="00413016"/>
    <w:rsid w:val="00413B2F"/>
    <w:rsid w:val="00414EF7"/>
    <w:rsid w:val="004155D4"/>
    <w:rsid w:val="004155DF"/>
    <w:rsid w:val="00415873"/>
    <w:rsid w:val="00415B20"/>
    <w:rsid w:val="00416093"/>
    <w:rsid w:val="00416286"/>
    <w:rsid w:val="004164B3"/>
    <w:rsid w:val="0041686C"/>
    <w:rsid w:val="00417804"/>
    <w:rsid w:val="00417DA0"/>
    <w:rsid w:val="00417E13"/>
    <w:rsid w:val="00420437"/>
    <w:rsid w:val="004208DA"/>
    <w:rsid w:val="00420A15"/>
    <w:rsid w:val="00420D10"/>
    <w:rsid w:val="0042103D"/>
    <w:rsid w:val="004216E1"/>
    <w:rsid w:val="00421C0F"/>
    <w:rsid w:val="00422B33"/>
    <w:rsid w:val="00422EFA"/>
    <w:rsid w:val="00423268"/>
    <w:rsid w:val="00423681"/>
    <w:rsid w:val="004236F3"/>
    <w:rsid w:val="00423D95"/>
    <w:rsid w:val="00423E43"/>
    <w:rsid w:val="00423E88"/>
    <w:rsid w:val="0042566E"/>
    <w:rsid w:val="0042568B"/>
    <w:rsid w:val="00425FCC"/>
    <w:rsid w:val="004278E8"/>
    <w:rsid w:val="00427E75"/>
    <w:rsid w:val="004300F1"/>
    <w:rsid w:val="0043053C"/>
    <w:rsid w:val="00430EFC"/>
    <w:rsid w:val="00431008"/>
    <w:rsid w:val="00431284"/>
    <w:rsid w:val="004313E0"/>
    <w:rsid w:val="00432203"/>
    <w:rsid w:val="00432B92"/>
    <w:rsid w:val="0043326F"/>
    <w:rsid w:val="00433B7C"/>
    <w:rsid w:val="00433C6A"/>
    <w:rsid w:val="00434398"/>
    <w:rsid w:val="00434647"/>
    <w:rsid w:val="004346BA"/>
    <w:rsid w:val="00434837"/>
    <w:rsid w:val="00434D14"/>
    <w:rsid w:val="00434F59"/>
    <w:rsid w:val="004352A1"/>
    <w:rsid w:val="00435311"/>
    <w:rsid w:val="004354FB"/>
    <w:rsid w:val="00435514"/>
    <w:rsid w:val="0043563E"/>
    <w:rsid w:val="004358C9"/>
    <w:rsid w:val="00436480"/>
    <w:rsid w:val="00436542"/>
    <w:rsid w:val="00436EF9"/>
    <w:rsid w:val="00440031"/>
    <w:rsid w:val="004407E4"/>
    <w:rsid w:val="0044081B"/>
    <w:rsid w:val="00441341"/>
    <w:rsid w:val="00442DE6"/>
    <w:rsid w:val="00442FDF"/>
    <w:rsid w:val="004430F1"/>
    <w:rsid w:val="004431EC"/>
    <w:rsid w:val="00443864"/>
    <w:rsid w:val="00444081"/>
    <w:rsid w:val="00444870"/>
    <w:rsid w:val="00445249"/>
    <w:rsid w:val="0044545B"/>
    <w:rsid w:val="004460A2"/>
    <w:rsid w:val="0044621B"/>
    <w:rsid w:val="004475B4"/>
    <w:rsid w:val="004506C0"/>
    <w:rsid w:val="0045077F"/>
    <w:rsid w:val="00451CE6"/>
    <w:rsid w:val="00451FDE"/>
    <w:rsid w:val="00452649"/>
    <w:rsid w:val="004528D4"/>
    <w:rsid w:val="00452DBF"/>
    <w:rsid w:val="00453094"/>
    <w:rsid w:val="004537AF"/>
    <w:rsid w:val="00453BB8"/>
    <w:rsid w:val="00454B35"/>
    <w:rsid w:val="00454CDA"/>
    <w:rsid w:val="00455150"/>
    <w:rsid w:val="0045580B"/>
    <w:rsid w:val="00455BA0"/>
    <w:rsid w:val="00455BAB"/>
    <w:rsid w:val="00455EA9"/>
    <w:rsid w:val="0045687B"/>
    <w:rsid w:val="00456A14"/>
    <w:rsid w:val="00456A88"/>
    <w:rsid w:val="00456B35"/>
    <w:rsid w:val="00456D3A"/>
    <w:rsid w:val="004579C1"/>
    <w:rsid w:val="00457A86"/>
    <w:rsid w:val="00457BC7"/>
    <w:rsid w:val="004607D2"/>
    <w:rsid w:val="00460D69"/>
    <w:rsid w:val="00461645"/>
    <w:rsid w:val="00461D91"/>
    <w:rsid w:val="0046200F"/>
    <w:rsid w:val="0046222E"/>
    <w:rsid w:val="00462864"/>
    <w:rsid w:val="00462A6A"/>
    <w:rsid w:val="00463064"/>
    <w:rsid w:val="0046390A"/>
    <w:rsid w:val="004645E9"/>
    <w:rsid w:val="00464A81"/>
    <w:rsid w:val="00464AA1"/>
    <w:rsid w:val="00464CD9"/>
    <w:rsid w:val="00464F55"/>
    <w:rsid w:val="00464FDA"/>
    <w:rsid w:val="00465154"/>
    <w:rsid w:val="004661A5"/>
    <w:rsid w:val="0046699F"/>
    <w:rsid w:val="004669ED"/>
    <w:rsid w:val="00466A5B"/>
    <w:rsid w:val="0046723C"/>
    <w:rsid w:val="004677CC"/>
    <w:rsid w:val="0047012D"/>
    <w:rsid w:val="0047073F"/>
    <w:rsid w:val="00471273"/>
    <w:rsid w:val="004712B7"/>
    <w:rsid w:val="00471481"/>
    <w:rsid w:val="00471626"/>
    <w:rsid w:val="00471BE4"/>
    <w:rsid w:val="00472122"/>
    <w:rsid w:val="00472575"/>
    <w:rsid w:val="004728F3"/>
    <w:rsid w:val="00472A9C"/>
    <w:rsid w:val="00473555"/>
    <w:rsid w:val="00473E92"/>
    <w:rsid w:val="004741C0"/>
    <w:rsid w:val="00474B61"/>
    <w:rsid w:val="0047593B"/>
    <w:rsid w:val="00475D78"/>
    <w:rsid w:val="00475DD8"/>
    <w:rsid w:val="00475E86"/>
    <w:rsid w:val="0047611E"/>
    <w:rsid w:val="00476864"/>
    <w:rsid w:val="00476880"/>
    <w:rsid w:val="004769C8"/>
    <w:rsid w:val="00477FDA"/>
    <w:rsid w:val="00480339"/>
    <w:rsid w:val="004816E0"/>
    <w:rsid w:val="00481C10"/>
    <w:rsid w:val="004822DA"/>
    <w:rsid w:val="00482623"/>
    <w:rsid w:val="00482756"/>
    <w:rsid w:val="00483325"/>
    <w:rsid w:val="0048345C"/>
    <w:rsid w:val="00483647"/>
    <w:rsid w:val="00483EBD"/>
    <w:rsid w:val="004848F5"/>
    <w:rsid w:val="00484DBB"/>
    <w:rsid w:val="00485A48"/>
    <w:rsid w:val="00486574"/>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AE8"/>
    <w:rsid w:val="00495CBE"/>
    <w:rsid w:val="0049635D"/>
    <w:rsid w:val="004963D9"/>
    <w:rsid w:val="00496EC3"/>
    <w:rsid w:val="00497282"/>
    <w:rsid w:val="00497307"/>
    <w:rsid w:val="004973A0"/>
    <w:rsid w:val="00497B0D"/>
    <w:rsid w:val="00497E51"/>
    <w:rsid w:val="004A0127"/>
    <w:rsid w:val="004A058F"/>
    <w:rsid w:val="004A12CC"/>
    <w:rsid w:val="004A141B"/>
    <w:rsid w:val="004A1638"/>
    <w:rsid w:val="004A264E"/>
    <w:rsid w:val="004A26C7"/>
    <w:rsid w:val="004A364A"/>
    <w:rsid w:val="004A3916"/>
    <w:rsid w:val="004A3B27"/>
    <w:rsid w:val="004A4BD2"/>
    <w:rsid w:val="004A4E37"/>
    <w:rsid w:val="004A4EA6"/>
    <w:rsid w:val="004A537C"/>
    <w:rsid w:val="004A53A2"/>
    <w:rsid w:val="004A5518"/>
    <w:rsid w:val="004A5539"/>
    <w:rsid w:val="004A567A"/>
    <w:rsid w:val="004A569F"/>
    <w:rsid w:val="004A671B"/>
    <w:rsid w:val="004A70E3"/>
    <w:rsid w:val="004A737B"/>
    <w:rsid w:val="004A75A0"/>
    <w:rsid w:val="004B036F"/>
    <w:rsid w:val="004B09F1"/>
    <w:rsid w:val="004B0C7D"/>
    <w:rsid w:val="004B0C91"/>
    <w:rsid w:val="004B0DBE"/>
    <w:rsid w:val="004B11C7"/>
    <w:rsid w:val="004B1484"/>
    <w:rsid w:val="004B1999"/>
    <w:rsid w:val="004B232D"/>
    <w:rsid w:val="004B2FC9"/>
    <w:rsid w:val="004B3994"/>
    <w:rsid w:val="004B3BEB"/>
    <w:rsid w:val="004B3FE4"/>
    <w:rsid w:val="004B420F"/>
    <w:rsid w:val="004B4AC5"/>
    <w:rsid w:val="004B4BF9"/>
    <w:rsid w:val="004B62A5"/>
    <w:rsid w:val="004B6959"/>
    <w:rsid w:val="004B74F2"/>
    <w:rsid w:val="004B7695"/>
    <w:rsid w:val="004B7795"/>
    <w:rsid w:val="004B7B4D"/>
    <w:rsid w:val="004B7C58"/>
    <w:rsid w:val="004C067B"/>
    <w:rsid w:val="004C18E6"/>
    <w:rsid w:val="004C19B4"/>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C7D66"/>
    <w:rsid w:val="004D135C"/>
    <w:rsid w:val="004D16DC"/>
    <w:rsid w:val="004D1F61"/>
    <w:rsid w:val="004D2BC4"/>
    <w:rsid w:val="004D31A8"/>
    <w:rsid w:val="004D32FC"/>
    <w:rsid w:val="004D3461"/>
    <w:rsid w:val="004D37A9"/>
    <w:rsid w:val="004D3FB3"/>
    <w:rsid w:val="004D4172"/>
    <w:rsid w:val="004D4431"/>
    <w:rsid w:val="004D47D1"/>
    <w:rsid w:val="004D4832"/>
    <w:rsid w:val="004D512B"/>
    <w:rsid w:val="004D5B63"/>
    <w:rsid w:val="004D6D4A"/>
    <w:rsid w:val="004D6FED"/>
    <w:rsid w:val="004D75D0"/>
    <w:rsid w:val="004E0285"/>
    <w:rsid w:val="004E0990"/>
    <w:rsid w:val="004E1555"/>
    <w:rsid w:val="004E1884"/>
    <w:rsid w:val="004E1ECE"/>
    <w:rsid w:val="004E1F1D"/>
    <w:rsid w:val="004E242D"/>
    <w:rsid w:val="004E2702"/>
    <w:rsid w:val="004E3B39"/>
    <w:rsid w:val="004E3C56"/>
    <w:rsid w:val="004E3D3F"/>
    <w:rsid w:val="004E3E77"/>
    <w:rsid w:val="004E3F20"/>
    <w:rsid w:val="004E4A6B"/>
    <w:rsid w:val="004E54B7"/>
    <w:rsid w:val="004E5924"/>
    <w:rsid w:val="004E5E72"/>
    <w:rsid w:val="004E6B05"/>
    <w:rsid w:val="004E6E68"/>
    <w:rsid w:val="004E7DF0"/>
    <w:rsid w:val="004F03EC"/>
    <w:rsid w:val="004F06A1"/>
    <w:rsid w:val="004F0A31"/>
    <w:rsid w:val="004F0FA9"/>
    <w:rsid w:val="004F1BC3"/>
    <w:rsid w:val="004F1C97"/>
    <w:rsid w:val="004F244B"/>
    <w:rsid w:val="004F32A8"/>
    <w:rsid w:val="004F4158"/>
    <w:rsid w:val="004F4780"/>
    <w:rsid w:val="004F48EB"/>
    <w:rsid w:val="004F4BFD"/>
    <w:rsid w:val="004F4FC9"/>
    <w:rsid w:val="004F5090"/>
    <w:rsid w:val="004F50AD"/>
    <w:rsid w:val="004F5497"/>
    <w:rsid w:val="004F55F8"/>
    <w:rsid w:val="004F5A1C"/>
    <w:rsid w:val="004F5C29"/>
    <w:rsid w:val="004F6A8F"/>
    <w:rsid w:val="004F6E2C"/>
    <w:rsid w:val="004F717B"/>
    <w:rsid w:val="004F73C5"/>
    <w:rsid w:val="004F78B4"/>
    <w:rsid w:val="004F7AA6"/>
    <w:rsid w:val="00500086"/>
    <w:rsid w:val="00500366"/>
    <w:rsid w:val="00500432"/>
    <w:rsid w:val="00500FD7"/>
    <w:rsid w:val="005016F3"/>
    <w:rsid w:val="0050180E"/>
    <w:rsid w:val="00501FB6"/>
    <w:rsid w:val="00501FD4"/>
    <w:rsid w:val="0050241A"/>
    <w:rsid w:val="00502447"/>
    <w:rsid w:val="00502861"/>
    <w:rsid w:val="00502A7E"/>
    <w:rsid w:val="00502BE3"/>
    <w:rsid w:val="0050366F"/>
    <w:rsid w:val="00503795"/>
    <w:rsid w:val="00504117"/>
    <w:rsid w:val="0050429E"/>
    <w:rsid w:val="00505B60"/>
    <w:rsid w:val="0050623F"/>
    <w:rsid w:val="00506B55"/>
    <w:rsid w:val="00506C99"/>
    <w:rsid w:val="00506D46"/>
    <w:rsid w:val="0051053E"/>
    <w:rsid w:val="00510AA5"/>
    <w:rsid w:val="00510F04"/>
    <w:rsid w:val="00511CE5"/>
    <w:rsid w:val="00512EED"/>
    <w:rsid w:val="00513313"/>
    <w:rsid w:val="005136BF"/>
    <w:rsid w:val="00513795"/>
    <w:rsid w:val="005145C7"/>
    <w:rsid w:val="00514834"/>
    <w:rsid w:val="005150FA"/>
    <w:rsid w:val="0051510C"/>
    <w:rsid w:val="005158C5"/>
    <w:rsid w:val="00516105"/>
    <w:rsid w:val="005164E0"/>
    <w:rsid w:val="00516E3B"/>
    <w:rsid w:val="005174DD"/>
    <w:rsid w:val="005176F7"/>
    <w:rsid w:val="00517A88"/>
    <w:rsid w:val="00520EDC"/>
    <w:rsid w:val="00521754"/>
    <w:rsid w:val="00521914"/>
    <w:rsid w:val="0052197F"/>
    <w:rsid w:val="00521BD1"/>
    <w:rsid w:val="00523606"/>
    <w:rsid w:val="005237FF"/>
    <w:rsid w:val="0052390C"/>
    <w:rsid w:val="00523DED"/>
    <w:rsid w:val="00523F03"/>
    <w:rsid w:val="00523FEA"/>
    <w:rsid w:val="00523FFB"/>
    <w:rsid w:val="005242CC"/>
    <w:rsid w:val="00524BD2"/>
    <w:rsid w:val="00524F60"/>
    <w:rsid w:val="00525EFF"/>
    <w:rsid w:val="005265AE"/>
    <w:rsid w:val="005267D8"/>
    <w:rsid w:val="005274D3"/>
    <w:rsid w:val="00527DD8"/>
    <w:rsid w:val="00530B68"/>
    <w:rsid w:val="00531479"/>
    <w:rsid w:val="0053166E"/>
    <w:rsid w:val="0053190A"/>
    <w:rsid w:val="00532787"/>
    <w:rsid w:val="00532C99"/>
    <w:rsid w:val="00532DF4"/>
    <w:rsid w:val="00533B54"/>
    <w:rsid w:val="00533FFC"/>
    <w:rsid w:val="00534000"/>
    <w:rsid w:val="00534350"/>
    <w:rsid w:val="00534DD8"/>
    <w:rsid w:val="00534DF3"/>
    <w:rsid w:val="00535813"/>
    <w:rsid w:val="0053666D"/>
    <w:rsid w:val="00536675"/>
    <w:rsid w:val="005369A1"/>
    <w:rsid w:val="00536DB1"/>
    <w:rsid w:val="00536E80"/>
    <w:rsid w:val="00537BB6"/>
    <w:rsid w:val="00537C13"/>
    <w:rsid w:val="005400EB"/>
    <w:rsid w:val="005401A8"/>
    <w:rsid w:val="005408E9"/>
    <w:rsid w:val="00540D7C"/>
    <w:rsid w:val="005416F5"/>
    <w:rsid w:val="0054235D"/>
    <w:rsid w:val="005425D2"/>
    <w:rsid w:val="005428DC"/>
    <w:rsid w:val="00543231"/>
    <w:rsid w:val="00543BDA"/>
    <w:rsid w:val="00543C84"/>
    <w:rsid w:val="00543D6A"/>
    <w:rsid w:val="005453C0"/>
    <w:rsid w:val="00545436"/>
    <w:rsid w:val="00546016"/>
    <w:rsid w:val="00547D15"/>
    <w:rsid w:val="00550B68"/>
    <w:rsid w:val="005518D2"/>
    <w:rsid w:val="00551CFB"/>
    <w:rsid w:val="00551D03"/>
    <w:rsid w:val="00552A44"/>
    <w:rsid w:val="00552EF3"/>
    <w:rsid w:val="00553AD5"/>
    <w:rsid w:val="00553FDE"/>
    <w:rsid w:val="00554C1C"/>
    <w:rsid w:val="00555282"/>
    <w:rsid w:val="005552ED"/>
    <w:rsid w:val="005553AD"/>
    <w:rsid w:val="0055567B"/>
    <w:rsid w:val="00555C50"/>
    <w:rsid w:val="00555C79"/>
    <w:rsid w:val="00556146"/>
    <w:rsid w:val="005562A0"/>
    <w:rsid w:val="005564B5"/>
    <w:rsid w:val="00556BB1"/>
    <w:rsid w:val="005577CC"/>
    <w:rsid w:val="00557E23"/>
    <w:rsid w:val="00560182"/>
    <w:rsid w:val="00561998"/>
    <w:rsid w:val="00561E31"/>
    <w:rsid w:val="00562060"/>
    <w:rsid w:val="00562492"/>
    <w:rsid w:val="0056264A"/>
    <w:rsid w:val="0056365E"/>
    <w:rsid w:val="0056425A"/>
    <w:rsid w:val="005642F8"/>
    <w:rsid w:val="00566650"/>
    <w:rsid w:val="00566A3F"/>
    <w:rsid w:val="00566B51"/>
    <w:rsid w:val="00567305"/>
    <w:rsid w:val="005673F7"/>
    <w:rsid w:val="0057045E"/>
    <w:rsid w:val="00570C73"/>
    <w:rsid w:val="00570CA8"/>
    <w:rsid w:val="00570F83"/>
    <w:rsid w:val="0057132F"/>
    <w:rsid w:val="005715C5"/>
    <w:rsid w:val="0057190B"/>
    <w:rsid w:val="00571979"/>
    <w:rsid w:val="005719A3"/>
    <w:rsid w:val="005729CE"/>
    <w:rsid w:val="00572E37"/>
    <w:rsid w:val="00572EF4"/>
    <w:rsid w:val="00572F29"/>
    <w:rsid w:val="00573294"/>
    <w:rsid w:val="00573467"/>
    <w:rsid w:val="00573BB4"/>
    <w:rsid w:val="00573D76"/>
    <w:rsid w:val="00573EA7"/>
    <w:rsid w:val="005745AB"/>
    <w:rsid w:val="00574EFE"/>
    <w:rsid w:val="00575C87"/>
    <w:rsid w:val="00575CB0"/>
    <w:rsid w:val="005761AB"/>
    <w:rsid w:val="00576708"/>
    <w:rsid w:val="00576778"/>
    <w:rsid w:val="00577158"/>
    <w:rsid w:val="00577469"/>
    <w:rsid w:val="0057756F"/>
    <w:rsid w:val="005779D7"/>
    <w:rsid w:val="00580878"/>
    <w:rsid w:val="005809FE"/>
    <w:rsid w:val="00580A20"/>
    <w:rsid w:val="00580EC5"/>
    <w:rsid w:val="005821AD"/>
    <w:rsid w:val="00582D33"/>
    <w:rsid w:val="00583B67"/>
    <w:rsid w:val="00585259"/>
    <w:rsid w:val="005857B7"/>
    <w:rsid w:val="0058585F"/>
    <w:rsid w:val="00585A8E"/>
    <w:rsid w:val="005870C1"/>
    <w:rsid w:val="005874A1"/>
    <w:rsid w:val="00587593"/>
    <w:rsid w:val="005879FD"/>
    <w:rsid w:val="00587AF0"/>
    <w:rsid w:val="005900C0"/>
    <w:rsid w:val="0059066E"/>
    <w:rsid w:val="00590788"/>
    <w:rsid w:val="00590881"/>
    <w:rsid w:val="00590D89"/>
    <w:rsid w:val="00591DB2"/>
    <w:rsid w:val="00592259"/>
    <w:rsid w:val="00592522"/>
    <w:rsid w:val="005928C8"/>
    <w:rsid w:val="00592A09"/>
    <w:rsid w:val="00592AF2"/>
    <w:rsid w:val="00593B7F"/>
    <w:rsid w:val="00593E40"/>
    <w:rsid w:val="00594699"/>
    <w:rsid w:val="005948FB"/>
    <w:rsid w:val="00594BDC"/>
    <w:rsid w:val="00594CDB"/>
    <w:rsid w:val="0059545B"/>
    <w:rsid w:val="0059583B"/>
    <w:rsid w:val="0059590F"/>
    <w:rsid w:val="00595C37"/>
    <w:rsid w:val="00595EAE"/>
    <w:rsid w:val="00596535"/>
    <w:rsid w:val="00596A67"/>
    <w:rsid w:val="00596C37"/>
    <w:rsid w:val="00596C43"/>
    <w:rsid w:val="00597442"/>
    <w:rsid w:val="005A1E77"/>
    <w:rsid w:val="005A2885"/>
    <w:rsid w:val="005A33D7"/>
    <w:rsid w:val="005A3D22"/>
    <w:rsid w:val="005A46BE"/>
    <w:rsid w:val="005A4968"/>
    <w:rsid w:val="005A4AD3"/>
    <w:rsid w:val="005A4B90"/>
    <w:rsid w:val="005A5F8C"/>
    <w:rsid w:val="005A5FFD"/>
    <w:rsid w:val="005A6C09"/>
    <w:rsid w:val="005A6C8D"/>
    <w:rsid w:val="005A6DBC"/>
    <w:rsid w:val="005A726E"/>
    <w:rsid w:val="005A74FF"/>
    <w:rsid w:val="005A7C79"/>
    <w:rsid w:val="005A7F58"/>
    <w:rsid w:val="005B0257"/>
    <w:rsid w:val="005B0EA0"/>
    <w:rsid w:val="005B2430"/>
    <w:rsid w:val="005B259B"/>
    <w:rsid w:val="005B30EB"/>
    <w:rsid w:val="005B3DA6"/>
    <w:rsid w:val="005B3E88"/>
    <w:rsid w:val="005B4DC9"/>
    <w:rsid w:val="005B5258"/>
    <w:rsid w:val="005B5806"/>
    <w:rsid w:val="005B5CB5"/>
    <w:rsid w:val="005B6175"/>
    <w:rsid w:val="005B64DC"/>
    <w:rsid w:val="005B70C8"/>
    <w:rsid w:val="005B7495"/>
    <w:rsid w:val="005B7B09"/>
    <w:rsid w:val="005B7D00"/>
    <w:rsid w:val="005C1176"/>
    <w:rsid w:val="005C144D"/>
    <w:rsid w:val="005C2337"/>
    <w:rsid w:val="005C2340"/>
    <w:rsid w:val="005C2ECD"/>
    <w:rsid w:val="005C33F2"/>
    <w:rsid w:val="005C391C"/>
    <w:rsid w:val="005C4068"/>
    <w:rsid w:val="005C4DEF"/>
    <w:rsid w:val="005C4F2E"/>
    <w:rsid w:val="005C5490"/>
    <w:rsid w:val="005C579F"/>
    <w:rsid w:val="005C5F34"/>
    <w:rsid w:val="005C6583"/>
    <w:rsid w:val="005C6651"/>
    <w:rsid w:val="005C69EE"/>
    <w:rsid w:val="005C6F80"/>
    <w:rsid w:val="005C712F"/>
    <w:rsid w:val="005C7307"/>
    <w:rsid w:val="005C734D"/>
    <w:rsid w:val="005C7EEE"/>
    <w:rsid w:val="005D021B"/>
    <w:rsid w:val="005D0400"/>
    <w:rsid w:val="005D0509"/>
    <w:rsid w:val="005D0567"/>
    <w:rsid w:val="005D0A0B"/>
    <w:rsid w:val="005D147F"/>
    <w:rsid w:val="005D1D36"/>
    <w:rsid w:val="005D2246"/>
    <w:rsid w:val="005D2CBD"/>
    <w:rsid w:val="005D2D47"/>
    <w:rsid w:val="005D347B"/>
    <w:rsid w:val="005D5050"/>
    <w:rsid w:val="005D5314"/>
    <w:rsid w:val="005D5369"/>
    <w:rsid w:val="005D608F"/>
    <w:rsid w:val="005D6120"/>
    <w:rsid w:val="005D615D"/>
    <w:rsid w:val="005D6723"/>
    <w:rsid w:val="005D6E23"/>
    <w:rsid w:val="005D705F"/>
    <w:rsid w:val="005D70BA"/>
    <w:rsid w:val="005D775C"/>
    <w:rsid w:val="005D7A82"/>
    <w:rsid w:val="005E136C"/>
    <w:rsid w:val="005E14E4"/>
    <w:rsid w:val="005E1C63"/>
    <w:rsid w:val="005E263B"/>
    <w:rsid w:val="005E2897"/>
    <w:rsid w:val="005E3027"/>
    <w:rsid w:val="005E3826"/>
    <w:rsid w:val="005E395D"/>
    <w:rsid w:val="005E3CB2"/>
    <w:rsid w:val="005E4195"/>
    <w:rsid w:val="005E4485"/>
    <w:rsid w:val="005E55D1"/>
    <w:rsid w:val="005E56CE"/>
    <w:rsid w:val="005E5EEA"/>
    <w:rsid w:val="005E6039"/>
    <w:rsid w:val="005E621F"/>
    <w:rsid w:val="005E6AFC"/>
    <w:rsid w:val="005E7342"/>
    <w:rsid w:val="005E7480"/>
    <w:rsid w:val="005E785F"/>
    <w:rsid w:val="005E7B5A"/>
    <w:rsid w:val="005E7C4F"/>
    <w:rsid w:val="005E7F18"/>
    <w:rsid w:val="005F0526"/>
    <w:rsid w:val="005F0823"/>
    <w:rsid w:val="005F0B3B"/>
    <w:rsid w:val="005F0EB7"/>
    <w:rsid w:val="005F1977"/>
    <w:rsid w:val="005F1AB6"/>
    <w:rsid w:val="005F2377"/>
    <w:rsid w:val="005F3002"/>
    <w:rsid w:val="005F3638"/>
    <w:rsid w:val="005F3B6D"/>
    <w:rsid w:val="005F3E3D"/>
    <w:rsid w:val="005F43FE"/>
    <w:rsid w:val="005F49C8"/>
    <w:rsid w:val="005F53F2"/>
    <w:rsid w:val="005F65C1"/>
    <w:rsid w:val="005F6676"/>
    <w:rsid w:val="005F6825"/>
    <w:rsid w:val="005F68FE"/>
    <w:rsid w:val="005F6F7C"/>
    <w:rsid w:val="005F7636"/>
    <w:rsid w:val="005F770C"/>
    <w:rsid w:val="005F7A39"/>
    <w:rsid w:val="0060033F"/>
    <w:rsid w:val="0060061E"/>
    <w:rsid w:val="00600B42"/>
    <w:rsid w:val="006011D0"/>
    <w:rsid w:val="0060156D"/>
    <w:rsid w:val="006016A0"/>
    <w:rsid w:val="00601D15"/>
    <w:rsid w:val="0060213F"/>
    <w:rsid w:val="00602516"/>
    <w:rsid w:val="00602DF1"/>
    <w:rsid w:val="0060390C"/>
    <w:rsid w:val="00603957"/>
    <w:rsid w:val="00603C3E"/>
    <w:rsid w:val="00603D4E"/>
    <w:rsid w:val="00603FCC"/>
    <w:rsid w:val="00604ABC"/>
    <w:rsid w:val="0060520C"/>
    <w:rsid w:val="00606E56"/>
    <w:rsid w:val="00606EF0"/>
    <w:rsid w:val="006071CB"/>
    <w:rsid w:val="006073A6"/>
    <w:rsid w:val="00607709"/>
    <w:rsid w:val="006078BC"/>
    <w:rsid w:val="00610FCD"/>
    <w:rsid w:val="006110B3"/>
    <w:rsid w:val="006118C5"/>
    <w:rsid w:val="00611B51"/>
    <w:rsid w:val="00612BEA"/>
    <w:rsid w:val="00612C8E"/>
    <w:rsid w:val="00612D79"/>
    <w:rsid w:val="0061364A"/>
    <w:rsid w:val="00613876"/>
    <w:rsid w:val="00613BEC"/>
    <w:rsid w:val="00614B04"/>
    <w:rsid w:val="00614B26"/>
    <w:rsid w:val="00614F28"/>
    <w:rsid w:val="006153D8"/>
    <w:rsid w:val="006157CC"/>
    <w:rsid w:val="00615867"/>
    <w:rsid w:val="0061601F"/>
    <w:rsid w:val="0061603B"/>
    <w:rsid w:val="006162C7"/>
    <w:rsid w:val="00616F87"/>
    <w:rsid w:val="006171B0"/>
    <w:rsid w:val="00617380"/>
    <w:rsid w:val="0061747D"/>
    <w:rsid w:val="00617673"/>
    <w:rsid w:val="00617715"/>
    <w:rsid w:val="006201F1"/>
    <w:rsid w:val="0062055B"/>
    <w:rsid w:val="0062060E"/>
    <w:rsid w:val="0062137C"/>
    <w:rsid w:val="00621618"/>
    <w:rsid w:val="00621D3A"/>
    <w:rsid w:val="00621E60"/>
    <w:rsid w:val="00622568"/>
    <w:rsid w:val="00622E3F"/>
    <w:rsid w:val="00623E11"/>
    <w:rsid w:val="00623F3C"/>
    <w:rsid w:val="00624211"/>
    <w:rsid w:val="00624424"/>
    <w:rsid w:val="006249F0"/>
    <w:rsid w:val="00624FBC"/>
    <w:rsid w:val="00625E38"/>
    <w:rsid w:val="00626970"/>
    <w:rsid w:val="00626E08"/>
    <w:rsid w:val="00630568"/>
    <w:rsid w:val="0063060A"/>
    <w:rsid w:val="00630723"/>
    <w:rsid w:val="006327ED"/>
    <w:rsid w:val="00632FAF"/>
    <w:rsid w:val="00632FE7"/>
    <w:rsid w:val="0063314A"/>
    <w:rsid w:val="006338D8"/>
    <w:rsid w:val="00633965"/>
    <w:rsid w:val="00633B0B"/>
    <w:rsid w:val="006343EE"/>
    <w:rsid w:val="00634B54"/>
    <w:rsid w:val="00634BA9"/>
    <w:rsid w:val="00635932"/>
    <w:rsid w:val="00635C3B"/>
    <w:rsid w:val="00635DB0"/>
    <w:rsid w:val="006361D2"/>
    <w:rsid w:val="00636939"/>
    <w:rsid w:val="00636A89"/>
    <w:rsid w:val="00636BEB"/>
    <w:rsid w:val="0063777C"/>
    <w:rsid w:val="00637A35"/>
    <w:rsid w:val="0064050D"/>
    <w:rsid w:val="00640AE6"/>
    <w:rsid w:val="00640CAC"/>
    <w:rsid w:val="006411E3"/>
    <w:rsid w:val="00641E60"/>
    <w:rsid w:val="0064206B"/>
    <w:rsid w:val="006426E5"/>
    <w:rsid w:val="00642D77"/>
    <w:rsid w:val="0064320D"/>
    <w:rsid w:val="0064360C"/>
    <w:rsid w:val="00643ED8"/>
    <w:rsid w:val="006441D9"/>
    <w:rsid w:val="00644474"/>
    <w:rsid w:val="0064473C"/>
    <w:rsid w:val="0064535B"/>
    <w:rsid w:val="00645985"/>
    <w:rsid w:val="006459B0"/>
    <w:rsid w:val="0064659F"/>
    <w:rsid w:val="006466A4"/>
    <w:rsid w:val="00646822"/>
    <w:rsid w:val="00646BEE"/>
    <w:rsid w:val="0064776B"/>
    <w:rsid w:val="006479D7"/>
    <w:rsid w:val="00647CC2"/>
    <w:rsid w:val="00647CD8"/>
    <w:rsid w:val="00647E9E"/>
    <w:rsid w:val="00647F08"/>
    <w:rsid w:val="0065033E"/>
    <w:rsid w:val="00650B35"/>
    <w:rsid w:val="0065106E"/>
    <w:rsid w:val="006512EF"/>
    <w:rsid w:val="00651933"/>
    <w:rsid w:val="00651BCC"/>
    <w:rsid w:val="00651D52"/>
    <w:rsid w:val="00652C89"/>
    <w:rsid w:val="00652D6C"/>
    <w:rsid w:val="00653BEA"/>
    <w:rsid w:val="00653FB2"/>
    <w:rsid w:val="00654246"/>
    <w:rsid w:val="006543EC"/>
    <w:rsid w:val="0065462A"/>
    <w:rsid w:val="00654951"/>
    <w:rsid w:val="00654DEA"/>
    <w:rsid w:val="0065505F"/>
    <w:rsid w:val="00655D07"/>
    <w:rsid w:val="006561F7"/>
    <w:rsid w:val="00656EF1"/>
    <w:rsid w:val="00657D91"/>
    <w:rsid w:val="00657E0E"/>
    <w:rsid w:val="00660448"/>
    <w:rsid w:val="00660508"/>
    <w:rsid w:val="006605C1"/>
    <w:rsid w:val="006605E2"/>
    <w:rsid w:val="00660B8F"/>
    <w:rsid w:val="00660DA7"/>
    <w:rsid w:val="00662383"/>
    <w:rsid w:val="00662B13"/>
    <w:rsid w:val="00662E7F"/>
    <w:rsid w:val="006630CE"/>
    <w:rsid w:val="00663CAB"/>
    <w:rsid w:val="00663D2B"/>
    <w:rsid w:val="0066403D"/>
    <w:rsid w:val="006649CD"/>
    <w:rsid w:val="00665080"/>
    <w:rsid w:val="006650AC"/>
    <w:rsid w:val="006669F7"/>
    <w:rsid w:val="0066715C"/>
    <w:rsid w:val="00667592"/>
    <w:rsid w:val="006677CA"/>
    <w:rsid w:val="00670C27"/>
    <w:rsid w:val="006715EC"/>
    <w:rsid w:val="00671F84"/>
    <w:rsid w:val="0067210A"/>
    <w:rsid w:val="006724B7"/>
    <w:rsid w:val="0067397B"/>
    <w:rsid w:val="00674146"/>
    <w:rsid w:val="0067494C"/>
    <w:rsid w:val="00674CC1"/>
    <w:rsid w:val="006754EB"/>
    <w:rsid w:val="00675859"/>
    <w:rsid w:val="0067786E"/>
    <w:rsid w:val="00680D43"/>
    <w:rsid w:val="00681FD3"/>
    <w:rsid w:val="00682510"/>
    <w:rsid w:val="006827F2"/>
    <w:rsid w:val="00682A4D"/>
    <w:rsid w:val="00682D3D"/>
    <w:rsid w:val="00683551"/>
    <w:rsid w:val="00683A1D"/>
    <w:rsid w:val="00683BDA"/>
    <w:rsid w:val="006848E0"/>
    <w:rsid w:val="006850ED"/>
    <w:rsid w:val="00686BD5"/>
    <w:rsid w:val="00687069"/>
    <w:rsid w:val="00687318"/>
    <w:rsid w:val="00687354"/>
    <w:rsid w:val="00687473"/>
    <w:rsid w:val="006875A5"/>
    <w:rsid w:val="006879DF"/>
    <w:rsid w:val="00690162"/>
    <w:rsid w:val="006907BD"/>
    <w:rsid w:val="006907CE"/>
    <w:rsid w:val="00690B50"/>
    <w:rsid w:val="0069135E"/>
    <w:rsid w:val="0069187C"/>
    <w:rsid w:val="00691BE3"/>
    <w:rsid w:val="00691EBB"/>
    <w:rsid w:val="0069207B"/>
    <w:rsid w:val="00692904"/>
    <w:rsid w:val="006929A3"/>
    <w:rsid w:val="00692E67"/>
    <w:rsid w:val="00693578"/>
    <w:rsid w:val="00693A5F"/>
    <w:rsid w:val="00693D5B"/>
    <w:rsid w:val="00694030"/>
    <w:rsid w:val="00694120"/>
    <w:rsid w:val="00694793"/>
    <w:rsid w:val="00694D32"/>
    <w:rsid w:val="00695949"/>
    <w:rsid w:val="006966DB"/>
    <w:rsid w:val="00696AF1"/>
    <w:rsid w:val="00696E3D"/>
    <w:rsid w:val="00697205"/>
    <w:rsid w:val="00697A35"/>
    <w:rsid w:val="006A08D1"/>
    <w:rsid w:val="006A0B7D"/>
    <w:rsid w:val="006A0D6A"/>
    <w:rsid w:val="006A2047"/>
    <w:rsid w:val="006A35BA"/>
    <w:rsid w:val="006A35F6"/>
    <w:rsid w:val="006A3693"/>
    <w:rsid w:val="006A4CDE"/>
    <w:rsid w:val="006A4FDB"/>
    <w:rsid w:val="006A680F"/>
    <w:rsid w:val="006A70F7"/>
    <w:rsid w:val="006A71BE"/>
    <w:rsid w:val="006A72D4"/>
    <w:rsid w:val="006A72E1"/>
    <w:rsid w:val="006A7C4B"/>
    <w:rsid w:val="006B048C"/>
    <w:rsid w:val="006B1279"/>
    <w:rsid w:val="006B1DD4"/>
    <w:rsid w:val="006B2B78"/>
    <w:rsid w:val="006B3327"/>
    <w:rsid w:val="006B3437"/>
    <w:rsid w:val="006B36C9"/>
    <w:rsid w:val="006B48D9"/>
    <w:rsid w:val="006B4DF5"/>
    <w:rsid w:val="006B5398"/>
    <w:rsid w:val="006B54F1"/>
    <w:rsid w:val="006B5C66"/>
    <w:rsid w:val="006B5D22"/>
    <w:rsid w:val="006B5F7E"/>
    <w:rsid w:val="006B6B74"/>
    <w:rsid w:val="006B6D8F"/>
    <w:rsid w:val="006B6FD8"/>
    <w:rsid w:val="006B7A21"/>
    <w:rsid w:val="006C0A67"/>
    <w:rsid w:val="006C0FB3"/>
    <w:rsid w:val="006C1D72"/>
    <w:rsid w:val="006C3C7A"/>
    <w:rsid w:val="006C4507"/>
    <w:rsid w:val="006C49E1"/>
    <w:rsid w:val="006C504E"/>
    <w:rsid w:val="006C5091"/>
    <w:rsid w:val="006C50E6"/>
    <w:rsid w:val="006C536D"/>
    <w:rsid w:val="006C5797"/>
    <w:rsid w:val="006C6439"/>
    <w:rsid w:val="006C651A"/>
    <w:rsid w:val="006C6D0F"/>
    <w:rsid w:val="006C6DB2"/>
    <w:rsid w:val="006C7598"/>
    <w:rsid w:val="006C7BE7"/>
    <w:rsid w:val="006C7E2B"/>
    <w:rsid w:val="006C7EE7"/>
    <w:rsid w:val="006D01D6"/>
    <w:rsid w:val="006D030F"/>
    <w:rsid w:val="006D061C"/>
    <w:rsid w:val="006D1483"/>
    <w:rsid w:val="006D18AF"/>
    <w:rsid w:val="006D1A4E"/>
    <w:rsid w:val="006D218C"/>
    <w:rsid w:val="006D2251"/>
    <w:rsid w:val="006D239F"/>
    <w:rsid w:val="006D3460"/>
    <w:rsid w:val="006D3811"/>
    <w:rsid w:val="006D395E"/>
    <w:rsid w:val="006D3C85"/>
    <w:rsid w:val="006D3CD7"/>
    <w:rsid w:val="006D3E7D"/>
    <w:rsid w:val="006D3E98"/>
    <w:rsid w:val="006D4B7C"/>
    <w:rsid w:val="006D4BCC"/>
    <w:rsid w:val="006D4D07"/>
    <w:rsid w:val="006D4DB7"/>
    <w:rsid w:val="006D4ED1"/>
    <w:rsid w:val="006D51AA"/>
    <w:rsid w:val="006D5482"/>
    <w:rsid w:val="006D5899"/>
    <w:rsid w:val="006D5FB0"/>
    <w:rsid w:val="006D622B"/>
    <w:rsid w:val="006D6567"/>
    <w:rsid w:val="006D7350"/>
    <w:rsid w:val="006D7A52"/>
    <w:rsid w:val="006E0238"/>
    <w:rsid w:val="006E0B56"/>
    <w:rsid w:val="006E0FEC"/>
    <w:rsid w:val="006E12D5"/>
    <w:rsid w:val="006E1CFA"/>
    <w:rsid w:val="006E2599"/>
    <w:rsid w:val="006E2AD8"/>
    <w:rsid w:val="006E3931"/>
    <w:rsid w:val="006E504B"/>
    <w:rsid w:val="006E5364"/>
    <w:rsid w:val="006E5539"/>
    <w:rsid w:val="006E5CF6"/>
    <w:rsid w:val="006E6A1F"/>
    <w:rsid w:val="006E6A70"/>
    <w:rsid w:val="006E6AFC"/>
    <w:rsid w:val="006E6BE9"/>
    <w:rsid w:val="006E6DA7"/>
    <w:rsid w:val="006E76B3"/>
    <w:rsid w:val="006E7D08"/>
    <w:rsid w:val="006F0014"/>
    <w:rsid w:val="006F0770"/>
    <w:rsid w:val="006F0A5B"/>
    <w:rsid w:val="006F0D05"/>
    <w:rsid w:val="006F10D2"/>
    <w:rsid w:val="006F121A"/>
    <w:rsid w:val="006F14A4"/>
    <w:rsid w:val="006F1A76"/>
    <w:rsid w:val="006F1BAF"/>
    <w:rsid w:val="006F2646"/>
    <w:rsid w:val="006F267D"/>
    <w:rsid w:val="006F2CE6"/>
    <w:rsid w:val="006F31D8"/>
    <w:rsid w:val="006F3D98"/>
    <w:rsid w:val="006F414C"/>
    <w:rsid w:val="006F4379"/>
    <w:rsid w:val="006F6075"/>
    <w:rsid w:val="006F69D0"/>
    <w:rsid w:val="006F6AC0"/>
    <w:rsid w:val="006F7005"/>
    <w:rsid w:val="006F78B8"/>
    <w:rsid w:val="006F7C29"/>
    <w:rsid w:val="0070088F"/>
    <w:rsid w:val="0070094A"/>
    <w:rsid w:val="00700C4E"/>
    <w:rsid w:val="00700E2B"/>
    <w:rsid w:val="0070215D"/>
    <w:rsid w:val="0070311F"/>
    <w:rsid w:val="00703183"/>
    <w:rsid w:val="0070428C"/>
    <w:rsid w:val="007047B7"/>
    <w:rsid w:val="00704E1D"/>
    <w:rsid w:val="00704E26"/>
    <w:rsid w:val="00705309"/>
    <w:rsid w:val="00705626"/>
    <w:rsid w:val="00705A7B"/>
    <w:rsid w:val="00705B8C"/>
    <w:rsid w:val="00705FF0"/>
    <w:rsid w:val="0070646B"/>
    <w:rsid w:val="007066B2"/>
    <w:rsid w:val="0070691D"/>
    <w:rsid w:val="007075EA"/>
    <w:rsid w:val="00707BC9"/>
    <w:rsid w:val="00707D8C"/>
    <w:rsid w:val="00707F8D"/>
    <w:rsid w:val="00710146"/>
    <w:rsid w:val="007109C9"/>
    <w:rsid w:val="00710B98"/>
    <w:rsid w:val="00710EC9"/>
    <w:rsid w:val="00711010"/>
    <w:rsid w:val="00712409"/>
    <w:rsid w:val="007127BD"/>
    <w:rsid w:val="0071337D"/>
    <w:rsid w:val="007136DF"/>
    <w:rsid w:val="00713CB6"/>
    <w:rsid w:val="0071403C"/>
    <w:rsid w:val="00714422"/>
    <w:rsid w:val="0071454F"/>
    <w:rsid w:val="00714AA8"/>
    <w:rsid w:val="00714F0C"/>
    <w:rsid w:val="00714F0E"/>
    <w:rsid w:val="007155F7"/>
    <w:rsid w:val="00715990"/>
    <w:rsid w:val="00715B10"/>
    <w:rsid w:val="00716CB7"/>
    <w:rsid w:val="0071720D"/>
    <w:rsid w:val="0071739D"/>
    <w:rsid w:val="00717A5E"/>
    <w:rsid w:val="0072055D"/>
    <w:rsid w:val="007205BE"/>
    <w:rsid w:val="00720836"/>
    <w:rsid w:val="00720C82"/>
    <w:rsid w:val="00720ED1"/>
    <w:rsid w:val="00720FA5"/>
    <w:rsid w:val="00720FC1"/>
    <w:rsid w:val="00722CFF"/>
    <w:rsid w:val="007230D1"/>
    <w:rsid w:val="00723AB5"/>
    <w:rsid w:val="00724348"/>
    <w:rsid w:val="0072591F"/>
    <w:rsid w:val="00725A64"/>
    <w:rsid w:val="00726817"/>
    <w:rsid w:val="0072698F"/>
    <w:rsid w:val="00726CB4"/>
    <w:rsid w:val="00727912"/>
    <w:rsid w:val="00730A25"/>
    <w:rsid w:val="00730D57"/>
    <w:rsid w:val="00731C7F"/>
    <w:rsid w:val="00731CAE"/>
    <w:rsid w:val="00732086"/>
    <w:rsid w:val="007320B3"/>
    <w:rsid w:val="00732943"/>
    <w:rsid w:val="00733296"/>
    <w:rsid w:val="007332C1"/>
    <w:rsid w:val="0073342C"/>
    <w:rsid w:val="00733748"/>
    <w:rsid w:val="00733989"/>
    <w:rsid w:val="00733CD6"/>
    <w:rsid w:val="00734434"/>
    <w:rsid w:val="00734960"/>
    <w:rsid w:val="00734DDE"/>
    <w:rsid w:val="007357D9"/>
    <w:rsid w:val="007368C3"/>
    <w:rsid w:val="00737041"/>
    <w:rsid w:val="0073740F"/>
    <w:rsid w:val="007401B6"/>
    <w:rsid w:val="007403A3"/>
    <w:rsid w:val="007405EB"/>
    <w:rsid w:val="00740C09"/>
    <w:rsid w:val="00741298"/>
    <w:rsid w:val="00741A60"/>
    <w:rsid w:val="00741A88"/>
    <w:rsid w:val="00741D52"/>
    <w:rsid w:val="00742315"/>
    <w:rsid w:val="00742ADA"/>
    <w:rsid w:val="00742B78"/>
    <w:rsid w:val="00743B96"/>
    <w:rsid w:val="00743C66"/>
    <w:rsid w:val="007448F9"/>
    <w:rsid w:val="0074502C"/>
    <w:rsid w:val="007450F1"/>
    <w:rsid w:val="007455DD"/>
    <w:rsid w:val="00745C8C"/>
    <w:rsid w:val="00745D8E"/>
    <w:rsid w:val="00745DCD"/>
    <w:rsid w:val="00746BC0"/>
    <w:rsid w:val="00746BC2"/>
    <w:rsid w:val="00746D0E"/>
    <w:rsid w:val="00747061"/>
    <w:rsid w:val="00747091"/>
    <w:rsid w:val="00747640"/>
    <w:rsid w:val="00747E46"/>
    <w:rsid w:val="007500C2"/>
    <w:rsid w:val="0075069C"/>
    <w:rsid w:val="007510C4"/>
    <w:rsid w:val="00751236"/>
    <w:rsid w:val="00751727"/>
    <w:rsid w:val="007528A1"/>
    <w:rsid w:val="00753F4E"/>
    <w:rsid w:val="0075420F"/>
    <w:rsid w:val="007542AB"/>
    <w:rsid w:val="0075455E"/>
    <w:rsid w:val="00754F75"/>
    <w:rsid w:val="00754FF2"/>
    <w:rsid w:val="007552CA"/>
    <w:rsid w:val="00755356"/>
    <w:rsid w:val="00756DE3"/>
    <w:rsid w:val="0075760D"/>
    <w:rsid w:val="0076050C"/>
    <w:rsid w:val="00760A15"/>
    <w:rsid w:val="00760B4F"/>
    <w:rsid w:val="00760C54"/>
    <w:rsid w:val="00760DC1"/>
    <w:rsid w:val="00761D10"/>
    <w:rsid w:val="007622EA"/>
    <w:rsid w:val="007622F6"/>
    <w:rsid w:val="00762A9E"/>
    <w:rsid w:val="00762C00"/>
    <w:rsid w:val="007633A7"/>
    <w:rsid w:val="007639D5"/>
    <w:rsid w:val="00764029"/>
    <w:rsid w:val="00764404"/>
    <w:rsid w:val="007650A7"/>
    <w:rsid w:val="0076526A"/>
    <w:rsid w:val="00765380"/>
    <w:rsid w:val="007659E4"/>
    <w:rsid w:val="007662E1"/>
    <w:rsid w:val="00766449"/>
    <w:rsid w:val="00767457"/>
    <w:rsid w:val="00767503"/>
    <w:rsid w:val="007702D7"/>
    <w:rsid w:val="0077064D"/>
    <w:rsid w:val="007709E9"/>
    <w:rsid w:val="00771205"/>
    <w:rsid w:val="00771283"/>
    <w:rsid w:val="0077139A"/>
    <w:rsid w:val="00771420"/>
    <w:rsid w:val="0077213E"/>
    <w:rsid w:val="0077233F"/>
    <w:rsid w:val="0077322C"/>
    <w:rsid w:val="007737E1"/>
    <w:rsid w:val="00773844"/>
    <w:rsid w:val="00773ABA"/>
    <w:rsid w:val="00773DF6"/>
    <w:rsid w:val="00774284"/>
    <w:rsid w:val="00774448"/>
    <w:rsid w:val="00774A4C"/>
    <w:rsid w:val="00775A42"/>
    <w:rsid w:val="00775F72"/>
    <w:rsid w:val="00776B94"/>
    <w:rsid w:val="00776C26"/>
    <w:rsid w:val="00776F2F"/>
    <w:rsid w:val="00777ADA"/>
    <w:rsid w:val="0078001E"/>
    <w:rsid w:val="00780C4C"/>
    <w:rsid w:val="007812BE"/>
    <w:rsid w:val="00781602"/>
    <w:rsid w:val="0078196E"/>
    <w:rsid w:val="007823F4"/>
    <w:rsid w:val="007828EE"/>
    <w:rsid w:val="00782A56"/>
    <w:rsid w:val="00782E05"/>
    <w:rsid w:val="007831D5"/>
    <w:rsid w:val="0078359B"/>
    <w:rsid w:val="00784500"/>
    <w:rsid w:val="00785707"/>
    <w:rsid w:val="0078575E"/>
    <w:rsid w:val="00785834"/>
    <w:rsid w:val="007866AD"/>
    <w:rsid w:val="0078688A"/>
    <w:rsid w:val="00786D0C"/>
    <w:rsid w:val="00786F46"/>
    <w:rsid w:val="007873B3"/>
    <w:rsid w:val="00787605"/>
    <w:rsid w:val="0079000C"/>
    <w:rsid w:val="00790B1B"/>
    <w:rsid w:val="00791303"/>
    <w:rsid w:val="00791379"/>
    <w:rsid w:val="00791EF3"/>
    <w:rsid w:val="007921EA"/>
    <w:rsid w:val="007922AE"/>
    <w:rsid w:val="00792BDD"/>
    <w:rsid w:val="00793206"/>
    <w:rsid w:val="00793891"/>
    <w:rsid w:val="007940E3"/>
    <w:rsid w:val="007941E6"/>
    <w:rsid w:val="0079425A"/>
    <w:rsid w:val="007948FA"/>
    <w:rsid w:val="00794993"/>
    <w:rsid w:val="00794A40"/>
    <w:rsid w:val="00794E95"/>
    <w:rsid w:val="00795BCF"/>
    <w:rsid w:val="00795BE7"/>
    <w:rsid w:val="00797923"/>
    <w:rsid w:val="007A08C5"/>
    <w:rsid w:val="007A0964"/>
    <w:rsid w:val="007A0FC8"/>
    <w:rsid w:val="007A107B"/>
    <w:rsid w:val="007A1973"/>
    <w:rsid w:val="007A1B30"/>
    <w:rsid w:val="007A2014"/>
    <w:rsid w:val="007A22A1"/>
    <w:rsid w:val="007A24E5"/>
    <w:rsid w:val="007A2615"/>
    <w:rsid w:val="007A4064"/>
    <w:rsid w:val="007A4330"/>
    <w:rsid w:val="007A5278"/>
    <w:rsid w:val="007A5605"/>
    <w:rsid w:val="007A5C30"/>
    <w:rsid w:val="007A6ED7"/>
    <w:rsid w:val="007A73DE"/>
    <w:rsid w:val="007B0FED"/>
    <w:rsid w:val="007B115B"/>
    <w:rsid w:val="007B11D1"/>
    <w:rsid w:val="007B162E"/>
    <w:rsid w:val="007B1762"/>
    <w:rsid w:val="007B1A0F"/>
    <w:rsid w:val="007B1A85"/>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AF1"/>
    <w:rsid w:val="007C02CE"/>
    <w:rsid w:val="007C0491"/>
    <w:rsid w:val="007C08A2"/>
    <w:rsid w:val="007C1510"/>
    <w:rsid w:val="007C1867"/>
    <w:rsid w:val="007C31CB"/>
    <w:rsid w:val="007C31D7"/>
    <w:rsid w:val="007C3255"/>
    <w:rsid w:val="007C339F"/>
    <w:rsid w:val="007C41C3"/>
    <w:rsid w:val="007C44D0"/>
    <w:rsid w:val="007C4584"/>
    <w:rsid w:val="007C4AE3"/>
    <w:rsid w:val="007C4C48"/>
    <w:rsid w:val="007C5696"/>
    <w:rsid w:val="007C5BF4"/>
    <w:rsid w:val="007C5CF3"/>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7A9"/>
    <w:rsid w:val="007D28D5"/>
    <w:rsid w:val="007D32EF"/>
    <w:rsid w:val="007D3B20"/>
    <w:rsid w:val="007D41F1"/>
    <w:rsid w:val="007D4476"/>
    <w:rsid w:val="007D4B78"/>
    <w:rsid w:val="007D4F5C"/>
    <w:rsid w:val="007D5F19"/>
    <w:rsid w:val="007D68CC"/>
    <w:rsid w:val="007D6B49"/>
    <w:rsid w:val="007D708C"/>
    <w:rsid w:val="007D74FF"/>
    <w:rsid w:val="007E09A7"/>
    <w:rsid w:val="007E0C6B"/>
    <w:rsid w:val="007E0D48"/>
    <w:rsid w:val="007E1004"/>
    <w:rsid w:val="007E1330"/>
    <w:rsid w:val="007E17FB"/>
    <w:rsid w:val="007E1AA0"/>
    <w:rsid w:val="007E1FA4"/>
    <w:rsid w:val="007E22BA"/>
    <w:rsid w:val="007E28F0"/>
    <w:rsid w:val="007E33B1"/>
    <w:rsid w:val="007E3536"/>
    <w:rsid w:val="007E3633"/>
    <w:rsid w:val="007E3BFE"/>
    <w:rsid w:val="007E504C"/>
    <w:rsid w:val="007E513B"/>
    <w:rsid w:val="007E52F7"/>
    <w:rsid w:val="007E5AAC"/>
    <w:rsid w:val="007E5C35"/>
    <w:rsid w:val="007E6DCF"/>
    <w:rsid w:val="007E701A"/>
    <w:rsid w:val="007E7291"/>
    <w:rsid w:val="007F039F"/>
    <w:rsid w:val="007F1044"/>
    <w:rsid w:val="007F11D4"/>
    <w:rsid w:val="007F1578"/>
    <w:rsid w:val="007F1EF9"/>
    <w:rsid w:val="007F2F0D"/>
    <w:rsid w:val="007F2F1C"/>
    <w:rsid w:val="007F2F77"/>
    <w:rsid w:val="007F30D5"/>
    <w:rsid w:val="007F3696"/>
    <w:rsid w:val="007F3DB9"/>
    <w:rsid w:val="007F4692"/>
    <w:rsid w:val="007F479A"/>
    <w:rsid w:val="007F4838"/>
    <w:rsid w:val="007F4BCA"/>
    <w:rsid w:val="007F4D67"/>
    <w:rsid w:val="007F4E7B"/>
    <w:rsid w:val="007F55A3"/>
    <w:rsid w:val="007F56D4"/>
    <w:rsid w:val="007F5786"/>
    <w:rsid w:val="007F5A09"/>
    <w:rsid w:val="007F674B"/>
    <w:rsid w:val="007F6BD9"/>
    <w:rsid w:val="007F7045"/>
    <w:rsid w:val="007F7324"/>
    <w:rsid w:val="007F781F"/>
    <w:rsid w:val="0080056E"/>
    <w:rsid w:val="008007C5"/>
    <w:rsid w:val="00800FAF"/>
    <w:rsid w:val="00801073"/>
    <w:rsid w:val="008010C9"/>
    <w:rsid w:val="008017A9"/>
    <w:rsid w:val="00801EBE"/>
    <w:rsid w:val="00802A61"/>
    <w:rsid w:val="008032B8"/>
    <w:rsid w:val="008032F7"/>
    <w:rsid w:val="008035CA"/>
    <w:rsid w:val="008038BC"/>
    <w:rsid w:val="008039E8"/>
    <w:rsid w:val="00803AC3"/>
    <w:rsid w:val="00804259"/>
    <w:rsid w:val="00805783"/>
    <w:rsid w:val="00806A0F"/>
    <w:rsid w:val="00807022"/>
    <w:rsid w:val="008075D5"/>
    <w:rsid w:val="008110BB"/>
    <w:rsid w:val="0081147B"/>
    <w:rsid w:val="00813017"/>
    <w:rsid w:val="00813069"/>
    <w:rsid w:val="008136D9"/>
    <w:rsid w:val="008138FA"/>
    <w:rsid w:val="00813A43"/>
    <w:rsid w:val="00813EE2"/>
    <w:rsid w:val="008146C8"/>
    <w:rsid w:val="0081498A"/>
    <w:rsid w:val="00814E93"/>
    <w:rsid w:val="00814F24"/>
    <w:rsid w:val="00815813"/>
    <w:rsid w:val="00815AA1"/>
    <w:rsid w:val="00815C18"/>
    <w:rsid w:val="00816600"/>
    <w:rsid w:val="00816FF7"/>
    <w:rsid w:val="0081733E"/>
    <w:rsid w:val="008179AA"/>
    <w:rsid w:val="00817CDB"/>
    <w:rsid w:val="008209D7"/>
    <w:rsid w:val="0082112C"/>
    <w:rsid w:val="0082151E"/>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F9"/>
    <w:rsid w:val="00830145"/>
    <w:rsid w:val="00830A35"/>
    <w:rsid w:val="008318F5"/>
    <w:rsid w:val="00831A78"/>
    <w:rsid w:val="008321CB"/>
    <w:rsid w:val="008339E8"/>
    <w:rsid w:val="008340AA"/>
    <w:rsid w:val="00834144"/>
    <w:rsid w:val="0083441F"/>
    <w:rsid w:val="00834AA1"/>
    <w:rsid w:val="00834AA5"/>
    <w:rsid w:val="00835C44"/>
    <w:rsid w:val="00835CAC"/>
    <w:rsid w:val="00835F4C"/>
    <w:rsid w:val="00837175"/>
    <w:rsid w:val="00837592"/>
    <w:rsid w:val="00841097"/>
    <w:rsid w:val="00841719"/>
    <w:rsid w:val="00841A80"/>
    <w:rsid w:val="00842021"/>
    <w:rsid w:val="008422A0"/>
    <w:rsid w:val="00842460"/>
    <w:rsid w:val="00842932"/>
    <w:rsid w:val="0084293A"/>
    <w:rsid w:val="00842B1C"/>
    <w:rsid w:val="0084300B"/>
    <w:rsid w:val="008433E2"/>
    <w:rsid w:val="00843919"/>
    <w:rsid w:val="00844D23"/>
    <w:rsid w:val="008459BA"/>
    <w:rsid w:val="00845B4C"/>
    <w:rsid w:val="00845F63"/>
    <w:rsid w:val="0084662C"/>
    <w:rsid w:val="00846663"/>
    <w:rsid w:val="0084672B"/>
    <w:rsid w:val="00846CD3"/>
    <w:rsid w:val="00847131"/>
    <w:rsid w:val="00847426"/>
    <w:rsid w:val="00847D05"/>
    <w:rsid w:val="00850509"/>
    <w:rsid w:val="00850A8E"/>
    <w:rsid w:val="00850D08"/>
    <w:rsid w:val="00850D2F"/>
    <w:rsid w:val="00851FC8"/>
    <w:rsid w:val="00852709"/>
    <w:rsid w:val="00852C5F"/>
    <w:rsid w:val="00853289"/>
    <w:rsid w:val="0085370D"/>
    <w:rsid w:val="00853AD1"/>
    <w:rsid w:val="00853BC2"/>
    <w:rsid w:val="0085475B"/>
    <w:rsid w:val="00854E33"/>
    <w:rsid w:val="00854F5A"/>
    <w:rsid w:val="00855952"/>
    <w:rsid w:val="00856D61"/>
    <w:rsid w:val="00856E92"/>
    <w:rsid w:val="00857A6E"/>
    <w:rsid w:val="008602A1"/>
    <w:rsid w:val="008604F4"/>
    <w:rsid w:val="008607A5"/>
    <w:rsid w:val="00861138"/>
    <w:rsid w:val="008613A7"/>
    <w:rsid w:val="00861CC6"/>
    <w:rsid w:val="00863295"/>
    <w:rsid w:val="008633E4"/>
    <w:rsid w:val="00863A45"/>
    <w:rsid w:val="0086472B"/>
    <w:rsid w:val="00864C8C"/>
    <w:rsid w:val="0086510D"/>
    <w:rsid w:val="00865456"/>
    <w:rsid w:val="00865855"/>
    <w:rsid w:val="0086617A"/>
    <w:rsid w:val="00866642"/>
    <w:rsid w:val="0086679C"/>
    <w:rsid w:val="00866BC3"/>
    <w:rsid w:val="00866DBE"/>
    <w:rsid w:val="008671F4"/>
    <w:rsid w:val="00867CF8"/>
    <w:rsid w:val="00870019"/>
    <w:rsid w:val="008701DA"/>
    <w:rsid w:val="00870D3C"/>
    <w:rsid w:val="00871475"/>
    <w:rsid w:val="00871614"/>
    <w:rsid w:val="00871A91"/>
    <w:rsid w:val="00871FCE"/>
    <w:rsid w:val="00872326"/>
    <w:rsid w:val="00872414"/>
    <w:rsid w:val="00872B6D"/>
    <w:rsid w:val="00874104"/>
    <w:rsid w:val="00874D53"/>
    <w:rsid w:val="00875190"/>
    <w:rsid w:val="008754BD"/>
    <w:rsid w:val="00876003"/>
    <w:rsid w:val="0087620D"/>
    <w:rsid w:val="00876B81"/>
    <w:rsid w:val="00876B92"/>
    <w:rsid w:val="00876E8B"/>
    <w:rsid w:val="00876FCC"/>
    <w:rsid w:val="008774D5"/>
    <w:rsid w:val="00877B05"/>
    <w:rsid w:val="00877E08"/>
    <w:rsid w:val="00880CEF"/>
    <w:rsid w:val="0088101E"/>
    <w:rsid w:val="00881B6F"/>
    <w:rsid w:val="0088219A"/>
    <w:rsid w:val="00882330"/>
    <w:rsid w:val="00882593"/>
    <w:rsid w:val="00882E9F"/>
    <w:rsid w:val="00883749"/>
    <w:rsid w:val="00883B09"/>
    <w:rsid w:val="00884831"/>
    <w:rsid w:val="00884BEA"/>
    <w:rsid w:val="0088507D"/>
    <w:rsid w:val="008852F1"/>
    <w:rsid w:val="00885733"/>
    <w:rsid w:val="008859D5"/>
    <w:rsid w:val="00885BD4"/>
    <w:rsid w:val="00886152"/>
    <w:rsid w:val="00886183"/>
    <w:rsid w:val="00887412"/>
    <w:rsid w:val="008876BD"/>
    <w:rsid w:val="00887C44"/>
    <w:rsid w:val="00890697"/>
    <w:rsid w:val="00890978"/>
    <w:rsid w:val="00890E5E"/>
    <w:rsid w:val="008918BA"/>
    <w:rsid w:val="00891951"/>
    <w:rsid w:val="00891BD4"/>
    <w:rsid w:val="00892389"/>
    <w:rsid w:val="00892E6E"/>
    <w:rsid w:val="00893D13"/>
    <w:rsid w:val="008940D5"/>
    <w:rsid w:val="00895134"/>
    <w:rsid w:val="00895AFA"/>
    <w:rsid w:val="00895FC8"/>
    <w:rsid w:val="00896176"/>
    <w:rsid w:val="0089674C"/>
    <w:rsid w:val="00896A0A"/>
    <w:rsid w:val="00896E5A"/>
    <w:rsid w:val="008973AE"/>
    <w:rsid w:val="00897461"/>
    <w:rsid w:val="008977C9"/>
    <w:rsid w:val="008A0457"/>
    <w:rsid w:val="008A04EF"/>
    <w:rsid w:val="008A0EE0"/>
    <w:rsid w:val="008A1329"/>
    <w:rsid w:val="008A13B5"/>
    <w:rsid w:val="008A14AF"/>
    <w:rsid w:val="008A1BB2"/>
    <w:rsid w:val="008A1C73"/>
    <w:rsid w:val="008A1FDA"/>
    <w:rsid w:val="008A2A69"/>
    <w:rsid w:val="008A2BBB"/>
    <w:rsid w:val="008A2CCE"/>
    <w:rsid w:val="008A2D9A"/>
    <w:rsid w:val="008A32B2"/>
    <w:rsid w:val="008A470F"/>
    <w:rsid w:val="008A4744"/>
    <w:rsid w:val="008A54CA"/>
    <w:rsid w:val="008A56B4"/>
    <w:rsid w:val="008A5F1A"/>
    <w:rsid w:val="008A6825"/>
    <w:rsid w:val="008A70BF"/>
    <w:rsid w:val="008A72D5"/>
    <w:rsid w:val="008A736D"/>
    <w:rsid w:val="008A74E6"/>
    <w:rsid w:val="008A7F86"/>
    <w:rsid w:val="008B067D"/>
    <w:rsid w:val="008B0684"/>
    <w:rsid w:val="008B127D"/>
    <w:rsid w:val="008B24CA"/>
    <w:rsid w:val="008B2C5D"/>
    <w:rsid w:val="008B2DB1"/>
    <w:rsid w:val="008B2F15"/>
    <w:rsid w:val="008B3606"/>
    <w:rsid w:val="008B39B6"/>
    <w:rsid w:val="008B416A"/>
    <w:rsid w:val="008B4629"/>
    <w:rsid w:val="008B47F5"/>
    <w:rsid w:val="008B48C3"/>
    <w:rsid w:val="008B4C32"/>
    <w:rsid w:val="008B4D50"/>
    <w:rsid w:val="008B6263"/>
    <w:rsid w:val="008B73FC"/>
    <w:rsid w:val="008B7CFA"/>
    <w:rsid w:val="008C007C"/>
    <w:rsid w:val="008C00BC"/>
    <w:rsid w:val="008C028B"/>
    <w:rsid w:val="008C0AF4"/>
    <w:rsid w:val="008C0CA1"/>
    <w:rsid w:val="008C0D43"/>
    <w:rsid w:val="008C0E05"/>
    <w:rsid w:val="008C15E7"/>
    <w:rsid w:val="008C1627"/>
    <w:rsid w:val="008C16A0"/>
    <w:rsid w:val="008C16DC"/>
    <w:rsid w:val="008C1C1E"/>
    <w:rsid w:val="008C1E8E"/>
    <w:rsid w:val="008C2655"/>
    <w:rsid w:val="008C31B6"/>
    <w:rsid w:val="008C447A"/>
    <w:rsid w:val="008C4E97"/>
    <w:rsid w:val="008C59F8"/>
    <w:rsid w:val="008C5E9E"/>
    <w:rsid w:val="008C6464"/>
    <w:rsid w:val="008C6913"/>
    <w:rsid w:val="008C742A"/>
    <w:rsid w:val="008D03C6"/>
    <w:rsid w:val="008D0F05"/>
    <w:rsid w:val="008D1B66"/>
    <w:rsid w:val="008D1C93"/>
    <w:rsid w:val="008D1DDC"/>
    <w:rsid w:val="008D1E18"/>
    <w:rsid w:val="008D1EA5"/>
    <w:rsid w:val="008D1FD9"/>
    <w:rsid w:val="008D2901"/>
    <w:rsid w:val="008D2AB8"/>
    <w:rsid w:val="008D380E"/>
    <w:rsid w:val="008D3B99"/>
    <w:rsid w:val="008D4252"/>
    <w:rsid w:val="008D4274"/>
    <w:rsid w:val="008D4B61"/>
    <w:rsid w:val="008D527F"/>
    <w:rsid w:val="008D552A"/>
    <w:rsid w:val="008D561B"/>
    <w:rsid w:val="008D6426"/>
    <w:rsid w:val="008D703C"/>
    <w:rsid w:val="008D719B"/>
    <w:rsid w:val="008D71C0"/>
    <w:rsid w:val="008D7461"/>
    <w:rsid w:val="008D7611"/>
    <w:rsid w:val="008E0CEC"/>
    <w:rsid w:val="008E0E68"/>
    <w:rsid w:val="008E0F73"/>
    <w:rsid w:val="008E131F"/>
    <w:rsid w:val="008E25DA"/>
    <w:rsid w:val="008E2C7C"/>
    <w:rsid w:val="008E306D"/>
    <w:rsid w:val="008E378E"/>
    <w:rsid w:val="008E3A45"/>
    <w:rsid w:val="008E3BF1"/>
    <w:rsid w:val="008E3D81"/>
    <w:rsid w:val="008E3E72"/>
    <w:rsid w:val="008E3FD0"/>
    <w:rsid w:val="008E5569"/>
    <w:rsid w:val="008E6D95"/>
    <w:rsid w:val="008E6E94"/>
    <w:rsid w:val="008E6F7A"/>
    <w:rsid w:val="008E720F"/>
    <w:rsid w:val="008E72DF"/>
    <w:rsid w:val="008E780D"/>
    <w:rsid w:val="008E7EBC"/>
    <w:rsid w:val="008F01D4"/>
    <w:rsid w:val="008F05B5"/>
    <w:rsid w:val="008F08C2"/>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B58"/>
    <w:rsid w:val="008F4194"/>
    <w:rsid w:val="008F420B"/>
    <w:rsid w:val="008F4FAD"/>
    <w:rsid w:val="008F5ADC"/>
    <w:rsid w:val="008F67E5"/>
    <w:rsid w:val="008F6CCC"/>
    <w:rsid w:val="008F6D91"/>
    <w:rsid w:val="008F7011"/>
    <w:rsid w:val="008F7144"/>
    <w:rsid w:val="008F7258"/>
    <w:rsid w:val="008F7670"/>
    <w:rsid w:val="008F7A18"/>
    <w:rsid w:val="008F7E5A"/>
    <w:rsid w:val="00900103"/>
    <w:rsid w:val="00900410"/>
    <w:rsid w:val="00900A7C"/>
    <w:rsid w:val="00900E8F"/>
    <w:rsid w:val="00900F49"/>
    <w:rsid w:val="0090107F"/>
    <w:rsid w:val="009013E1"/>
    <w:rsid w:val="0090148A"/>
    <w:rsid w:val="009014C8"/>
    <w:rsid w:val="0090227E"/>
    <w:rsid w:val="009026D1"/>
    <w:rsid w:val="00903019"/>
    <w:rsid w:val="00903318"/>
    <w:rsid w:val="0090358C"/>
    <w:rsid w:val="00903803"/>
    <w:rsid w:val="00903ADE"/>
    <w:rsid w:val="009048C3"/>
    <w:rsid w:val="00905082"/>
    <w:rsid w:val="009052A4"/>
    <w:rsid w:val="00905AC1"/>
    <w:rsid w:val="00905B93"/>
    <w:rsid w:val="00905CAF"/>
    <w:rsid w:val="009061D0"/>
    <w:rsid w:val="00906A3B"/>
    <w:rsid w:val="00906D30"/>
    <w:rsid w:val="009079D8"/>
    <w:rsid w:val="0091007C"/>
    <w:rsid w:val="00911B04"/>
    <w:rsid w:val="00911F42"/>
    <w:rsid w:val="00912B6E"/>
    <w:rsid w:val="00912EC0"/>
    <w:rsid w:val="009134DB"/>
    <w:rsid w:val="00913CE7"/>
    <w:rsid w:val="00913CEE"/>
    <w:rsid w:val="00914769"/>
    <w:rsid w:val="00915091"/>
    <w:rsid w:val="0091531F"/>
    <w:rsid w:val="00915973"/>
    <w:rsid w:val="00916BBC"/>
    <w:rsid w:val="00916CBD"/>
    <w:rsid w:val="00917052"/>
    <w:rsid w:val="00917132"/>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DDD"/>
    <w:rsid w:val="00924F59"/>
    <w:rsid w:val="00925D4E"/>
    <w:rsid w:val="00925FF2"/>
    <w:rsid w:val="00926048"/>
    <w:rsid w:val="0092650C"/>
    <w:rsid w:val="009265B7"/>
    <w:rsid w:val="0092663D"/>
    <w:rsid w:val="009268CC"/>
    <w:rsid w:val="00927E12"/>
    <w:rsid w:val="0093043C"/>
    <w:rsid w:val="0093085B"/>
    <w:rsid w:val="009320E6"/>
    <w:rsid w:val="0093220E"/>
    <w:rsid w:val="009329E2"/>
    <w:rsid w:val="00932FD1"/>
    <w:rsid w:val="00933106"/>
    <w:rsid w:val="0093373A"/>
    <w:rsid w:val="00934217"/>
    <w:rsid w:val="0093468C"/>
    <w:rsid w:val="00934708"/>
    <w:rsid w:val="00935291"/>
    <w:rsid w:val="00935674"/>
    <w:rsid w:val="00935850"/>
    <w:rsid w:val="00935CCF"/>
    <w:rsid w:val="00935FDC"/>
    <w:rsid w:val="0093647F"/>
    <w:rsid w:val="0093650E"/>
    <w:rsid w:val="00936657"/>
    <w:rsid w:val="0093668B"/>
    <w:rsid w:val="009371D5"/>
    <w:rsid w:val="0093793E"/>
    <w:rsid w:val="00937CE3"/>
    <w:rsid w:val="0094034E"/>
    <w:rsid w:val="00941982"/>
    <w:rsid w:val="009419F8"/>
    <w:rsid w:val="00941D28"/>
    <w:rsid w:val="00941E67"/>
    <w:rsid w:val="00941E9F"/>
    <w:rsid w:val="0094211A"/>
    <w:rsid w:val="009423B2"/>
    <w:rsid w:val="00943776"/>
    <w:rsid w:val="00943A23"/>
    <w:rsid w:val="00943F51"/>
    <w:rsid w:val="00945AD9"/>
    <w:rsid w:val="00946268"/>
    <w:rsid w:val="00946294"/>
    <w:rsid w:val="00946484"/>
    <w:rsid w:val="00947414"/>
    <w:rsid w:val="009478E7"/>
    <w:rsid w:val="00947B88"/>
    <w:rsid w:val="009502E9"/>
    <w:rsid w:val="009504A5"/>
    <w:rsid w:val="0095089B"/>
    <w:rsid w:val="00950AD7"/>
    <w:rsid w:val="00950DBD"/>
    <w:rsid w:val="00950DC1"/>
    <w:rsid w:val="00951039"/>
    <w:rsid w:val="00951494"/>
    <w:rsid w:val="0095160E"/>
    <w:rsid w:val="00952097"/>
    <w:rsid w:val="00952168"/>
    <w:rsid w:val="0095228A"/>
    <w:rsid w:val="00952971"/>
    <w:rsid w:val="009529C5"/>
    <w:rsid w:val="0095316C"/>
    <w:rsid w:val="00953B03"/>
    <w:rsid w:val="009546B2"/>
    <w:rsid w:val="009564F5"/>
    <w:rsid w:val="00956896"/>
    <w:rsid w:val="00957316"/>
    <w:rsid w:val="009575C6"/>
    <w:rsid w:val="00957A58"/>
    <w:rsid w:val="00960215"/>
    <w:rsid w:val="009605FD"/>
    <w:rsid w:val="0096126B"/>
    <w:rsid w:val="009617E2"/>
    <w:rsid w:val="00961E24"/>
    <w:rsid w:val="00962FB3"/>
    <w:rsid w:val="00963793"/>
    <w:rsid w:val="00963CCF"/>
    <w:rsid w:val="009644C7"/>
    <w:rsid w:val="00965415"/>
    <w:rsid w:val="00965791"/>
    <w:rsid w:val="00967304"/>
    <w:rsid w:val="009673D3"/>
    <w:rsid w:val="009674AE"/>
    <w:rsid w:val="00967775"/>
    <w:rsid w:val="00967EBC"/>
    <w:rsid w:val="009700FB"/>
    <w:rsid w:val="0097026F"/>
    <w:rsid w:val="0097081D"/>
    <w:rsid w:val="00970BBD"/>
    <w:rsid w:val="00970E78"/>
    <w:rsid w:val="00972068"/>
    <w:rsid w:val="00972364"/>
    <w:rsid w:val="00972606"/>
    <w:rsid w:val="00972917"/>
    <w:rsid w:val="009731DC"/>
    <w:rsid w:val="009732AD"/>
    <w:rsid w:val="009734FD"/>
    <w:rsid w:val="0097397D"/>
    <w:rsid w:val="00975946"/>
    <w:rsid w:val="00975B3D"/>
    <w:rsid w:val="009760A6"/>
    <w:rsid w:val="00976255"/>
    <w:rsid w:val="009762ED"/>
    <w:rsid w:val="0097689C"/>
    <w:rsid w:val="009774B1"/>
    <w:rsid w:val="0098021D"/>
    <w:rsid w:val="0098040F"/>
    <w:rsid w:val="0098051C"/>
    <w:rsid w:val="00980701"/>
    <w:rsid w:val="0098093A"/>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9C7"/>
    <w:rsid w:val="00984DD9"/>
    <w:rsid w:val="00985A91"/>
    <w:rsid w:val="0098608C"/>
    <w:rsid w:val="0098630B"/>
    <w:rsid w:val="0098671D"/>
    <w:rsid w:val="0098683B"/>
    <w:rsid w:val="00986E1D"/>
    <w:rsid w:val="00987BE7"/>
    <w:rsid w:val="00987EB4"/>
    <w:rsid w:val="00990751"/>
    <w:rsid w:val="009907CC"/>
    <w:rsid w:val="00990DB1"/>
    <w:rsid w:val="00990E61"/>
    <w:rsid w:val="00991663"/>
    <w:rsid w:val="00991BB6"/>
    <w:rsid w:val="0099225C"/>
    <w:rsid w:val="0099294B"/>
    <w:rsid w:val="00993362"/>
    <w:rsid w:val="0099349B"/>
    <w:rsid w:val="00993EDB"/>
    <w:rsid w:val="00994187"/>
    <w:rsid w:val="009948C3"/>
    <w:rsid w:val="00994B24"/>
    <w:rsid w:val="009A0A3F"/>
    <w:rsid w:val="009A0B85"/>
    <w:rsid w:val="009A1017"/>
    <w:rsid w:val="009A1A5B"/>
    <w:rsid w:val="009A217C"/>
    <w:rsid w:val="009A2C4F"/>
    <w:rsid w:val="009A439D"/>
    <w:rsid w:val="009A61CA"/>
    <w:rsid w:val="009A6798"/>
    <w:rsid w:val="009A694E"/>
    <w:rsid w:val="009A69EB"/>
    <w:rsid w:val="009A73DE"/>
    <w:rsid w:val="009A7A38"/>
    <w:rsid w:val="009B02B0"/>
    <w:rsid w:val="009B0719"/>
    <w:rsid w:val="009B08EF"/>
    <w:rsid w:val="009B0E82"/>
    <w:rsid w:val="009B1C55"/>
    <w:rsid w:val="009B1DB2"/>
    <w:rsid w:val="009B1E0B"/>
    <w:rsid w:val="009B1FC0"/>
    <w:rsid w:val="009B24F6"/>
    <w:rsid w:val="009B251A"/>
    <w:rsid w:val="009B27FC"/>
    <w:rsid w:val="009B2E3F"/>
    <w:rsid w:val="009B2E6F"/>
    <w:rsid w:val="009B2FD2"/>
    <w:rsid w:val="009B32E1"/>
    <w:rsid w:val="009B3734"/>
    <w:rsid w:val="009B3F28"/>
    <w:rsid w:val="009B4291"/>
    <w:rsid w:val="009B4397"/>
    <w:rsid w:val="009B459A"/>
    <w:rsid w:val="009B471D"/>
    <w:rsid w:val="009B4731"/>
    <w:rsid w:val="009B47F7"/>
    <w:rsid w:val="009B4E6F"/>
    <w:rsid w:val="009B5BD8"/>
    <w:rsid w:val="009B67DB"/>
    <w:rsid w:val="009B6B43"/>
    <w:rsid w:val="009B7A99"/>
    <w:rsid w:val="009C0187"/>
    <w:rsid w:val="009C09B9"/>
    <w:rsid w:val="009C12D8"/>
    <w:rsid w:val="009C1972"/>
    <w:rsid w:val="009C20FF"/>
    <w:rsid w:val="009C2C25"/>
    <w:rsid w:val="009C2DD1"/>
    <w:rsid w:val="009C3682"/>
    <w:rsid w:val="009C394D"/>
    <w:rsid w:val="009C3EC8"/>
    <w:rsid w:val="009C3EEC"/>
    <w:rsid w:val="009C44E6"/>
    <w:rsid w:val="009C45B9"/>
    <w:rsid w:val="009C4C09"/>
    <w:rsid w:val="009C4F6C"/>
    <w:rsid w:val="009C5F8F"/>
    <w:rsid w:val="009C69C3"/>
    <w:rsid w:val="009C6F2E"/>
    <w:rsid w:val="009C7094"/>
    <w:rsid w:val="009C7B88"/>
    <w:rsid w:val="009D025B"/>
    <w:rsid w:val="009D0958"/>
    <w:rsid w:val="009D0B39"/>
    <w:rsid w:val="009D0EAF"/>
    <w:rsid w:val="009D1321"/>
    <w:rsid w:val="009D1FB9"/>
    <w:rsid w:val="009D2276"/>
    <w:rsid w:val="009D2426"/>
    <w:rsid w:val="009D3384"/>
    <w:rsid w:val="009D36D2"/>
    <w:rsid w:val="009D3753"/>
    <w:rsid w:val="009D46D9"/>
    <w:rsid w:val="009D493E"/>
    <w:rsid w:val="009D49D9"/>
    <w:rsid w:val="009D5AB7"/>
    <w:rsid w:val="009D5B6A"/>
    <w:rsid w:val="009D62A7"/>
    <w:rsid w:val="009D6472"/>
    <w:rsid w:val="009D664B"/>
    <w:rsid w:val="009D6705"/>
    <w:rsid w:val="009D687A"/>
    <w:rsid w:val="009D7346"/>
    <w:rsid w:val="009D738B"/>
    <w:rsid w:val="009D789C"/>
    <w:rsid w:val="009E01F0"/>
    <w:rsid w:val="009E05CD"/>
    <w:rsid w:val="009E0FED"/>
    <w:rsid w:val="009E135E"/>
    <w:rsid w:val="009E1B6A"/>
    <w:rsid w:val="009E1BE4"/>
    <w:rsid w:val="009E225B"/>
    <w:rsid w:val="009E2265"/>
    <w:rsid w:val="009E2A70"/>
    <w:rsid w:val="009E3A51"/>
    <w:rsid w:val="009E43EF"/>
    <w:rsid w:val="009E5265"/>
    <w:rsid w:val="009E591E"/>
    <w:rsid w:val="009E5F4D"/>
    <w:rsid w:val="009E61B5"/>
    <w:rsid w:val="009E6524"/>
    <w:rsid w:val="009E67D7"/>
    <w:rsid w:val="009E6BE8"/>
    <w:rsid w:val="009E74DE"/>
    <w:rsid w:val="009E7A22"/>
    <w:rsid w:val="009E7ADE"/>
    <w:rsid w:val="009F021F"/>
    <w:rsid w:val="009F08CC"/>
    <w:rsid w:val="009F0C3F"/>
    <w:rsid w:val="009F0E6F"/>
    <w:rsid w:val="009F177E"/>
    <w:rsid w:val="009F180C"/>
    <w:rsid w:val="009F19AE"/>
    <w:rsid w:val="009F2209"/>
    <w:rsid w:val="009F29B9"/>
    <w:rsid w:val="009F4864"/>
    <w:rsid w:val="009F4999"/>
    <w:rsid w:val="009F49DA"/>
    <w:rsid w:val="009F4ABA"/>
    <w:rsid w:val="009F4DAD"/>
    <w:rsid w:val="009F556D"/>
    <w:rsid w:val="009F5D8D"/>
    <w:rsid w:val="009F6190"/>
    <w:rsid w:val="009F6216"/>
    <w:rsid w:val="009F64C3"/>
    <w:rsid w:val="009F6EFA"/>
    <w:rsid w:val="009F6F26"/>
    <w:rsid w:val="009F7504"/>
    <w:rsid w:val="00A001EF"/>
    <w:rsid w:val="00A008F2"/>
    <w:rsid w:val="00A00E00"/>
    <w:rsid w:val="00A01024"/>
    <w:rsid w:val="00A01313"/>
    <w:rsid w:val="00A01766"/>
    <w:rsid w:val="00A01933"/>
    <w:rsid w:val="00A01EDE"/>
    <w:rsid w:val="00A01F4F"/>
    <w:rsid w:val="00A0439D"/>
    <w:rsid w:val="00A04469"/>
    <w:rsid w:val="00A045D0"/>
    <w:rsid w:val="00A046CF"/>
    <w:rsid w:val="00A0474F"/>
    <w:rsid w:val="00A047CA"/>
    <w:rsid w:val="00A04D0A"/>
    <w:rsid w:val="00A051F6"/>
    <w:rsid w:val="00A052D8"/>
    <w:rsid w:val="00A052E7"/>
    <w:rsid w:val="00A0558E"/>
    <w:rsid w:val="00A05E86"/>
    <w:rsid w:val="00A06135"/>
    <w:rsid w:val="00A0638D"/>
    <w:rsid w:val="00A064F9"/>
    <w:rsid w:val="00A06CD8"/>
    <w:rsid w:val="00A07001"/>
    <w:rsid w:val="00A07671"/>
    <w:rsid w:val="00A076BE"/>
    <w:rsid w:val="00A07ACB"/>
    <w:rsid w:val="00A10393"/>
    <w:rsid w:val="00A10809"/>
    <w:rsid w:val="00A10A52"/>
    <w:rsid w:val="00A10FFA"/>
    <w:rsid w:val="00A1104B"/>
    <w:rsid w:val="00A11602"/>
    <w:rsid w:val="00A11DFE"/>
    <w:rsid w:val="00A12741"/>
    <w:rsid w:val="00A1281B"/>
    <w:rsid w:val="00A13A9E"/>
    <w:rsid w:val="00A13FC4"/>
    <w:rsid w:val="00A14059"/>
    <w:rsid w:val="00A1416F"/>
    <w:rsid w:val="00A14A4A"/>
    <w:rsid w:val="00A14BD8"/>
    <w:rsid w:val="00A152AA"/>
    <w:rsid w:val="00A153A1"/>
    <w:rsid w:val="00A15E53"/>
    <w:rsid w:val="00A166A1"/>
    <w:rsid w:val="00A17232"/>
    <w:rsid w:val="00A178C3"/>
    <w:rsid w:val="00A20260"/>
    <w:rsid w:val="00A203F7"/>
    <w:rsid w:val="00A20426"/>
    <w:rsid w:val="00A205BE"/>
    <w:rsid w:val="00A2075F"/>
    <w:rsid w:val="00A208BD"/>
    <w:rsid w:val="00A20AF1"/>
    <w:rsid w:val="00A21A18"/>
    <w:rsid w:val="00A21F9B"/>
    <w:rsid w:val="00A22163"/>
    <w:rsid w:val="00A22218"/>
    <w:rsid w:val="00A222B9"/>
    <w:rsid w:val="00A22B6D"/>
    <w:rsid w:val="00A22B8F"/>
    <w:rsid w:val="00A22BB0"/>
    <w:rsid w:val="00A22E23"/>
    <w:rsid w:val="00A237C7"/>
    <w:rsid w:val="00A2515E"/>
    <w:rsid w:val="00A25369"/>
    <w:rsid w:val="00A25469"/>
    <w:rsid w:val="00A25D95"/>
    <w:rsid w:val="00A25E85"/>
    <w:rsid w:val="00A262D9"/>
    <w:rsid w:val="00A263DF"/>
    <w:rsid w:val="00A266C8"/>
    <w:rsid w:val="00A26D9F"/>
    <w:rsid w:val="00A27476"/>
    <w:rsid w:val="00A30424"/>
    <w:rsid w:val="00A30553"/>
    <w:rsid w:val="00A30A48"/>
    <w:rsid w:val="00A30A5A"/>
    <w:rsid w:val="00A30A98"/>
    <w:rsid w:val="00A30AC3"/>
    <w:rsid w:val="00A30BF0"/>
    <w:rsid w:val="00A30E71"/>
    <w:rsid w:val="00A31197"/>
    <w:rsid w:val="00A31289"/>
    <w:rsid w:val="00A328F1"/>
    <w:rsid w:val="00A32B1F"/>
    <w:rsid w:val="00A33827"/>
    <w:rsid w:val="00A33F89"/>
    <w:rsid w:val="00A341E6"/>
    <w:rsid w:val="00A34AF6"/>
    <w:rsid w:val="00A34C6E"/>
    <w:rsid w:val="00A3501F"/>
    <w:rsid w:val="00A351B8"/>
    <w:rsid w:val="00A35526"/>
    <w:rsid w:val="00A355B9"/>
    <w:rsid w:val="00A35D57"/>
    <w:rsid w:val="00A3707E"/>
    <w:rsid w:val="00A371EF"/>
    <w:rsid w:val="00A37370"/>
    <w:rsid w:val="00A37594"/>
    <w:rsid w:val="00A378DC"/>
    <w:rsid w:val="00A37D5D"/>
    <w:rsid w:val="00A37DE0"/>
    <w:rsid w:val="00A40126"/>
    <w:rsid w:val="00A40A75"/>
    <w:rsid w:val="00A40CFA"/>
    <w:rsid w:val="00A4122F"/>
    <w:rsid w:val="00A421E2"/>
    <w:rsid w:val="00A4233B"/>
    <w:rsid w:val="00A43DB3"/>
    <w:rsid w:val="00A446E5"/>
    <w:rsid w:val="00A452DE"/>
    <w:rsid w:val="00A453C5"/>
    <w:rsid w:val="00A45777"/>
    <w:rsid w:val="00A45B78"/>
    <w:rsid w:val="00A45D21"/>
    <w:rsid w:val="00A461F3"/>
    <w:rsid w:val="00A46304"/>
    <w:rsid w:val="00A46429"/>
    <w:rsid w:val="00A4695A"/>
    <w:rsid w:val="00A46960"/>
    <w:rsid w:val="00A4744E"/>
    <w:rsid w:val="00A47847"/>
    <w:rsid w:val="00A47B84"/>
    <w:rsid w:val="00A50DDD"/>
    <w:rsid w:val="00A51302"/>
    <w:rsid w:val="00A516B4"/>
    <w:rsid w:val="00A5249B"/>
    <w:rsid w:val="00A526FD"/>
    <w:rsid w:val="00A52ACC"/>
    <w:rsid w:val="00A52D9A"/>
    <w:rsid w:val="00A533F6"/>
    <w:rsid w:val="00A5365B"/>
    <w:rsid w:val="00A54117"/>
    <w:rsid w:val="00A5477D"/>
    <w:rsid w:val="00A55585"/>
    <w:rsid w:val="00A558BE"/>
    <w:rsid w:val="00A55AF3"/>
    <w:rsid w:val="00A5653C"/>
    <w:rsid w:val="00A56D0C"/>
    <w:rsid w:val="00A572D0"/>
    <w:rsid w:val="00A57497"/>
    <w:rsid w:val="00A5751B"/>
    <w:rsid w:val="00A57E36"/>
    <w:rsid w:val="00A600F6"/>
    <w:rsid w:val="00A601B1"/>
    <w:rsid w:val="00A61CED"/>
    <w:rsid w:val="00A63019"/>
    <w:rsid w:val="00A635BE"/>
    <w:rsid w:val="00A63631"/>
    <w:rsid w:val="00A63D47"/>
    <w:rsid w:val="00A642B4"/>
    <w:rsid w:val="00A64F83"/>
    <w:rsid w:val="00A65DBF"/>
    <w:rsid w:val="00A663F1"/>
    <w:rsid w:val="00A66E55"/>
    <w:rsid w:val="00A671CD"/>
    <w:rsid w:val="00A67C9F"/>
    <w:rsid w:val="00A7038E"/>
    <w:rsid w:val="00A703BE"/>
    <w:rsid w:val="00A7059C"/>
    <w:rsid w:val="00A70653"/>
    <w:rsid w:val="00A709F9"/>
    <w:rsid w:val="00A70A14"/>
    <w:rsid w:val="00A70D42"/>
    <w:rsid w:val="00A7100F"/>
    <w:rsid w:val="00A712B0"/>
    <w:rsid w:val="00A713C1"/>
    <w:rsid w:val="00A714C8"/>
    <w:rsid w:val="00A71E2C"/>
    <w:rsid w:val="00A72118"/>
    <w:rsid w:val="00A7211D"/>
    <w:rsid w:val="00A73146"/>
    <w:rsid w:val="00A73AC0"/>
    <w:rsid w:val="00A742A2"/>
    <w:rsid w:val="00A7491F"/>
    <w:rsid w:val="00A749E8"/>
    <w:rsid w:val="00A74BC3"/>
    <w:rsid w:val="00A75620"/>
    <w:rsid w:val="00A75668"/>
    <w:rsid w:val="00A76D12"/>
    <w:rsid w:val="00A7781B"/>
    <w:rsid w:val="00A778D7"/>
    <w:rsid w:val="00A80220"/>
    <w:rsid w:val="00A8056F"/>
    <w:rsid w:val="00A8081B"/>
    <w:rsid w:val="00A80914"/>
    <w:rsid w:val="00A80F80"/>
    <w:rsid w:val="00A81B5B"/>
    <w:rsid w:val="00A831EA"/>
    <w:rsid w:val="00A83A2D"/>
    <w:rsid w:val="00A84E1A"/>
    <w:rsid w:val="00A85566"/>
    <w:rsid w:val="00A85AC0"/>
    <w:rsid w:val="00A85B85"/>
    <w:rsid w:val="00A85F55"/>
    <w:rsid w:val="00A860E3"/>
    <w:rsid w:val="00A86804"/>
    <w:rsid w:val="00A876F2"/>
    <w:rsid w:val="00A909C4"/>
    <w:rsid w:val="00A91667"/>
    <w:rsid w:val="00A91EAD"/>
    <w:rsid w:val="00A91F55"/>
    <w:rsid w:val="00A922AA"/>
    <w:rsid w:val="00A9284B"/>
    <w:rsid w:val="00A92FC1"/>
    <w:rsid w:val="00A93919"/>
    <w:rsid w:val="00A940A3"/>
    <w:rsid w:val="00A94110"/>
    <w:rsid w:val="00A9536E"/>
    <w:rsid w:val="00A9537E"/>
    <w:rsid w:val="00A953E0"/>
    <w:rsid w:val="00A957BE"/>
    <w:rsid w:val="00A959D7"/>
    <w:rsid w:val="00A974D1"/>
    <w:rsid w:val="00A9789B"/>
    <w:rsid w:val="00A97B89"/>
    <w:rsid w:val="00AA02E2"/>
    <w:rsid w:val="00AA0857"/>
    <w:rsid w:val="00AA0D54"/>
    <w:rsid w:val="00AA214E"/>
    <w:rsid w:val="00AA28AB"/>
    <w:rsid w:val="00AA3254"/>
    <w:rsid w:val="00AA38FD"/>
    <w:rsid w:val="00AA3D59"/>
    <w:rsid w:val="00AA3D78"/>
    <w:rsid w:val="00AA46CD"/>
    <w:rsid w:val="00AA47A7"/>
    <w:rsid w:val="00AA4A5D"/>
    <w:rsid w:val="00AA4C64"/>
    <w:rsid w:val="00AA5114"/>
    <w:rsid w:val="00AA548F"/>
    <w:rsid w:val="00AA578B"/>
    <w:rsid w:val="00AA582C"/>
    <w:rsid w:val="00AA5DCB"/>
    <w:rsid w:val="00AA6919"/>
    <w:rsid w:val="00AA6E89"/>
    <w:rsid w:val="00AA7FE0"/>
    <w:rsid w:val="00AB03BB"/>
    <w:rsid w:val="00AB0989"/>
    <w:rsid w:val="00AB142D"/>
    <w:rsid w:val="00AB1478"/>
    <w:rsid w:val="00AB1AF6"/>
    <w:rsid w:val="00AB1B6E"/>
    <w:rsid w:val="00AB2D81"/>
    <w:rsid w:val="00AB353D"/>
    <w:rsid w:val="00AB3F0D"/>
    <w:rsid w:val="00AB4DFA"/>
    <w:rsid w:val="00AB52A6"/>
    <w:rsid w:val="00AB5CA2"/>
    <w:rsid w:val="00AB6874"/>
    <w:rsid w:val="00AB6EDC"/>
    <w:rsid w:val="00AB6F10"/>
    <w:rsid w:val="00AB7132"/>
    <w:rsid w:val="00AB7408"/>
    <w:rsid w:val="00AB75E0"/>
    <w:rsid w:val="00AB7E1B"/>
    <w:rsid w:val="00AC0297"/>
    <w:rsid w:val="00AC1427"/>
    <w:rsid w:val="00AC21FD"/>
    <w:rsid w:val="00AC28FE"/>
    <w:rsid w:val="00AC2D6D"/>
    <w:rsid w:val="00AC3CD5"/>
    <w:rsid w:val="00AC4792"/>
    <w:rsid w:val="00AC47DA"/>
    <w:rsid w:val="00AC4BA4"/>
    <w:rsid w:val="00AC4D89"/>
    <w:rsid w:val="00AC52D1"/>
    <w:rsid w:val="00AC560B"/>
    <w:rsid w:val="00AC56A8"/>
    <w:rsid w:val="00AC5BF5"/>
    <w:rsid w:val="00AC64F0"/>
    <w:rsid w:val="00AC65B5"/>
    <w:rsid w:val="00AC65CB"/>
    <w:rsid w:val="00AC6FA4"/>
    <w:rsid w:val="00AC7C15"/>
    <w:rsid w:val="00AC7C77"/>
    <w:rsid w:val="00AC7D12"/>
    <w:rsid w:val="00AD0533"/>
    <w:rsid w:val="00AD0729"/>
    <w:rsid w:val="00AD0FD8"/>
    <w:rsid w:val="00AD2258"/>
    <w:rsid w:val="00AD298C"/>
    <w:rsid w:val="00AD3C2A"/>
    <w:rsid w:val="00AD44F2"/>
    <w:rsid w:val="00AD5B3A"/>
    <w:rsid w:val="00AD5CD5"/>
    <w:rsid w:val="00AD61E8"/>
    <w:rsid w:val="00AD67FA"/>
    <w:rsid w:val="00AD6D74"/>
    <w:rsid w:val="00AE0440"/>
    <w:rsid w:val="00AE0C4A"/>
    <w:rsid w:val="00AE18D2"/>
    <w:rsid w:val="00AE1E1C"/>
    <w:rsid w:val="00AE2210"/>
    <w:rsid w:val="00AE2304"/>
    <w:rsid w:val="00AE2FD1"/>
    <w:rsid w:val="00AE3C08"/>
    <w:rsid w:val="00AE3C09"/>
    <w:rsid w:val="00AE4303"/>
    <w:rsid w:val="00AE46E3"/>
    <w:rsid w:val="00AE4943"/>
    <w:rsid w:val="00AE4AA1"/>
    <w:rsid w:val="00AE58E0"/>
    <w:rsid w:val="00AE5D96"/>
    <w:rsid w:val="00AE5F85"/>
    <w:rsid w:val="00AE6237"/>
    <w:rsid w:val="00AE683A"/>
    <w:rsid w:val="00AE68D4"/>
    <w:rsid w:val="00AE6B40"/>
    <w:rsid w:val="00AE6FAE"/>
    <w:rsid w:val="00AE75A7"/>
    <w:rsid w:val="00AE76B9"/>
    <w:rsid w:val="00AE7B14"/>
    <w:rsid w:val="00AE7C63"/>
    <w:rsid w:val="00AE7CD9"/>
    <w:rsid w:val="00AE7FF5"/>
    <w:rsid w:val="00AF0428"/>
    <w:rsid w:val="00AF09C3"/>
    <w:rsid w:val="00AF1ACA"/>
    <w:rsid w:val="00AF2290"/>
    <w:rsid w:val="00AF2508"/>
    <w:rsid w:val="00AF2A97"/>
    <w:rsid w:val="00AF2F8A"/>
    <w:rsid w:val="00AF3159"/>
    <w:rsid w:val="00AF3C76"/>
    <w:rsid w:val="00AF4B80"/>
    <w:rsid w:val="00AF5278"/>
    <w:rsid w:val="00AF56FF"/>
    <w:rsid w:val="00AF5849"/>
    <w:rsid w:val="00AF5F47"/>
    <w:rsid w:val="00AF5FAF"/>
    <w:rsid w:val="00AF62A6"/>
    <w:rsid w:val="00AF62B6"/>
    <w:rsid w:val="00AF6731"/>
    <w:rsid w:val="00AF67A5"/>
    <w:rsid w:val="00AF6E57"/>
    <w:rsid w:val="00AF7C61"/>
    <w:rsid w:val="00B0008E"/>
    <w:rsid w:val="00B0019C"/>
    <w:rsid w:val="00B0065A"/>
    <w:rsid w:val="00B009BF"/>
    <w:rsid w:val="00B009ED"/>
    <w:rsid w:val="00B01C32"/>
    <w:rsid w:val="00B0209D"/>
    <w:rsid w:val="00B02D71"/>
    <w:rsid w:val="00B02FA7"/>
    <w:rsid w:val="00B0339E"/>
    <w:rsid w:val="00B03ED9"/>
    <w:rsid w:val="00B04E24"/>
    <w:rsid w:val="00B052B9"/>
    <w:rsid w:val="00B05943"/>
    <w:rsid w:val="00B06A08"/>
    <w:rsid w:val="00B06ADE"/>
    <w:rsid w:val="00B07114"/>
    <w:rsid w:val="00B076F2"/>
    <w:rsid w:val="00B07A80"/>
    <w:rsid w:val="00B105A6"/>
    <w:rsid w:val="00B107EB"/>
    <w:rsid w:val="00B118B7"/>
    <w:rsid w:val="00B12079"/>
    <w:rsid w:val="00B12481"/>
    <w:rsid w:val="00B12585"/>
    <w:rsid w:val="00B129F5"/>
    <w:rsid w:val="00B12FB4"/>
    <w:rsid w:val="00B130A4"/>
    <w:rsid w:val="00B13323"/>
    <w:rsid w:val="00B135A9"/>
    <w:rsid w:val="00B13DED"/>
    <w:rsid w:val="00B13F41"/>
    <w:rsid w:val="00B1432C"/>
    <w:rsid w:val="00B143FE"/>
    <w:rsid w:val="00B1470A"/>
    <w:rsid w:val="00B14880"/>
    <w:rsid w:val="00B152AB"/>
    <w:rsid w:val="00B154FD"/>
    <w:rsid w:val="00B1585A"/>
    <w:rsid w:val="00B159AB"/>
    <w:rsid w:val="00B15AB0"/>
    <w:rsid w:val="00B16495"/>
    <w:rsid w:val="00B16A6E"/>
    <w:rsid w:val="00B1756E"/>
    <w:rsid w:val="00B1772F"/>
    <w:rsid w:val="00B17F1E"/>
    <w:rsid w:val="00B20F6B"/>
    <w:rsid w:val="00B2100D"/>
    <w:rsid w:val="00B21720"/>
    <w:rsid w:val="00B2198E"/>
    <w:rsid w:val="00B22A5D"/>
    <w:rsid w:val="00B239F7"/>
    <w:rsid w:val="00B24129"/>
    <w:rsid w:val="00B24376"/>
    <w:rsid w:val="00B24901"/>
    <w:rsid w:val="00B24CC6"/>
    <w:rsid w:val="00B24D22"/>
    <w:rsid w:val="00B24F76"/>
    <w:rsid w:val="00B24FA4"/>
    <w:rsid w:val="00B26093"/>
    <w:rsid w:val="00B265D4"/>
    <w:rsid w:val="00B26A83"/>
    <w:rsid w:val="00B2730E"/>
    <w:rsid w:val="00B27633"/>
    <w:rsid w:val="00B2774C"/>
    <w:rsid w:val="00B277B7"/>
    <w:rsid w:val="00B30A29"/>
    <w:rsid w:val="00B31302"/>
    <w:rsid w:val="00B31CC5"/>
    <w:rsid w:val="00B31D4B"/>
    <w:rsid w:val="00B31F8C"/>
    <w:rsid w:val="00B322F5"/>
    <w:rsid w:val="00B33026"/>
    <w:rsid w:val="00B33E2D"/>
    <w:rsid w:val="00B3409D"/>
    <w:rsid w:val="00B35210"/>
    <w:rsid w:val="00B3591C"/>
    <w:rsid w:val="00B35AD6"/>
    <w:rsid w:val="00B35E66"/>
    <w:rsid w:val="00B3677B"/>
    <w:rsid w:val="00B369F2"/>
    <w:rsid w:val="00B37634"/>
    <w:rsid w:val="00B37725"/>
    <w:rsid w:val="00B37B01"/>
    <w:rsid w:val="00B40432"/>
    <w:rsid w:val="00B41441"/>
    <w:rsid w:val="00B41598"/>
    <w:rsid w:val="00B41744"/>
    <w:rsid w:val="00B4181B"/>
    <w:rsid w:val="00B42597"/>
    <w:rsid w:val="00B42686"/>
    <w:rsid w:val="00B43741"/>
    <w:rsid w:val="00B4396B"/>
    <w:rsid w:val="00B43CFA"/>
    <w:rsid w:val="00B44659"/>
    <w:rsid w:val="00B45003"/>
    <w:rsid w:val="00B452F7"/>
    <w:rsid w:val="00B452FE"/>
    <w:rsid w:val="00B46497"/>
    <w:rsid w:val="00B46E1D"/>
    <w:rsid w:val="00B471C4"/>
    <w:rsid w:val="00B47344"/>
    <w:rsid w:val="00B47745"/>
    <w:rsid w:val="00B5046D"/>
    <w:rsid w:val="00B50974"/>
    <w:rsid w:val="00B50C4C"/>
    <w:rsid w:val="00B50CE3"/>
    <w:rsid w:val="00B51B8B"/>
    <w:rsid w:val="00B51F57"/>
    <w:rsid w:val="00B52618"/>
    <w:rsid w:val="00B52A83"/>
    <w:rsid w:val="00B5360D"/>
    <w:rsid w:val="00B53B17"/>
    <w:rsid w:val="00B54FF9"/>
    <w:rsid w:val="00B550D7"/>
    <w:rsid w:val="00B554AD"/>
    <w:rsid w:val="00B55567"/>
    <w:rsid w:val="00B55862"/>
    <w:rsid w:val="00B55CE0"/>
    <w:rsid w:val="00B55E5A"/>
    <w:rsid w:val="00B56BE6"/>
    <w:rsid w:val="00B57463"/>
    <w:rsid w:val="00B6015B"/>
    <w:rsid w:val="00B60604"/>
    <w:rsid w:val="00B60CF6"/>
    <w:rsid w:val="00B60D10"/>
    <w:rsid w:val="00B611C2"/>
    <w:rsid w:val="00B61537"/>
    <w:rsid w:val="00B6153D"/>
    <w:rsid w:val="00B6266B"/>
    <w:rsid w:val="00B62F23"/>
    <w:rsid w:val="00B634E7"/>
    <w:rsid w:val="00B635C1"/>
    <w:rsid w:val="00B6382F"/>
    <w:rsid w:val="00B6388F"/>
    <w:rsid w:val="00B640E5"/>
    <w:rsid w:val="00B64184"/>
    <w:rsid w:val="00B641A9"/>
    <w:rsid w:val="00B64E1D"/>
    <w:rsid w:val="00B65090"/>
    <w:rsid w:val="00B653A9"/>
    <w:rsid w:val="00B6590C"/>
    <w:rsid w:val="00B65C82"/>
    <w:rsid w:val="00B66447"/>
    <w:rsid w:val="00B66B6B"/>
    <w:rsid w:val="00B678CD"/>
    <w:rsid w:val="00B67E3C"/>
    <w:rsid w:val="00B67EEB"/>
    <w:rsid w:val="00B70061"/>
    <w:rsid w:val="00B70EF4"/>
    <w:rsid w:val="00B7148F"/>
    <w:rsid w:val="00B715AD"/>
    <w:rsid w:val="00B72ECB"/>
    <w:rsid w:val="00B73AF2"/>
    <w:rsid w:val="00B73BC4"/>
    <w:rsid w:val="00B73C6A"/>
    <w:rsid w:val="00B74E84"/>
    <w:rsid w:val="00B75088"/>
    <w:rsid w:val="00B751F1"/>
    <w:rsid w:val="00B75285"/>
    <w:rsid w:val="00B75D85"/>
    <w:rsid w:val="00B7611A"/>
    <w:rsid w:val="00B764D0"/>
    <w:rsid w:val="00B769AA"/>
    <w:rsid w:val="00B776CB"/>
    <w:rsid w:val="00B77A30"/>
    <w:rsid w:val="00B77AD9"/>
    <w:rsid w:val="00B801B9"/>
    <w:rsid w:val="00B8054D"/>
    <w:rsid w:val="00B80CEC"/>
    <w:rsid w:val="00B81DCB"/>
    <w:rsid w:val="00B81E3E"/>
    <w:rsid w:val="00B821A8"/>
    <w:rsid w:val="00B8302B"/>
    <w:rsid w:val="00B837E8"/>
    <w:rsid w:val="00B83D83"/>
    <w:rsid w:val="00B83FC6"/>
    <w:rsid w:val="00B8412B"/>
    <w:rsid w:val="00B875F2"/>
    <w:rsid w:val="00B87835"/>
    <w:rsid w:val="00B87E48"/>
    <w:rsid w:val="00B87F75"/>
    <w:rsid w:val="00B9026C"/>
    <w:rsid w:val="00B911CA"/>
    <w:rsid w:val="00B91283"/>
    <w:rsid w:val="00B91414"/>
    <w:rsid w:val="00B91820"/>
    <w:rsid w:val="00B91833"/>
    <w:rsid w:val="00B92A4F"/>
    <w:rsid w:val="00B92DA0"/>
    <w:rsid w:val="00B92F4A"/>
    <w:rsid w:val="00B9345B"/>
    <w:rsid w:val="00B9405E"/>
    <w:rsid w:val="00B94808"/>
    <w:rsid w:val="00B94A5A"/>
    <w:rsid w:val="00B956E5"/>
    <w:rsid w:val="00B95AB8"/>
    <w:rsid w:val="00B95E1E"/>
    <w:rsid w:val="00B95E40"/>
    <w:rsid w:val="00B9622A"/>
    <w:rsid w:val="00B96BB0"/>
    <w:rsid w:val="00B977E4"/>
    <w:rsid w:val="00BA0559"/>
    <w:rsid w:val="00BA0BF5"/>
    <w:rsid w:val="00BA1133"/>
    <w:rsid w:val="00BA2150"/>
    <w:rsid w:val="00BA2540"/>
    <w:rsid w:val="00BA2BEF"/>
    <w:rsid w:val="00BA30B5"/>
    <w:rsid w:val="00BA3470"/>
    <w:rsid w:val="00BA3DAB"/>
    <w:rsid w:val="00BA3F99"/>
    <w:rsid w:val="00BA4A0C"/>
    <w:rsid w:val="00BA4ECA"/>
    <w:rsid w:val="00BA502E"/>
    <w:rsid w:val="00BA5D72"/>
    <w:rsid w:val="00BA7380"/>
    <w:rsid w:val="00BA7923"/>
    <w:rsid w:val="00BB0927"/>
    <w:rsid w:val="00BB0F55"/>
    <w:rsid w:val="00BB1268"/>
    <w:rsid w:val="00BB1BA0"/>
    <w:rsid w:val="00BB215B"/>
    <w:rsid w:val="00BB2BF8"/>
    <w:rsid w:val="00BB3280"/>
    <w:rsid w:val="00BB4D74"/>
    <w:rsid w:val="00BB51BA"/>
    <w:rsid w:val="00BB5647"/>
    <w:rsid w:val="00BB5966"/>
    <w:rsid w:val="00BB5FC8"/>
    <w:rsid w:val="00BB63A8"/>
    <w:rsid w:val="00BB650C"/>
    <w:rsid w:val="00BB665F"/>
    <w:rsid w:val="00BC0103"/>
    <w:rsid w:val="00BC02D1"/>
    <w:rsid w:val="00BC04BA"/>
    <w:rsid w:val="00BC09BF"/>
    <w:rsid w:val="00BC1076"/>
    <w:rsid w:val="00BC11A3"/>
    <w:rsid w:val="00BC1252"/>
    <w:rsid w:val="00BC176F"/>
    <w:rsid w:val="00BC2186"/>
    <w:rsid w:val="00BC23E9"/>
    <w:rsid w:val="00BC2CD3"/>
    <w:rsid w:val="00BC2D37"/>
    <w:rsid w:val="00BC335D"/>
    <w:rsid w:val="00BC339D"/>
    <w:rsid w:val="00BC4141"/>
    <w:rsid w:val="00BC43A3"/>
    <w:rsid w:val="00BC442E"/>
    <w:rsid w:val="00BC4443"/>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1E38"/>
    <w:rsid w:val="00BD24A6"/>
    <w:rsid w:val="00BD2EB1"/>
    <w:rsid w:val="00BD35FE"/>
    <w:rsid w:val="00BD3E8C"/>
    <w:rsid w:val="00BD4251"/>
    <w:rsid w:val="00BD4F44"/>
    <w:rsid w:val="00BD4F90"/>
    <w:rsid w:val="00BD508D"/>
    <w:rsid w:val="00BD57D7"/>
    <w:rsid w:val="00BD5C48"/>
    <w:rsid w:val="00BD5EDA"/>
    <w:rsid w:val="00BD696E"/>
    <w:rsid w:val="00BD7095"/>
    <w:rsid w:val="00BD73D3"/>
    <w:rsid w:val="00BD7D6D"/>
    <w:rsid w:val="00BD7DBD"/>
    <w:rsid w:val="00BD7FFC"/>
    <w:rsid w:val="00BE00AF"/>
    <w:rsid w:val="00BE1232"/>
    <w:rsid w:val="00BE2037"/>
    <w:rsid w:val="00BE2AE3"/>
    <w:rsid w:val="00BE2C13"/>
    <w:rsid w:val="00BE3213"/>
    <w:rsid w:val="00BE384C"/>
    <w:rsid w:val="00BE3F34"/>
    <w:rsid w:val="00BE48CA"/>
    <w:rsid w:val="00BE4933"/>
    <w:rsid w:val="00BE50E7"/>
    <w:rsid w:val="00BE5F87"/>
    <w:rsid w:val="00BE617A"/>
    <w:rsid w:val="00BE66DA"/>
    <w:rsid w:val="00BE6835"/>
    <w:rsid w:val="00BE7242"/>
    <w:rsid w:val="00BE727D"/>
    <w:rsid w:val="00BE74D1"/>
    <w:rsid w:val="00BE7853"/>
    <w:rsid w:val="00BF046F"/>
    <w:rsid w:val="00BF0833"/>
    <w:rsid w:val="00BF127E"/>
    <w:rsid w:val="00BF152A"/>
    <w:rsid w:val="00BF1AF3"/>
    <w:rsid w:val="00BF2354"/>
    <w:rsid w:val="00BF274A"/>
    <w:rsid w:val="00BF35FF"/>
    <w:rsid w:val="00BF42F7"/>
    <w:rsid w:val="00BF4B15"/>
    <w:rsid w:val="00BF4BA6"/>
    <w:rsid w:val="00BF4BF3"/>
    <w:rsid w:val="00BF4C0A"/>
    <w:rsid w:val="00BF528F"/>
    <w:rsid w:val="00BF5D70"/>
    <w:rsid w:val="00BF63D6"/>
    <w:rsid w:val="00BF6942"/>
    <w:rsid w:val="00BF739E"/>
    <w:rsid w:val="00BF74E2"/>
    <w:rsid w:val="00C00ECB"/>
    <w:rsid w:val="00C0105B"/>
    <w:rsid w:val="00C01480"/>
    <w:rsid w:val="00C014BE"/>
    <w:rsid w:val="00C01D87"/>
    <w:rsid w:val="00C02261"/>
    <w:rsid w:val="00C0257E"/>
    <w:rsid w:val="00C034B1"/>
    <w:rsid w:val="00C03885"/>
    <w:rsid w:val="00C03DBD"/>
    <w:rsid w:val="00C03FB9"/>
    <w:rsid w:val="00C04503"/>
    <w:rsid w:val="00C057DD"/>
    <w:rsid w:val="00C05D47"/>
    <w:rsid w:val="00C06AD9"/>
    <w:rsid w:val="00C07736"/>
    <w:rsid w:val="00C07D16"/>
    <w:rsid w:val="00C10139"/>
    <w:rsid w:val="00C106DE"/>
    <w:rsid w:val="00C10DAE"/>
    <w:rsid w:val="00C11236"/>
    <w:rsid w:val="00C11F7B"/>
    <w:rsid w:val="00C13693"/>
    <w:rsid w:val="00C13C90"/>
    <w:rsid w:val="00C13E9B"/>
    <w:rsid w:val="00C13FB2"/>
    <w:rsid w:val="00C142D5"/>
    <w:rsid w:val="00C144A7"/>
    <w:rsid w:val="00C1516D"/>
    <w:rsid w:val="00C15BC5"/>
    <w:rsid w:val="00C1623A"/>
    <w:rsid w:val="00C16CD3"/>
    <w:rsid w:val="00C16E06"/>
    <w:rsid w:val="00C17104"/>
    <w:rsid w:val="00C172AF"/>
    <w:rsid w:val="00C178A1"/>
    <w:rsid w:val="00C17AD7"/>
    <w:rsid w:val="00C17AE3"/>
    <w:rsid w:val="00C20E88"/>
    <w:rsid w:val="00C21042"/>
    <w:rsid w:val="00C21777"/>
    <w:rsid w:val="00C21857"/>
    <w:rsid w:val="00C21D40"/>
    <w:rsid w:val="00C21DA2"/>
    <w:rsid w:val="00C21F5F"/>
    <w:rsid w:val="00C2215B"/>
    <w:rsid w:val="00C22401"/>
    <w:rsid w:val="00C22EDF"/>
    <w:rsid w:val="00C23165"/>
    <w:rsid w:val="00C23B1C"/>
    <w:rsid w:val="00C23EC8"/>
    <w:rsid w:val="00C2409D"/>
    <w:rsid w:val="00C2423E"/>
    <w:rsid w:val="00C25168"/>
    <w:rsid w:val="00C255EA"/>
    <w:rsid w:val="00C260C9"/>
    <w:rsid w:val="00C26AB7"/>
    <w:rsid w:val="00C279B8"/>
    <w:rsid w:val="00C30308"/>
    <w:rsid w:val="00C3032C"/>
    <w:rsid w:val="00C30741"/>
    <w:rsid w:val="00C3083B"/>
    <w:rsid w:val="00C30B7A"/>
    <w:rsid w:val="00C30C9B"/>
    <w:rsid w:val="00C31857"/>
    <w:rsid w:val="00C31B4E"/>
    <w:rsid w:val="00C3227F"/>
    <w:rsid w:val="00C324AC"/>
    <w:rsid w:val="00C32535"/>
    <w:rsid w:val="00C328FA"/>
    <w:rsid w:val="00C32B86"/>
    <w:rsid w:val="00C33023"/>
    <w:rsid w:val="00C33197"/>
    <w:rsid w:val="00C333DD"/>
    <w:rsid w:val="00C3346A"/>
    <w:rsid w:val="00C339C4"/>
    <w:rsid w:val="00C3458A"/>
    <w:rsid w:val="00C346C1"/>
    <w:rsid w:val="00C34B59"/>
    <w:rsid w:val="00C34B8E"/>
    <w:rsid w:val="00C34E95"/>
    <w:rsid w:val="00C35AD6"/>
    <w:rsid w:val="00C35F08"/>
    <w:rsid w:val="00C362B0"/>
    <w:rsid w:val="00C36A93"/>
    <w:rsid w:val="00C37196"/>
    <w:rsid w:val="00C3745F"/>
    <w:rsid w:val="00C374AB"/>
    <w:rsid w:val="00C3792A"/>
    <w:rsid w:val="00C4020B"/>
    <w:rsid w:val="00C42569"/>
    <w:rsid w:val="00C42B29"/>
    <w:rsid w:val="00C431EE"/>
    <w:rsid w:val="00C4380D"/>
    <w:rsid w:val="00C439CB"/>
    <w:rsid w:val="00C43E30"/>
    <w:rsid w:val="00C454C6"/>
    <w:rsid w:val="00C45533"/>
    <w:rsid w:val="00C45657"/>
    <w:rsid w:val="00C45B8C"/>
    <w:rsid w:val="00C45BB0"/>
    <w:rsid w:val="00C46996"/>
    <w:rsid w:val="00C472E0"/>
    <w:rsid w:val="00C472FB"/>
    <w:rsid w:val="00C47D71"/>
    <w:rsid w:val="00C504F4"/>
    <w:rsid w:val="00C50931"/>
    <w:rsid w:val="00C5100D"/>
    <w:rsid w:val="00C51F82"/>
    <w:rsid w:val="00C52058"/>
    <w:rsid w:val="00C5254C"/>
    <w:rsid w:val="00C525BB"/>
    <w:rsid w:val="00C53729"/>
    <w:rsid w:val="00C53F70"/>
    <w:rsid w:val="00C541EF"/>
    <w:rsid w:val="00C5480E"/>
    <w:rsid w:val="00C54984"/>
    <w:rsid w:val="00C54E73"/>
    <w:rsid w:val="00C55503"/>
    <w:rsid w:val="00C556D3"/>
    <w:rsid w:val="00C55763"/>
    <w:rsid w:val="00C55863"/>
    <w:rsid w:val="00C5590F"/>
    <w:rsid w:val="00C55D4D"/>
    <w:rsid w:val="00C560AC"/>
    <w:rsid w:val="00C5617E"/>
    <w:rsid w:val="00C561A0"/>
    <w:rsid w:val="00C5675E"/>
    <w:rsid w:val="00C57387"/>
    <w:rsid w:val="00C57ACE"/>
    <w:rsid w:val="00C57C11"/>
    <w:rsid w:val="00C57CFF"/>
    <w:rsid w:val="00C57DFE"/>
    <w:rsid w:val="00C60605"/>
    <w:rsid w:val="00C6096E"/>
    <w:rsid w:val="00C615D2"/>
    <w:rsid w:val="00C61D97"/>
    <w:rsid w:val="00C62037"/>
    <w:rsid w:val="00C6205D"/>
    <w:rsid w:val="00C62583"/>
    <w:rsid w:val="00C62594"/>
    <w:rsid w:val="00C62E62"/>
    <w:rsid w:val="00C63000"/>
    <w:rsid w:val="00C63AF8"/>
    <w:rsid w:val="00C63B3A"/>
    <w:rsid w:val="00C63B44"/>
    <w:rsid w:val="00C63F89"/>
    <w:rsid w:val="00C64054"/>
    <w:rsid w:val="00C6446A"/>
    <w:rsid w:val="00C64540"/>
    <w:rsid w:val="00C64985"/>
    <w:rsid w:val="00C6514E"/>
    <w:rsid w:val="00C65DD5"/>
    <w:rsid w:val="00C66955"/>
    <w:rsid w:val="00C66B50"/>
    <w:rsid w:val="00C67215"/>
    <w:rsid w:val="00C677B4"/>
    <w:rsid w:val="00C70940"/>
    <w:rsid w:val="00C70BBD"/>
    <w:rsid w:val="00C717EC"/>
    <w:rsid w:val="00C7181F"/>
    <w:rsid w:val="00C7283E"/>
    <w:rsid w:val="00C73AF5"/>
    <w:rsid w:val="00C73D87"/>
    <w:rsid w:val="00C73DBF"/>
    <w:rsid w:val="00C741B9"/>
    <w:rsid w:val="00C74DA7"/>
    <w:rsid w:val="00C75398"/>
    <w:rsid w:val="00C75A0E"/>
    <w:rsid w:val="00C75D07"/>
    <w:rsid w:val="00C7610D"/>
    <w:rsid w:val="00C76811"/>
    <w:rsid w:val="00C76A8D"/>
    <w:rsid w:val="00C76DC3"/>
    <w:rsid w:val="00C772D4"/>
    <w:rsid w:val="00C80029"/>
    <w:rsid w:val="00C80AFC"/>
    <w:rsid w:val="00C80C00"/>
    <w:rsid w:val="00C80E4F"/>
    <w:rsid w:val="00C80EF9"/>
    <w:rsid w:val="00C81695"/>
    <w:rsid w:val="00C8250E"/>
    <w:rsid w:val="00C826C0"/>
    <w:rsid w:val="00C83515"/>
    <w:rsid w:val="00C83788"/>
    <w:rsid w:val="00C83E24"/>
    <w:rsid w:val="00C847E9"/>
    <w:rsid w:val="00C84CD9"/>
    <w:rsid w:val="00C84F25"/>
    <w:rsid w:val="00C8532D"/>
    <w:rsid w:val="00C85522"/>
    <w:rsid w:val="00C86126"/>
    <w:rsid w:val="00C864FE"/>
    <w:rsid w:val="00C86966"/>
    <w:rsid w:val="00C86AF9"/>
    <w:rsid w:val="00C874D5"/>
    <w:rsid w:val="00C875FB"/>
    <w:rsid w:val="00C876E2"/>
    <w:rsid w:val="00C87C23"/>
    <w:rsid w:val="00C90897"/>
    <w:rsid w:val="00C90B67"/>
    <w:rsid w:val="00C90BB3"/>
    <w:rsid w:val="00C910FD"/>
    <w:rsid w:val="00C917C1"/>
    <w:rsid w:val="00C91FEB"/>
    <w:rsid w:val="00C9353A"/>
    <w:rsid w:val="00C941F7"/>
    <w:rsid w:val="00C94387"/>
    <w:rsid w:val="00C94430"/>
    <w:rsid w:val="00C94816"/>
    <w:rsid w:val="00C9496C"/>
    <w:rsid w:val="00C94AC7"/>
    <w:rsid w:val="00C9513F"/>
    <w:rsid w:val="00C95B5E"/>
    <w:rsid w:val="00C95DC0"/>
    <w:rsid w:val="00C971C7"/>
    <w:rsid w:val="00C97552"/>
    <w:rsid w:val="00C9789B"/>
    <w:rsid w:val="00CA012D"/>
    <w:rsid w:val="00CA02AB"/>
    <w:rsid w:val="00CA08C5"/>
    <w:rsid w:val="00CA0A57"/>
    <w:rsid w:val="00CA0E06"/>
    <w:rsid w:val="00CA174D"/>
    <w:rsid w:val="00CA2769"/>
    <w:rsid w:val="00CA2B05"/>
    <w:rsid w:val="00CA2CA9"/>
    <w:rsid w:val="00CA3920"/>
    <w:rsid w:val="00CA3E2E"/>
    <w:rsid w:val="00CA3E5E"/>
    <w:rsid w:val="00CA414C"/>
    <w:rsid w:val="00CA4B98"/>
    <w:rsid w:val="00CA58E4"/>
    <w:rsid w:val="00CA5EF2"/>
    <w:rsid w:val="00CA79D3"/>
    <w:rsid w:val="00CB1153"/>
    <w:rsid w:val="00CB12F6"/>
    <w:rsid w:val="00CB16E6"/>
    <w:rsid w:val="00CB1E37"/>
    <w:rsid w:val="00CB21EE"/>
    <w:rsid w:val="00CB2B1B"/>
    <w:rsid w:val="00CB2F45"/>
    <w:rsid w:val="00CB3241"/>
    <w:rsid w:val="00CB34D4"/>
    <w:rsid w:val="00CB3512"/>
    <w:rsid w:val="00CB49EC"/>
    <w:rsid w:val="00CB522E"/>
    <w:rsid w:val="00CB5911"/>
    <w:rsid w:val="00CB647D"/>
    <w:rsid w:val="00CB737D"/>
    <w:rsid w:val="00CB753A"/>
    <w:rsid w:val="00CB769D"/>
    <w:rsid w:val="00CB7A17"/>
    <w:rsid w:val="00CC17CF"/>
    <w:rsid w:val="00CC1B3B"/>
    <w:rsid w:val="00CC1E5A"/>
    <w:rsid w:val="00CC2231"/>
    <w:rsid w:val="00CC2D1E"/>
    <w:rsid w:val="00CC2E0F"/>
    <w:rsid w:val="00CC35B4"/>
    <w:rsid w:val="00CC362C"/>
    <w:rsid w:val="00CC3B3B"/>
    <w:rsid w:val="00CC3F5C"/>
    <w:rsid w:val="00CC4D62"/>
    <w:rsid w:val="00CC500E"/>
    <w:rsid w:val="00CC510F"/>
    <w:rsid w:val="00CC5C3C"/>
    <w:rsid w:val="00CC5D3A"/>
    <w:rsid w:val="00CC67D1"/>
    <w:rsid w:val="00CC758D"/>
    <w:rsid w:val="00CC7F3A"/>
    <w:rsid w:val="00CD0932"/>
    <w:rsid w:val="00CD0BB9"/>
    <w:rsid w:val="00CD1550"/>
    <w:rsid w:val="00CD1FBB"/>
    <w:rsid w:val="00CD239E"/>
    <w:rsid w:val="00CD26F9"/>
    <w:rsid w:val="00CD27DE"/>
    <w:rsid w:val="00CD2AC8"/>
    <w:rsid w:val="00CD33D5"/>
    <w:rsid w:val="00CD368A"/>
    <w:rsid w:val="00CD382B"/>
    <w:rsid w:val="00CD430D"/>
    <w:rsid w:val="00CD43A1"/>
    <w:rsid w:val="00CD46D2"/>
    <w:rsid w:val="00CD4A52"/>
    <w:rsid w:val="00CD4BD6"/>
    <w:rsid w:val="00CD4D9C"/>
    <w:rsid w:val="00CD6069"/>
    <w:rsid w:val="00CD60AF"/>
    <w:rsid w:val="00CD6DB4"/>
    <w:rsid w:val="00CD6F7F"/>
    <w:rsid w:val="00CD783F"/>
    <w:rsid w:val="00CD787C"/>
    <w:rsid w:val="00CD7980"/>
    <w:rsid w:val="00CD7BA5"/>
    <w:rsid w:val="00CE0604"/>
    <w:rsid w:val="00CE08CE"/>
    <w:rsid w:val="00CE14C9"/>
    <w:rsid w:val="00CE160C"/>
    <w:rsid w:val="00CE22D5"/>
    <w:rsid w:val="00CE276D"/>
    <w:rsid w:val="00CE2EB4"/>
    <w:rsid w:val="00CE320F"/>
    <w:rsid w:val="00CE3763"/>
    <w:rsid w:val="00CE3B0A"/>
    <w:rsid w:val="00CE3B31"/>
    <w:rsid w:val="00CE4D75"/>
    <w:rsid w:val="00CE5406"/>
    <w:rsid w:val="00CE5786"/>
    <w:rsid w:val="00CE5C72"/>
    <w:rsid w:val="00CE7241"/>
    <w:rsid w:val="00CE7273"/>
    <w:rsid w:val="00CE7AA8"/>
    <w:rsid w:val="00CE7C5D"/>
    <w:rsid w:val="00CF1D81"/>
    <w:rsid w:val="00CF2351"/>
    <w:rsid w:val="00CF275C"/>
    <w:rsid w:val="00CF344B"/>
    <w:rsid w:val="00CF5200"/>
    <w:rsid w:val="00CF536B"/>
    <w:rsid w:val="00CF5764"/>
    <w:rsid w:val="00CF6010"/>
    <w:rsid w:val="00CF667C"/>
    <w:rsid w:val="00CF694B"/>
    <w:rsid w:val="00CF7382"/>
    <w:rsid w:val="00D009BE"/>
    <w:rsid w:val="00D00C5D"/>
    <w:rsid w:val="00D0116E"/>
    <w:rsid w:val="00D01AAC"/>
    <w:rsid w:val="00D023E8"/>
    <w:rsid w:val="00D02C45"/>
    <w:rsid w:val="00D03441"/>
    <w:rsid w:val="00D03833"/>
    <w:rsid w:val="00D039D7"/>
    <w:rsid w:val="00D03A9C"/>
    <w:rsid w:val="00D03BFF"/>
    <w:rsid w:val="00D03D39"/>
    <w:rsid w:val="00D04918"/>
    <w:rsid w:val="00D0500D"/>
    <w:rsid w:val="00D050FB"/>
    <w:rsid w:val="00D06407"/>
    <w:rsid w:val="00D06EB1"/>
    <w:rsid w:val="00D07459"/>
    <w:rsid w:val="00D0751A"/>
    <w:rsid w:val="00D075E3"/>
    <w:rsid w:val="00D07B9E"/>
    <w:rsid w:val="00D10616"/>
    <w:rsid w:val="00D10779"/>
    <w:rsid w:val="00D11746"/>
    <w:rsid w:val="00D11925"/>
    <w:rsid w:val="00D119F4"/>
    <w:rsid w:val="00D12472"/>
    <w:rsid w:val="00D125FA"/>
    <w:rsid w:val="00D136D8"/>
    <w:rsid w:val="00D13751"/>
    <w:rsid w:val="00D137AD"/>
    <w:rsid w:val="00D13A97"/>
    <w:rsid w:val="00D14DBB"/>
    <w:rsid w:val="00D14FFB"/>
    <w:rsid w:val="00D15425"/>
    <w:rsid w:val="00D158DB"/>
    <w:rsid w:val="00D15C0F"/>
    <w:rsid w:val="00D160BD"/>
    <w:rsid w:val="00D1612A"/>
    <w:rsid w:val="00D1797E"/>
    <w:rsid w:val="00D17CF2"/>
    <w:rsid w:val="00D17D29"/>
    <w:rsid w:val="00D17D4A"/>
    <w:rsid w:val="00D17FF4"/>
    <w:rsid w:val="00D202D6"/>
    <w:rsid w:val="00D207E9"/>
    <w:rsid w:val="00D20DDB"/>
    <w:rsid w:val="00D20EBA"/>
    <w:rsid w:val="00D2140E"/>
    <w:rsid w:val="00D21B4B"/>
    <w:rsid w:val="00D21C77"/>
    <w:rsid w:val="00D22FB3"/>
    <w:rsid w:val="00D23CBD"/>
    <w:rsid w:val="00D23CE5"/>
    <w:rsid w:val="00D242E1"/>
    <w:rsid w:val="00D24495"/>
    <w:rsid w:val="00D245A3"/>
    <w:rsid w:val="00D248D9"/>
    <w:rsid w:val="00D2570F"/>
    <w:rsid w:val="00D257ED"/>
    <w:rsid w:val="00D258D8"/>
    <w:rsid w:val="00D25A67"/>
    <w:rsid w:val="00D261AC"/>
    <w:rsid w:val="00D26492"/>
    <w:rsid w:val="00D26CE6"/>
    <w:rsid w:val="00D27225"/>
    <w:rsid w:val="00D27685"/>
    <w:rsid w:val="00D27828"/>
    <w:rsid w:val="00D27D76"/>
    <w:rsid w:val="00D30357"/>
    <w:rsid w:val="00D30398"/>
    <w:rsid w:val="00D3068E"/>
    <w:rsid w:val="00D307F5"/>
    <w:rsid w:val="00D30E72"/>
    <w:rsid w:val="00D310F3"/>
    <w:rsid w:val="00D31B93"/>
    <w:rsid w:val="00D31E68"/>
    <w:rsid w:val="00D32490"/>
    <w:rsid w:val="00D330FE"/>
    <w:rsid w:val="00D33AFE"/>
    <w:rsid w:val="00D3407A"/>
    <w:rsid w:val="00D35261"/>
    <w:rsid w:val="00D353D4"/>
    <w:rsid w:val="00D35635"/>
    <w:rsid w:val="00D35E31"/>
    <w:rsid w:val="00D36F9F"/>
    <w:rsid w:val="00D3707E"/>
    <w:rsid w:val="00D371B6"/>
    <w:rsid w:val="00D3729F"/>
    <w:rsid w:val="00D372DA"/>
    <w:rsid w:val="00D3766E"/>
    <w:rsid w:val="00D3775A"/>
    <w:rsid w:val="00D37BA2"/>
    <w:rsid w:val="00D37C2D"/>
    <w:rsid w:val="00D4020D"/>
    <w:rsid w:val="00D403EC"/>
    <w:rsid w:val="00D406DA"/>
    <w:rsid w:val="00D411F5"/>
    <w:rsid w:val="00D418EC"/>
    <w:rsid w:val="00D41A3D"/>
    <w:rsid w:val="00D41ABC"/>
    <w:rsid w:val="00D4242F"/>
    <w:rsid w:val="00D42B0A"/>
    <w:rsid w:val="00D43108"/>
    <w:rsid w:val="00D446FC"/>
    <w:rsid w:val="00D44A2E"/>
    <w:rsid w:val="00D44E7D"/>
    <w:rsid w:val="00D450C8"/>
    <w:rsid w:val="00D452BC"/>
    <w:rsid w:val="00D45422"/>
    <w:rsid w:val="00D45447"/>
    <w:rsid w:val="00D45615"/>
    <w:rsid w:val="00D459DC"/>
    <w:rsid w:val="00D46600"/>
    <w:rsid w:val="00D467F7"/>
    <w:rsid w:val="00D46D37"/>
    <w:rsid w:val="00D46D4A"/>
    <w:rsid w:val="00D472C1"/>
    <w:rsid w:val="00D47323"/>
    <w:rsid w:val="00D476E2"/>
    <w:rsid w:val="00D477BA"/>
    <w:rsid w:val="00D477E4"/>
    <w:rsid w:val="00D47C12"/>
    <w:rsid w:val="00D505C4"/>
    <w:rsid w:val="00D5093D"/>
    <w:rsid w:val="00D50FC4"/>
    <w:rsid w:val="00D51040"/>
    <w:rsid w:val="00D51130"/>
    <w:rsid w:val="00D51D13"/>
    <w:rsid w:val="00D51F5A"/>
    <w:rsid w:val="00D52A7B"/>
    <w:rsid w:val="00D52AD5"/>
    <w:rsid w:val="00D53B60"/>
    <w:rsid w:val="00D53C6D"/>
    <w:rsid w:val="00D53FC8"/>
    <w:rsid w:val="00D54C04"/>
    <w:rsid w:val="00D54C29"/>
    <w:rsid w:val="00D54D1C"/>
    <w:rsid w:val="00D5562B"/>
    <w:rsid w:val="00D556A1"/>
    <w:rsid w:val="00D55918"/>
    <w:rsid w:val="00D55BC7"/>
    <w:rsid w:val="00D56659"/>
    <w:rsid w:val="00D57EF0"/>
    <w:rsid w:val="00D601A2"/>
    <w:rsid w:val="00D610CD"/>
    <w:rsid w:val="00D624BC"/>
    <w:rsid w:val="00D62517"/>
    <w:rsid w:val="00D63632"/>
    <w:rsid w:val="00D63D86"/>
    <w:rsid w:val="00D64596"/>
    <w:rsid w:val="00D64746"/>
    <w:rsid w:val="00D64AD8"/>
    <w:rsid w:val="00D664C6"/>
    <w:rsid w:val="00D664E6"/>
    <w:rsid w:val="00D6670D"/>
    <w:rsid w:val="00D66DFE"/>
    <w:rsid w:val="00D67D84"/>
    <w:rsid w:val="00D703B4"/>
    <w:rsid w:val="00D70C94"/>
    <w:rsid w:val="00D71F64"/>
    <w:rsid w:val="00D72484"/>
    <w:rsid w:val="00D72A18"/>
    <w:rsid w:val="00D737DD"/>
    <w:rsid w:val="00D737F8"/>
    <w:rsid w:val="00D73A8B"/>
    <w:rsid w:val="00D7421D"/>
    <w:rsid w:val="00D74ECF"/>
    <w:rsid w:val="00D75694"/>
    <w:rsid w:val="00D75E11"/>
    <w:rsid w:val="00D75F64"/>
    <w:rsid w:val="00D760A5"/>
    <w:rsid w:val="00D76542"/>
    <w:rsid w:val="00D76CC0"/>
    <w:rsid w:val="00D77979"/>
    <w:rsid w:val="00D77ED6"/>
    <w:rsid w:val="00D80B9E"/>
    <w:rsid w:val="00D819F8"/>
    <w:rsid w:val="00D82039"/>
    <w:rsid w:val="00D8231B"/>
    <w:rsid w:val="00D8333B"/>
    <w:rsid w:val="00D8363B"/>
    <w:rsid w:val="00D83D14"/>
    <w:rsid w:val="00D8417B"/>
    <w:rsid w:val="00D84A7D"/>
    <w:rsid w:val="00D85543"/>
    <w:rsid w:val="00D85A2D"/>
    <w:rsid w:val="00D85DC1"/>
    <w:rsid w:val="00D86102"/>
    <w:rsid w:val="00D86C01"/>
    <w:rsid w:val="00D86D69"/>
    <w:rsid w:val="00D86E49"/>
    <w:rsid w:val="00D86E6C"/>
    <w:rsid w:val="00D86F69"/>
    <w:rsid w:val="00D879BE"/>
    <w:rsid w:val="00D87A84"/>
    <w:rsid w:val="00D87B14"/>
    <w:rsid w:val="00D901F8"/>
    <w:rsid w:val="00D9023A"/>
    <w:rsid w:val="00D902CF"/>
    <w:rsid w:val="00D90314"/>
    <w:rsid w:val="00D90361"/>
    <w:rsid w:val="00D90403"/>
    <w:rsid w:val="00D9189B"/>
    <w:rsid w:val="00D91973"/>
    <w:rsid w:val="00D925B9"/>
    <w:rsid w:val="00D92D69"/>
    <w:rsid w:val="00D9325D"/>
    <w:rsid w:val="00D937ED"/>
    <w:rsid w:val="00D93844"/>
    <w:rsid w:val="00D93B42"/>
    <w:rsid w:val="00D94507"/>
    <w:rsid w:val="00D947B5"/>
    <w:rsid w:val="00D948E3"/>
    <w:rsid w:val="00D94BF6"/>
    <w:rsid w:val="00D95487"/>
    <w:rsid w:val="00D9579D"/>
    <w:rsid w:val="00D96B62"/>
    <w:rsid w:val="00D96B9C"/>
    <w:rsid w:val="00D96DD6"/>
    <w:rsid w:val="00D9769D"/>
    <w:rsid w:val="00D97B40"/>
    <w:rsid w:val="00D97E46"/>
    <w:rsid w:val="00DA06FE"/>
    <w:rsid w:val="00DA07F1"/>
    <w:rsid w:val="00DA0A95"/>
    <w:rsid w:val="00DA0BCA"/>
    <w:rsid w:val="00DA0CC6"/>
    <w:rsid w:val="00DA11A2"/>
    <w:rsid w:val="00DA1EAE"/>
    <w:rsid w:val="00DA22EE"/>
    <w:rsid w:val="00DA23EB"/>
    <w:rsid w:val="00DA290B"/>
    <w:rsid w:val="00DA2D2E"/>
    <w:rsid w:val="00DA2D3C"/>
    <w:rsid w:val="00DA2F0C"/>
    <w:rsid w:val="00DA34D5"/>
    <w:rsid w:val="00DA4449"/>
    <w:rsid w:val="00DA4A30"/>
    <w:rsid w:val="00DA4C77"/>
    <w:rsid w:val="00DA4C9B"/>
    <w:rsid w:val="00DA5063"/>
    <w:rsid w:val="00DA5B7B"/>
    <w:rsid w:val="00DA5CD4"/>
    <w:rsid w:val="00DA6892"/>
    <w:rsid w:val="00DA6AF0"/>
    <w:rsid w:val="00DA73E8"/>
    <w:rsid w:val="00DA793F"/>
    <w:rsid w:val="00DA7DCB"/>
    <w:rsid w:val="00DB009B"/>
    <w:rsid w:val="00DB02BB"/>
    <w:rsid w:val="00DB0857"/>
    <w:rsid w:val="00DB1357"/>
    <w:rsid w:val="00DB1C28"/>
    <w:rsid w:val="00DB1F0E"/>
    <w:rsid w:val="00DB2354"/>
    <w:rsid w:val="00DB2D27"/>
    <w:rsid w:val="00DB32E2"/>
    <w:rsid w:val="00DB3617"/>
    <w:rsid w:val="00DB3A72"/>
    <w:rsid w:val="00DB4437"/>
    <w:rsid w:val="00DB461B"/>
    <w:rsid w:val="00DB4CAA"/>
    <w:rsid w:val="00DB5E47"/>
    <w:rsid w:val="00DB6614"/>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DC4"/>
    <w:rsid w:val="00DD0884"/>
    <w:rsid w:val="00DD1B41"/>
    <w:rsid w:val="00DD258E"/>
    <w:rsid w:val="00DD2DD0"/>
    <w:rsid w:val="00DD474C"/>
    <w:rsid w:val="00DD4756"/>
    <w:rsid w:val="00DD483E"/>
    <w:rsid w:val="00DD5815"/>
    <w:rsid w:val="00DD63A4"/>
    <w:rsid w:val="00DD6931"/>
    <w:rsid w:val="00DD6DC6"/>
    <w:rsid w:val="00DD7176"/>
    <w:rsid w:val="00DD752A"/>
    <w:rsid w:val="00DD7AB1"/>
    <w:rsid w:val="00DE02FA"/>
    <w:rsid w:val="00DE0398"/>
    <w:rsid w:val="00DE047B"/>
    <w:rsid w:val="00DE0A3C"/>
    <w:rsid w:val="00DE13A4"/>
    <w:rsid w:val="00DE1510"/>
    <w:rsid w:val="00DE1C0D"/>
    <w:rsid w:val="00DE22DD"/>
    <w:rsid w:val="00DE26E3"/>
    <w:rsid w:val="00DE4AE4"/>
    <w:rsid w:val="00DE4EA8"/>
    <w:rsid w:val="00DE55F0"/>
    <w:rsid w:val="00DE5617"/>
    <w:rsid w:val="00DE5657"/>
    <w:rsid w:val="00DE5D31"/>
    <w:rsid w:val="00DE658C"/>
    <w:rsid w:val="00DE67F1"/>
    <w:rsid w:val="00DE691E"/>
    <w:rsid w:val="00DE7620"/>
    <w:rsid w:val="00DE78BA"/>
    <w:rsid w:val="00DE7B99"/>
    <w:rsid w:val="00DE7C60"/>
    <w:rsid w:val="00DE7DDB"/>
    <w:rsid w:val="00DF0338"/>
    <w:rsid w:val="00DF0489"/>
    <w:rsid w:val="00DF0AFA"/>
    <w:rsid w:val="00DF0B7B"/>
    <w:rsid w:val="00DF0E25"/>
    <w:rsid w:val="00DF1F15"/>
    <w:rsid w:val="00DF20D9"/>
    <w:rsid w:val="00DF35C9"/>
    <w:rsid w:val="00DF3E10"/>
    <w:rsid w:val="00DF48E1"/>
    <w:rsid w:val="00DF48F0"/>
    <w:rsid w:val="00DF4D1F"/>
    <w:rsid w:val="00DF5729"/>
    <w:rsid w:val="00DF5BD6"/>
    <w:rsid w:val="00DF5CC3"/>
    <w:rsid w:val="00DF6CA3"/>
    <w:rsid w:val="00DF72F4"/>
    <w:rsid w:val="00DF7569"/>
    <w:rsid w:val="00DF76DC"/>
    <w:rsid w:val="00DF7F64"/>
    <w:rsid w:val="00E00124"/>
    <w:rsid w:val="00E00583"/>
    <w:rsid w:val="00E00E06"/>
    <w:rsid w:val="00E0115F"/>
    <w:rsid w:val="00E015C4"/>
    <w:rsid w:val="00E01645"/>
    <w:rsid w:val="00E01B8D"/>
    <w:rsid w:val="00E0312B"/>
    <w:rsid w:val="00E03538"/>
    <w:rsid w:val="00E042FE"/>
    <w:rsid w:val="00E04480"/>
    <w:rsid w:val="00E04958"/>
    <w:rsid w:val="00E04995"/>
    <w:rsid w:val="00E04B18"/>
    <w:rsid w:val="00E054CE"/>
    <w:rsid w:val="00E054E4"/>
    <w:rsid w:val="00E0622D"/>
    <w:rsid w:val="00E0635C"/>
    <w:rsid w:val="00E078FF"/>
    <w:rsid w:val="00E07FCF"/>
    <w:rsid w:val="00E10716"/>
    <w:rsid w:val="00E10D12"/>
    <w:rsid w:val="00E11944"/>
    <w:rsid w:val="00E11F71"/>
    <w:rsid w:val="00E1217B"/>
    <w:rsid w:val="00E12481"/>
    <w:rsid w:val="00E124E3"/>
    <w:rsid w:val="00E1265C"/>
    <w:rsid w:val="00E12C94"/>
    <w:rsid w:val="00E12EC2"/>
    <w:rsid w:val="00E1325B"/>
    <w:rsid w:val="00E136B9"/>
    <w:rsid w:val="00E136BC"/>
    <w:rsid w:val="00E13A45"/>
    <w:rsid w:val="00E14B2C"/>
    <w:rsid w:val="00E14B2D"/>
    <w:rsid w:val="00E15BA6"/>
    <w:rsid w:val="00E16532"/>
    <w:rsid w:val="00E166BD"/>
    <w:rsid w:val="00E16B63"/>
    <w:rsid w:val="00E178A3"/>
    <w:rsid w:val="00E17BEC"/>
    <w:rsid w:val="00E202AF"/>
    <w:rsid w:val="00E20311"/>
    <w:rsid w:val="00E20361"/>
    <w:rsid w:val="00E20D93"/>
    <w:rsid w:val="00E22174"/>
    <w:rsid w:val="00E2265E"/>
    <w:rsid w:val="00E229B1"/>
    <w:rsid w:val="00E22A55"/>
    <w:rsid w:val="00E23B60"/>
    <w:rsid w:val="00E23C83"/>
    <w:rsid w:val="00E2453C"/>
    <w:rsid w:val="00E2464B"/>
    <w:rsid w:val="00E246B4"/>
    <w:rsid w:val="00E25089"/>
    <w:rsid w:val="00E25190"/>
    <w:rsid w:val="00E25984"/>
    <w:rsid w:val="00E25AE5"/>
    <w:rsid w:val="00E26125"/>
    <w:rsid w:val="00E271C2"/>
    <w:rsid w:val="00E27FEA"/>
    <w:rsid w:val="00E30892"/>
    <w:rsid w:val="00E3091F"/>
    <w:rsid w:val="00E309E8"/>
    <w:rsid w:val="00E3167B"/>
    <w:rsid w:val="00E31F70"/>
    <w:rsid w:val="00E32AF4"/>
    <w:rsid w:val="00E32F43"/>
    <w:rsid w:val="00E33518"/>
    <w:rsid w:val="00E335B7"/>
    <w:rsid w:val="00E338E9"/>
    <w:rsid w:val="00E33D13"/>
    <w:rsid w:val="00E33E00"/>
    <w:rsid w:val="00E340E5"/>
    <w:rsid w:val="00E352B7"/>
    <w:rsid w:val="00E3667C"/>
    <w:rsid w:val="00E36746"/>
    <w:rsid w:val="00E36874"/>
    <w:rsid w:val="00E40206"/>
    <w:rsid w:val="00E40896"/>
    <w:rsid w:val="00E41E1F"/>
    <w:rsid w:val="00E42839"/>
    <w:rsid w:val="00E42AB6"/>
    <w:rsid w:val="00E42EA4"/>
    <w:rsid w:val="00E436B1"/>
    <w:rsid w:val="00E43CB0"/>
    <w:rsid w:val="00E446A3"/>
    <w:rsid w:val="00E446BA"/>
    <w:rsid w:val="00E44CAA"/>
    <w:rsid w:val="00E451B9"/>
    <w:rsid w:val="00E4540D"/>
    <w:rsid w:val="00E4598C"/>
    <w:rsid w:val="00E45AA6"/>
    <w:rsid w:val="00E4671D"/>
    <w:rsid w:val="00E46CE1"/>
    <w:rsid w:val="00E47348"/>
    <w:rsid w:val="00E474E7"/>
    <w:rsid w:val="00E47958"/>
    <w:rsid w:val="00E47C0B"/>
    <w:rsid w:val="00E5088D"/>
    <w:rsid w:val="00E50A55"/>
    <w:rsid w:val="00E5186A"/>
    <w:rsid w:val="00E51900"/>
    <w:rsid w:val="00E519F8"/>
    <w:rsid w:val="00E51C03"/>
    <w:rsid w:val="00E51C4B"/>
    <w:rsid w:val="00E52C39"/>
    <w:rsid w:val="00E53363"/>
    <w:rsid w:val="00E53518"/>
    <w:rsid w:val="00E53F21"/>
    <w:rsid w:val="00E55192"/>
    <w:rsid w:val="00E554F0"/>
    <w:rsid w:val="00E55840"/>
    <w:rsid w:val="00E55C24"/>
    <w:rsid w:val="00E55C80"/>
    <w:rsid w:val="00E568BB"/>
    <w:rsid w:val="00E575C9"/>
    <w:rsid w:val="00E57696"/>
    <w:rsid w:val="00E601D1"/>
    <w:rsid w:val="00E60CC3"/>
    <w:rsid w:val="00E60E18"/>
    <w:rsid w:val="00E6107F"/>
    <w:rsid w:val="00E61BAA"/>
    <w:rsid w:val="00E61C77"/>
    <w:rsid w:val="00E61D1D"/>
    <w:rsid w:val="00E6261B"/>
    <w:rsid w:val="00E63039"/>
    <w:rsid w:val="00E630BF"/>
    <w:rsid w:val="00E63AF4"/>
    <w:rsid w:val="00E63E9B"/>
    <w:rsid w:val="00E6459D"/>
    <w:rsid w:val="00E64758"/>
    <w:rsid w:val="00E65179"/>
    <w:rsid w:val="00E652CF"/>
    <w:rsid w:val="00E66068"/>
    <w:rsid w:val="00E66DE6"/>
    <w:rsid w:val="00E67AC6"/>
    <w:rsid w:val="00E67ACA"/>
    <w:rsid w:val="00E67C1A"/>
    <w:rsid w:val="00E7049D"/>
    <w:rsid w:val="00E709DD"/>
    <w:rsid w:val="00E70A0C"/>
    <w:rsid w:val="00E71D52"/>
    <w:rsid w:val="00E728F4"/>
    <w:rsid w:val="00E73351"/>
    <w:rsid w:val="00E73BFD"/>
    <w:rsid w:val="00E73EB6"/>
    <w:rsid w:val="00E73F27"/>
    <w:rsid w:val="00E73F9F"/>
    <w:rsid w:val="00E744E4"/>
    <w:rsid w:val="00E752EB"/>
    <w:rsid w:val="00E75884"/>
    <w:rsid w:val="00E75DFD"/>
    <w:rsid w:val="00E7619F"/>
    <w:rsid w:val="00E76386"/>
    <w:rsid w:val="00E7640B"/>
    <w:rsid w:val="00E76A75"/>
    <w:rsid w:val="00E76D47"/>
    <w:rsid w:val="00E80A7C"/>
    <w:rsid w:val="00E80EC3"/>
    <w:rsid w:val="00E81868"/>
    <w:rsid w:val="00E81B92"/>
    <w:rsid w:val="00E82455"/>
    <w:rsid w:val="00E836CE"/>
    <w:rsid w:val="00E849A2"/>
    <w:rsid w:val="00E84C3E"/>
    <w:rsid w:val="00E84DFB"/>
    <w:rsid w:val="00E85354"/>
    <w:rsid w:val="00E8565A"/>
    <w:rsid w:val="00E8567D"/>
    <w:rsid w:val="00E856E9"/>
    <w:rsid w:val="00E85F19"/>
    <w:rsid w:val="00E86118"/>
    <w:rsid w:val="00E86459"/>
    <w:rsid w:val="00E865EB"/>
    <w:rsid w:val="00E86D6D"/>
    <w:rsid w:val="00E86DAD"/>
    <w:rsid w:val="00E90043"/>
    <w:rsid w:val="00E9067F"/>
    <w:rsid w:val="00E90817"/>
    <w:rsid w:val="00E90A4D"/>
    <w:rsid w:val="00E90DAF"/>
    <w:rsid w:val="00E92470"/>
    <w:rsid w:val="00E92508"/>
    <w:rsid w:val="00E926BE"/>
    <w:rsid w:val="00E93164"/>
    <w:rsid w:val="00E93DB3"/>
    <w:rsid w:val="00E944A5"/>
    <w:rsid w:val="00E94CDC"/>
    <w:rsid w:val="00E95170"/>
    <w:rsid w:val="00E95552"/>
    <w:rsid w:val="00E95696"/>
    <w:rsid w:val="00E959ED"/>
    <w:rsid w:val="00E964FF"/>
    <w:rsid w:val="00E9761B"/>
    <w:rsid w:val="00E9762B"/>
    <w:rsid w:val="00E97DB8"/>
    <w:rsid w:val="00EA04BB"/>
    <w:rsid w:val="00EA1EEC"/>
    <w:rsid w:val="00EA1F43"/>
    <w:rsid w:val="00EA21EF"/>
    <w:rsid w:val="00EA22A0"/>
    <w:rsid w:val="00EA2309"/>
    <w:rsid w:val="00EA231D"/>
    <w:rsid w:val="00EA360F"/>
    <w:rsid w:val="00EA426E"/>
    <w:rsid w:val="00EA49A2"/>
    <w:rsid w:val="00EA4E90"/>
    <w:rsid w:val="00EA4F26"/>
    <w:rsid w:val="00EA5556"/>
    <w:rsid w:val="00EA5680"/>
    <w:rsid w:val="00EA638E"/>
    <w:rsid w:val="00EA6AB5"/>
    <w:rsid w:val="00EA756C"/>
    <w:rsid w:val="00EB0DC2"/>
    <w:rsid w:val="00EB1048"/>
    <w:rsid w:val="00EB1161"/>
    <w:rsid w:val="00EB1D9E"/>
    <w:rsid w:val="00EB1E3E"/>
    <w:rsid w:val="00EB20D1"/>
    <w:rsid w:val="00EB2E18"/>
    <w:rsid w:val="00EB3D90"/>
    <w:rsid w:val="00EB3EDE"/>
    <w:rsid w:val="00EB3EF3"/>
    <w:rsid w:val="00EB4224"/>
    <w:rsid w:val="00EB44B5"/>
    <w:rsid w:val="00EB47F1"/>
    <w:rsid w:val="00EB4C3A"/>
    <w:rsid w:val="00EB4FD9"/>
    <w:rsid w:val="00EB5E89"/>
    <w:rsid w:val="00EB6355"/>
    <w:rsid w:val="00EB6425"/>
    <w:rsid w:val="00EB6AC4"/>
    <w:rsid w:val="00EB6B42"/>
    <w:rsid w:val="00EB716F"/>
    <w:rsid w:val="00EB7672"/>
    <w:rsid w:val="00EC02D9"/>
    <w:rsid w:val="00EC0B9B"/>
    <w:rsid w:val="00EC1468"/>
    <w:rsid w:val="00EC29D6"/>
    <w:rsid w:val="00EC2F15"/>
    <w:rsid w:val="00EC3C2E"/>
    <w:rsid w:val="00EC3D71"/>
    <w:rsid w:val="00EC3FB6"/>
    <w:rsid w:val="00EC46C2"/>
    <w:rsid w:val="00EC4CD8"/>
    <w:rsid w:val="00EC4CEA"/>
    <w:rsid w:val="00EC508A"/>
    <w:rsid w:val="00EC5362"/>
    <w:rsid w:val="00EC5391"/>
    <w:rsid w:val="00EC55D1"/>
    <w:rsid w:val="00EC63E3"/>
    <w:rsid w:val="00EC645C"/>
    <w:rsid w:val="00EC682C"/>
    <w:rsid w:val="00EC6878"/>
    <w:rsid w:val="00EC6CA6"/>
    <w:rsid w:val="00EC6E03"/>
    <w:rsid w:val="00EC70C1"/>
    <w:rsid w:val="00EC7F9D"/>
    <w:rsid w:val="00ED082F"/>
    <w:rsid w:val="00ED0E2A"/>
    <w:rsid w:val="00ED1263"/>
    <w:rsid w:val="00ED126E"/>
    <w:rsid w:val="00ED14E6"/>
    <w:rsid w:val="00ED18C0"/>
    <w:rsid w:val="00ED1EC9"/>
    <w:rsid w:val="00ED2155"/>
    <w:rsid w:val="00ED282E"/>
    <w:rsid w:val="00ED2F8F"/>
    <w:rsid w:val="00ED3354"/>
    <w:rsid w:val="00ED33BE"/>
    <w:rsid w:val="00ED371C"/>
    <w:rsid w:val="00ED38F4"/>
    <w:rsid w:val="00ED3C32"/>
    <w:rsid w:val="00ED40D6"/>
    <w:rsid w:val="00ED4260"/>
    <w:rsid w:val="00ED55BA"/>
    <w:rsid w:val="00ED5B61"/>
    <w:rsid w:val="00ED609C"/>
    <w:rsid w:val="00ED63B7"/>
    <w:rsid w:val="00ED67AA"/>
    <w:rsid w:val="00ED67DB"/>
    <w:rsid w:val="00ED6958"/>
    <w:rsid w:val="00ED6B73"/>
    <w:rsid w:val="00ED7F67"/>
    <w:rsid w:val="00ED7F98"/>
    <w:rsid w:val="00EE13F8"/>
    <w:rsid w:val="00EE14CC"/>
    <w:rsid w:val="00EE15D1"/>
    <w:rsid w:val="00EE1DCC"/>
    <w:rsid w:val="00EE2198"/>
    <w:rsid w:val="00EE22E6"/>
    <w:rsid w:val="00EE33D2"/>
    <w:rsid w:val="00EE373E"/>
    <w:rsid w:val="00EE3834"/>
    <w:rsid w:val="00EE39C8"/>
    <w:rsid w:val="00EE3A54"/>
    <w:rsid w:val="00EE3FAA"/>
    <w:rsid w:val="00EE44FA"/>
    <w:rsid w:val="00EE4BFB"/>
    <w:rsid w:val="00EE4EF8"/>
    <w:rsid w:val="00EE503A"/>
    <w:rsid w:val="00EE5878"/>
    <w:rsid w:val="00EE5C4A"/>
    <w:rsid w:val="00EE6070"/>
    <w:rsid w:val="00EE6079"/>
    <w:rsid w:val="00EE6572"/>
    <w:rsid w:val="00EE6DD4"/>
    <w:rsid w:val="00EE7376"/>
    <w:rsid w:val="00EE7600"/>
    <w:rsid w:val="00EF0727"/>
    <w:rsid w:val="00EF093C"/>
    <w:rsid w:val="00EF0F29"/>
    <w:rsid w:val="00EF176C"/>
    <w:rsid w:val="00EF19F5"/>
    <w:rsid w:val="00EF3456"/>
    <w:rsid w:val="00EF394F"/>
    <w:rsid w:val="00EF46D8"/>
    <w:rsid w:val="00EF5A1E"/>
    <w:rsid w:val="00EF5AE6"/>
    <w:rsid w:val="00EF601C"/>
    <w:rsid w:val="00EF6327"/>
    <w:rsid w:val="00EF6539"/>
    <w:rsid w:val="00EF6726"/>
    <w:rsid w:val="00EF6D9A"/>
    <w:rsid w:val="00EF6DB2"/>
    <w:rsid w:val="00EF71C3"/>
    <w:rsid w:val="00F01486"/>
    <w:rsid w:val="00F01631"/>
    <w:rsid w:val="00F016A5"/>
    <w:rsid w:val="00F01923"/>
    <w:rsid w:val="00F01A4E"/>
    <w:rsid w:val="00F01D9A"/>
    <w:rsid w:val="00F034CC"/>
    <w:rsid w:val="00F041E9"/>
    <w:rsid w:val="00F0448B"/>
    <w:rsid w:val="00F05743"/>
    <w:rsid w:val="00F05812"/>
    <w:rsid w:val="00F05DB7"/>
    <w:rsid w:val="00F06027"/>
    <w:rsid w:val="00F061A5"/>
    <w:rsid w:val="00F07002"/>
    <w:rsid w:val="00F071BB"/>
    <w:rsid w:val="00F07D9F"/>
    <w:rsid w:val="00F103B3"/>
    <w:rsid w:val="00F10F74"/>
    <w:rsid w:val="00F1128B"/>
    <w:rsid w:val="00F11654"/>
    <w:rsid w:val="00F1196C"/>
    <w:rsid w:val="00F11BEB"/>
    <w:rsid w:val="00F11D11"/>
    <w:rsid w:val="00F13203"/>
    <w:rsid w:val="00F134C7"/>
    <w:rsid w:val="00F14AFD"/>
    <w:rsid w:val="00F1501A"/>
    <w:rsid w:val="00F159D6"/>
    <w:rsid w:val="00F15CCF"/>
    <w:rsid w:val="00F15F2D"/>
    <w:rsid w:val="00F160BC"/>
    <w:rsid w:val="00F163DC"/>
    <w:rsid w:val="00F17EA2"/>
    <w:rsid w:val="00F17FC7"/>
    <w:rsid w:val="00F2023C"/>
    <w:rsid w:val="00F20F4C"/>
    <w:rsid w:val="00F21C0E"/>
    <w:rsid w:val="00F21F02"/>
    <w:rsid w:val="00F21F9E"/>
    <w:rsid w:val="00F22DA7"/>
    <w:rsid w:val="00F23718"/>
    <w:rsid w:val="00F23847"/>
    <w:rsid w:val="00F23ED0"/>
    <w:rsid w:val="00F241C1"/>
    <w:rsid w:val="00F247C1"/>
    <w:rsid w:val="00F24E7F"/>
    <w:rsid w:val="00F262C6"/>
    <w:rsid w:val="00F26705"/>
    <w:rsid w:val="00F26D94"/>
    <w:rsid w:val="00F275A0"/>
    <w:rsid w:val="00F3021F"/>
    <w:rsid w:val="00F30423"/>
    <w:rsid w:val="00F32B64"/>
    <w:rsid w:val="00F33133"/>
    <w:rsid w:val="00F33251"/>
    <w:rsid w:val="00F3411B"/>
    <w:rsid w:val="00F349AF"/>
    <w:rsid w:val="00F34D7E"/>
    <w:rsid w:val="00F35604"/>
    <w:rsid w:val="00F35E39"/>
    <w:rsid w:val="00F35E99"/>
    <w:rsid w:val="00F3662E"/>
    <w:rsid w:val="00F36728"/>
    <w:rsid w:val="00F36881"/>
    <w:rsid w:val="00F369EB"/>
    <w:rsid w:val="00F36FA0"/>
    <w:rsid w:val="00F3702F"/>
    <w:rsid w:val="00F3730C"/>
    <w:rsid w:val="00F3790D"/>
    <w:rsid w:val="00F37E06"/>
    <w:rsid w:val="00F40534"/>
    <w:rsid w:val="00F406E0"/>
    <w:rsid w:val="00F40991"/>
    <w:rsid w:val="00F40B0B"/>
    <w:rsid w:val="00F40E4A"/>
    <w:rsid w:val="00F4156B"/>
    <w:rsid w:val="00F41A72"/>
    <w:rsid w:val="00F41EB2"/>
    <w:rsid w:val="00F421FB"/>
    <w:rsid w:val="00F4251A"/>
    <w:rsid w:val="00F42AD1"/>
    <w:rsid w:val="00F42AF4"/>
    <w:rsid w:val="00F42BCC"/>
    <w:rsid w:val="00F42D2D"/>
    <w:rsid w:val="00F43443"/>
    <w:rsid w:val="00F435DC"/>
    <w:rsid w:val="00F43739"/>
    <w:rsid w:val="00F43D23"/>
    <w:rsid w:val="00F441BC"/>
    <w:rsid w:val="00F44251"/>
    <w:rsid w:val="00F44973"/>
    <w:rsid w:val="00F45C1E"/>
    <w:rsid w:val="00F476D6"/>
    <w:rsid w:val="00F478E4"/>
    <w:rsid w:val="00F51D67"/>
    <w:rsid w:val="00F51DB2"/>
    <w:rsid w:val="00F51FE5"/>
    <w:rsid w:val="00F52A15"/>
    <w:rsid w:val="00F52B1B"/>
    <w:rsid w:val="00F52D04"/>
    <w:rsid w:val="00F5332B"/>
    <w:rsid w:val="00F533E1"/>
    <w:rsid w:val="00F53731"/>
    <w:rsid w:val="00F53825"/>
    <w:rsid w:val="00F539CC"/>
    <w:rsid w:val="00F53B7D"/>
    <w:rsid w:val="00F53C74"/>
    <w:rsid w:val="00F53D70"/>
    <w:rsid w:val="00F5463B"/>
    <w:rsid w:val="00F54C12"/>
    <w:rsid w:val="00F55399"/>
    <w:rsid w:val="00F553FC"/>
    <w:rsid w:val="00F56234"/>
    <w:rsid w:val="00F5626E"/>
    <w:rsid w:val="00F5661D"/>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ABC"/>
    <w:rsid w:val="00F62B12"/>
    <w:rsid w:val="00F63E39"/>
    <w:rsid w:val="00F64072"/>
    <w:rsid w:val="00F64547"/>
    <w:rsid w:val="00F64D42"/>
    <w:rsid w:val="00F6547B"/>
    <w:rsid w:val="00F655A3"/>
    <w:rsid w:val="00F656F9"/>
    <w:rsid w:val="00F65DEF"/>
    <w:rsid w:val="00F66052"/>
    <w:rsid w:val="00F66655"/>
    <w:rsid w:val="00F67D02"/>
    <w:rsid w:val="00F67FB7"/>
    <w:rsid w:val="00F7027F"/>
    <w:rsid w:val="00F71428"/>
    <w:rsid w:val="00F71824"/>
    <w:rsid w:val="00F724BC"/>
    <w:rsid w:val="00F72905"/>
    <w:rsid w:val="00F72CC2"/>
    <w:rsid w:val="00F73069"/>
    <w:rsid w:val="00F73263"/>
    <w:rsid w:val="00F733BC"/>
    <w:rsid w:val="00F73620"/>
    <w:rsid w:val="00F739FD"/>
    <w:rsid w:val="00F75451"/>
    <w:rsid w:val="00F757A5"/>
    <w:rsid w:val="00F75EAE"/>
    <w:rsid w:val="00F760E1"/>
    <w:rsid w:val="00F762DF"/>
    <w:rsid w:val="00F7661E"/>
    <w:rsid w:val="00F76C81"/>
    <w:rsid w:val="00F76D0B"/>
    <w:rsid w:val="00F779F9"/>
    <w:rsid w:val="00F77B86"/>
    <w:rsid w:val="00F77CB9"/>
    <w:rsid w:val="00F80BB1"/>
    <w:rsid w:val="00F8111E"/>
    <w:rsid w:val="00F81825"/>
    <w:rsid w:val="00F81D25"/>
    <w:rsid w:val="00F81DD6"/>
    <w:rsid w:val="00F824AA"/>
    <w:rsid w:val="00F82991"/>
    <w:rsid w:val="00F82F4B"/>
    <w:rsid w:val="00F832D1"/>
    <w:rsid w:val="00F834D1"/>
    <w:rsid w:val="00F835AE"/>
    <w:rsid w:val="00F8394A"/>
    <w:rsid w:val="00F83E28"/>
    <w:rsid w:val="00F83F71"/>
    <w:rsid w:val="00F847CE"/>
    <w:rsid w:val="00F84B16"/>
    <w:rsid w:val="00F84E5F"/>
    <w:rsid w:val="00F84EF0"/>
    <w:rsid w:val="00F85284"/>
    <w:rsid w:val="00F85E18"/>
    <w:rsid w:val="00F85F4C"/>
    <w:rsid w:val="00F86D14"/>
    <w:rsid w:val="00F86F73"/>
    <w:rsid w:val="00F87015"/>
    <w:rsid w:val="00F87A62"/>
    <w:rsid w:val="00F87B1A"/>
    <w:rsid w:val="00F87B96"/>
    <w:rsid w:val="00F87D63"/>
    <w:rsid w:val="00F87D96"/>
    <w:rsid w:val="00F87EA3"/>
    <w:rsid w:val="00F9016D"/>
    <w:rsid w:val="00F911EA"/>
    <w:rsid w:val="00F91A65"/>
    <w:rsid w:val="00F91D2D"/>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C71"/>
    <w:rsid w:val="00FA2FFA"/>
    <w:rsid w:val="00FA49AF"/>
    <w:rsid w:val="00FA4A2E"/>
    <w:rsid w:val="00FA57BA"/>
    <w:rsid w:val="00FA604E"/>
    <w:rsid w:val="00FA61E4"/>
    <w:rsid w:val="00FA688E"/>
    <w:rsid w:val="00FA731B"/>
    <w:rsid w:val="00FB02EF"/>
    <w:rsid w:val="00FB12DF"/>
    <w:rsid w:val="00FB15E9"/>
    <w:rsid w:val="00FB17D6"/>
    <w:rsid w:val="00FB22BB"/>
    <w:rsid w:val="00FB2534"/>
    <w:rsid w:val="00FB4734"/>
    <w:rsid w:val="00FB4D47"/>
    <w:rsid w:val="00FB4F3A"/>
    <w:rsid w:val="00FB53DF"/>
    <w:rsid w:val="00FB6694"/>
    <w:rsid w:val="00FB6E51"/>
    <w:rsid w:val="00FB712B"/>
    <w:rsid w:val="00FB7487"/>
    <w:rsid w:val="00FB7630"/>
    <w:rsid w:val="00FB7AD3"/>
    <w:rsid w:val="00FB7B43"/>
    <w:rsid w:val="00FC1081"/>
    <w:rsid w:val="00FC14AD"/>
    <w:rsid w:val="00FC177B"/>
    <w:rsid w:val="00FC17B3"/>
    <w:rsid w:val="00FC1B69"/>
    <w:rsid w:val="00FC1E67"/>
    <w:rsid w:val="00FC2CAE"/>
    <w:rsid w:val="00FC30FB"/>
    <w:rsid w:val="00FC32EF"/>
    <w:rsid w:val="00FC4062"/>
    <w:rsid w:val="00FC4C13"/>
    <w:rsid w:val="00FC4E37"/>
    <w:rsid w:val="00FC4F3D"/>
    <w:rsid w:val="00FC547C"/>
    <w:rsid w:val="00FC5BD4"/>
    <w:rsid w:val="00FC6C3E"/>
    <w:rsid w:val="00FC6D1B"/>
    <w:rsid w:val="00FC70C4"/>
    <w:rsid w:val="00FC77A1"/>
    <w:rsid w:val="00FC7852"/>
    <w:rsid w:val="00FC7A74"/>
    <w:rsid w:val="00FD023B"/>
    <w:rsid w:val="00FD0533"/>
    <w:rsid w:val="00FD0992"/>
    <w:rsid w:val="00FD1E22"/>
    <w:rsid w:val="00FD25A4"/>
    <w:rsid w:val="00FD2B7C"/>
    <w:rsid w:val="00FD46C4"/>
    <w:rsid w:val="00FD5C5F"/>
    <w:rsid w:val="00FD6785"/>
    <w:rsid w:val="00FD7A74"/>
    <w:rsid w:val="00FD7B1A"/>
    <w:rsid w:val="00FE0205"/>
    <w:rsid w:val="00FE0344"/>
    <w:rsid w:val="00FE03E9"/>
    <w:rsid w:val="00FE03FD"/>
    <w:rsid w:val="00FE07BF"/>
    <w:rsid w:val="00FE0D05"/>
    <w:rsid w:val="00FE0E91"/>
    <w:rsid w:val="00FE2C81"/>
    <w:rsid w:val="00FE2DAB"/>
    <w:rsid w:val="00FE32E6"/>
    <w:rsid w:val="00FE3A7D"/>
    <w:rsid w:val="00FE4B9E"/>
    <w:rsid w:val="00FE4DCC"/>
    <w:rsid w:val="00FE50C9"/>
    <w:rsid w:val="00FE530A"/>
    <w:rsid w:val="00FE61E4"/>
    <w:rsid w:val="00FE7324"/>
    <w:rsid w:val="00FE7BC5"/>
    <w:rsid w:val="00FE7EFE"/>
    <w:rsid w:val="00FF0553"/>
    <w:rsid w:val="00FF1A80"/>
    <w:rsid w:val="00FF1E30"/>
    <w:rsid w:val="00FF23FA"/>
    <w:rsid w:val="00FF276A"/>
    <w:rsid w:val="00FF27A6"/>
    <w:rsid w:val="00FF3884"/>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eader" Target="header2.xml"/><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213C-4C16-B0D8-A21692744862}"/>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213C-4C16-B0D8-A2169274486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213C-4C16-B0D8-A2169274486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590</TotalTime>
  <Pages>82</Pages>
  <Words>27987</Words>
  <Characters>159526</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5307</cp:revision>
  <cp:lastPrinted>2023-05-09T02:40:00Z</cp:lastPrinted>
  <dcterms:created xsi:type="dcterms:W3CDTF">2022-11-14T16:14:00Z</dcterms:created>
  <dcterms:modified xsi:type="dcterms:W3CDTF">2023-05-10T03:41:00Z</dcterms:modified>
</cp:coreProperties>
</file>